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t>Tuuli Toivonen</w:t>
      </w:r>
      <w:r w:rsidRPr="00CC2F87">
        <w:br/>
        <w:t>Henrikki Tenkanen</w:t>
      </w:r>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4C7C3DA7" w:rsidR="00FB111E" w:rsidRPr="00CC2F87" w:rsidRDefault="00561F2C" w:rsidP="00FB111E">
            <w:pPr>
              <w:pStyle w:val="tiivistelma"/>
              <w:framePr w:hSpace="0" w:wrap="auto" w:vAnchor="margin" w:hAnchor="text" w:xAlign="left" w:yAlign="inline"/>
              <w:rPr>
                <w:lang w:val="en-US"/>
              </w:rPr>
            </w:pPr>
            <w:proofErr w:type="spellStart"/>
            <w:r>
              <w:rPr>
                <w:lang w:val="en-US"/>
              </w:rPr>
              <w:t>Jalankulkijoiden</w:t>
            </w:r>
            <w:proofErr w:type="spellEnd"/>
            <w:r>
              <w:rPr>
                <w:lang w:val="en-US"/>
              </w:rPr>
              <w:t xml:space="preserve"> </w:t>
            </w:r>
            <w:proofErr w:type="spellStart"/>
            <w:r>
              <w:rPr>
                <w:lang w:val="en-US"/>
              </w:rPr>
              <w:t>melualtistusten</w:t>
            </w:r>
            <w:proofErr w:type="spellEnd"/>
            <w:r>
              <w:rPr>
                <w:lang w:val="en-US"/>
              </w:rPr>
              <w:t xml:space="preserve"> </w:t>
            </w:r>
            <w:proofErr w:type="spellStart"/>
            <w:r>
              <w:rPr>
                <w:lang w:val="en-US"/>
              </w:rPr>
              <w:t>arviointi</w:t>
            </w:r>
            <w:proofErr w:type="spellEnd"/>
            <w:r>
              <w:rPr>
                <w:lang w:val="en-US"/>
              </w:rPr>
              <w:t xml:space="preserve"> ja </w:t>
            </w:r>
            <w:proofErr w:type="spellStart"/>
            <w:r>
              <w:rPr>
                <w:lang w:val="en-US"/>
              </w:rPr>
              <w:t>minimointi</w:t>
            </w:r>
            <w:proofErr w:type="spellEnd"/>
            <w:r>
              <w:rPr>
                <w:lang w:val="en-US"/>
              </w:rPr>
              <w:t xml:space="preserve"> </w:t>
            </w:r>
            <w:proofErr w:type="spellStart"/>
            <w:r>
              <w:rPr>
                <w:lang w:val="en-US"/>
              </w:rPr>
              <w:t>spatiaalisen</w:t>
            </w:r>
            <w:proofErr w:type="spellEnd"/>
            <w:r>
              <w:rPr>
                <w:lang w:val="en-US"/>
              </w:rPr>
              <w:t xml:space="preserve"> </w:t>
            </w:r>
            <w:proofErr w:type="spellStart"/>
            <w:r>
              <w:rPr>
                <w:lang w:val="en-US"/>
              </w:rPr>
              <w:t>analyysin</w:t>
            </w:r>
            <w:proofErr w:type="spellEnd"/>
            <w:r>
              <w:rPr>
                <w:lang w:val="en-US"/>
              </w:rPr>
              <w:t xml:space="preserve"> ja Web </w:t>
            </w:r>
            <w:proofErr w:type="spellStart"/>
            <w:proofErr w:type="gramStart"/>
            <w:r>
              <w:rPr>
                <w:lang w:val="en-US"/>
              </w:rPr>
              <w:t>GIS:n</w:t>
            </w:r>
            <w:proofErr w:type="spellEnd"/>
            <w:proofErr w:type="gramEnd"/>
            <w:r>
              <w:rPr>
                <w:lang w:val="en-US"/>
              </w:rPr>
              <w:t xml:space="preserve"> </w:t>
            </w:r>
            <w:proofErr w:type="spellStart"/>
            <w:r>
              <w:rPr>
                <w:lang w:val="en-US"/>
              </w:rPr>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4DC13A39" w14:textId="6586BDD9" w:rsidR="004B64CA"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5800349" w:history="1">
        <w:r w:rsidR="004B64CA" w:rsidRPr="00C74768">
          <w:rPr>
            <w:rStyle w:val="Hyperlink"/>
            <w:noProof/>
          </w:rPr>
          <w:t>I.</w:t>
        </w:r>
        <w:r w:rsidR="004B64CA">
          <w:rPr>
            <w:rFonts w:asciiTheme="minorHAnsi" w:eastAsiaTheme="minorEastAsia" w:hAnsiTheme="minorHAnsi" w:cstheme="minorBidi"/>
            <w:noProof/>
            <w:lang w:val="en-FI" w:eastAsia="en-GB"/>
          </w:rPr>
          <w:tab/>
        </w:r>
        <w:r w:rsidR="004B64CA" w:rsidRPr="00C74768">
          <w:rPr>
            <w:rStyle w:val="Hyperlink"/>
            <w:noProof/>
          </w:rPr>
          <w:t>INTRODUCTION</w:t>
        </w:r>
        <w:r w:rsidR="004B64CA">
          <w:rPr>
            <w:noProof/>
            <w:webHidden/>
          </w:rPr>
          <w:tab/>
        </w:r>
        <w:r w:rsidR="004B64CA">
          <w:rPr>
            <w:noProof/>
            <w:webHidden/>
          </w:rPr>
          <w:fldChar w:fldCharType="begin"/>
        </w:r>
        <w:r w:rsidR="004B64CA">
          <w:rPr>
            <w:noProof/>
            <w:webHidden/>
          </w:rPr>
          <w:instrText xml:space="preserve"> PAGEREF _Toc35800349 \h </w:instrText>
        </w:r>
        <w:r w:rsidR="004B64CA">
          <w:rPr>
            <w:noProof/>
            <w:webHidden/>
          </w:rPr>
        </w:r>
        <w:r w:rsidR="004B64CA">
          <w:rPr>
            <w:noProof/>
            <w:webHidden/>
          </w:rPr>
          <w:fldChar w:fldCharType="separate"/>
        </w:r>
        <w:r w:rsidR="004B64CA">
          <w:rPr>
            <w:noProof/>
            <w:webHidden/>
          </w:rPr>
          <w:t>1</w:t>
        </w:r>
        <w:r w:rsidR="004B64CA">
          <w:rPr>
            <w:noProof/>
            <w:webHidden/>
          </w:rPr>
          <w:fldChar w:fldCharType="end"/>
        </w:r>
      </w:hyperlink>
    </w:p>
    <w:p w14:paraId="08E38995" w14:textId="6AA1FC6D" w:rsidR="004B64CA" w:rsidRDefault="005020F4">
      <w:pPr>
        <w:pStyle w:val="TOC1"/>
        <w:tabs>
          <w:tab w:val="left" w:pos="482"/>
          <w:tab w:val="right" w:leader="dot" w:pos="9622"/>
        </w:tabs>
        <w:rPr>
          <w:rFonts w:asciiTheme="minorHAnsi" w:eastAsiaTheme="minorEastAsia" w:hAnsiTheme="minorHAnsi" w:cstheme="minorBidi"/>
          <w:noProof/>
          <w:lang w:val="en-FI" w:eastAsia="en-GB"/>
        </w:rPr>
      </w:pPr>
      <w:hyperlink w:anchor="_Toc35800350" w:history="1">
        <w:r w:rsidR="004B64CA" w:rsidRPr="00C74768">
          <w:rPr>
            <w:rStyle w:val="Hyperlink"/>
            <w:noProof/>
          </w:rPr>
          <w:t>II.</w:t>
        </w:r>
        <w:r w:rsidR="004B64CA">
          <w:rPr>
            <w:rFonts w:asciiTheme="minorHAnsi" w:eastAsiaTheme="minorEastAsia" w:hAnsiTheme="minorHAnsi" w:cstheme="minorBidi"/>
            <w:noProof/>
            <w:lang w:val="en-FI" w:eastAsia="en-GB"/>
          </w:rPr>
          <w:tab/>
        </w:r>
        <w:r w:rsidR="004B64CA" w:rsidRPr="00C74768">
          <w:rPr>
            <w:rStyle w:val="Hyperlink"/>
            <w:noProof/>
          </w:rPr>
          <w:t>BACKGROUND</w:t>
        </w:r>
        <w:r w:rsidR="004B64CA">
          <w:rPr>
            <w:noProof/>
            <w:webHidden/>
          </w:rPr>
          <w:tab/>
        </w:r>
        <w:r w:rsidR="004B64CA">
          <w:rPr>
            <w:noProof/>
            <w:webHidden/>
          </w:rPr>
          <w:fldChar w:fldCharType="begin"/>
        </w:r>
        <w:r w:rsidR="004B64CA">
          <w:rPr>
            <w:noProof/>
            <w:webHidden/>
          </w:rPr>
          <w:instrText xml:space="preserve"> PAGEREF _Toc35800350 \h </w:instrText>
        </w:r>
        <w:r w:rsidR="004B64CA">
          <w:rPr>
            <w:noProof/>
            <w:webHidden/>
          </w:rPr>
        </w:r>
        <w:r w:rsidR="004B64CA">
          <w:rPr>
            <w:noProof/>
            <w:webHidden/>
          </w:rPr>
          <w:fldChar w:fldCharType="separate"/>
        </w:r>
        <w:r w:rsidR="004B64CA">
          <w:rPr>
            <w:noProof/>
            <w:webHidden/>
          </w:rPr>
          <w:t>3</w:t>
        </w:r>
        <w:r w:rsidR="004B64CA">
          <w:rPr>
            <w:noProof/>
            <w:webHidden/>
          </w:rPr>
          <w:fldChar w:fldCharType="end"/>
        </w:r>
      </w:hyperlink>
    </w:p>
    <w:p w14:paraId="1C21C9AF" w14:textId="4BAFD48B"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1" w:history="1">
        <w:r w:rsidR="004B64CA" w:rsidRPr="00C74768">
          <w:rPr>
            <w:rStyle w:val="Hyperlink"/>
            <w:noProof/>
          </w:rPr>
          <w:t>2.1 Noise definition and measurement</w:t>
        </w:r>
        <w:r w:rsidR="004B64CA">
          <w:rPr>
            <w:noProof/>
            <w:webHidden/>
          </w:rPr>
          <w:tab/>
        </w:r>
        <w:r w:rsidR="004B64CA">
          <w:rPr>
            <w:noProof/>
            <w:webHidden/>
          </w:rPr>
          <w:fldChar w:fldCharType="begin"/>
        </w:r>
        <w:r w:rsidR="004B64CA">
          <w:rPr>
            <w:noProof/>
            <w:webHidden/>
          </w:rPr>
          <w:instrText xml:space="preserve"> PAGEREF _Toc35800351 \h </w:instrText>
        </w:r>
        <w:r w:rsidR="004B64CA">
          <w:rPr>
            <w:noProof/>
            <w:webHidden/>
          </w:rPr>
        </w:r>
        <w:r w:rsidR="004B64CA">
          <w:rPr>
            <w:noProof/>
            <w:webHidden/>
          </w:rPr>
          <w:fldChar w:fldCharType="separate"/>
        </w:r>
        <w:r w:rsidR="004B64CA">
          <w:rPr>
            <w:noProof/>
            <w:webHidden/>
          </w:rPr>
          <w:t>3</w:t>
        </w:r>
        <w:r w:rsidR="004B64CA">
          <w:rPr>
            <w:noProof/>
            <w:webHidden/>
          </w:rPr>
          <w:fldChar w:fldCharType="end"/>
        </w:r>
      </w:hyperlink>
    </w:p>
    <w:p w14:paraId="57430D06" w14:textId="6EE667BD"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2" w:history="1">
        <w:r w:rsidR="004B64CA" w:rsidRPr="00C74768">
          <w:rPr>
            <w:rStyle w:val="Hyperlink"/>
            <w:noProof/>
          </w:rPr>
          <w:t>2.2 Traffic noise and health</w:t>
        </w:r>
        <w:r w:rsidR="004B64CA">
          <w:rPr>
            <w:noProof/>
            <w:webHidden/>
          </w:rPr>
          <w:tab/>
        </w:r>
        <w:r w:rsidR="004B64CA">
          <w:rPr>
            <w:noProof/>
            <w:webHidden/>
          </w:rPr>
          <w:fldChar w:fldCharType="begin"/>
        </w:r>
        <w:r w:rsidR="004B64CA">
          <w:rPr>
            <w:noProof/>
            <w:webHidden/>
          </w:rPr>
          <w:instrText xml:space="preserve"> PAGEREF _Toc35800352 \h </w:instrText>
        </w:r>
        <w:r w:rsidR="004B64CA">
          <w:rPr>
            <w:noProof/>
            <w:webHidden/>
          </w:rPr>
        </w:r>
        <w:r w:rsidR="004B64CA">
          <w:rPr>
            <w:noProof/>
            <w:webHidden/>
          </w:rPr>
          <w:fldChar w:fldCharType="separate"/>
        </w:r>
        <w:r w:rsidR="004B64CA">
          <w:rPr>
            <w:noProof/>
            <w:webHidden/>
          </w:rPr>
          <w:t>4</w:t>
        </w:r>
        <w:r w:rsidR="004B64CA">
          <w:rPr>
            <w:noProof/>
            <w:webHidden/>
          </w:rPr>
          <w:fldChar w:fldCharType="end"/>
        </w:r>
      </w:hyperlink>
    </w:p>
    <w:p w14:paraId="42577FD6" w14:textId="7E583D4F"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3" w:history="1">
        <w:r w:rsidR="004B64CA" w:rsidRPr="00C74768">
          <w:rPr>
            <w:rStyle w:val="Hyperlink"/>
            <w:noProof/>
          </w:rPr>
          <w:t>2.3 Traffic noise modeling</w:t>
        </w:r>
        <w:r w:rsidR="004B64CA">
          <w:rPr>
            <w:noProof/>
            <w:webHidden/>
          </w:rPr>
          <w:tab/>
        </w:r>
        <w:r w:rsidR="004B64CA">
          <w:rPr>
            <w:noProof/>
            <w:webHidden/>
          </w:rPr>
          <w:fldChar w:fldCharType="begin"/>
        </w:r>
        <w:r w:rsidR="004B64CA">
          <w:rPr>
            <w:noProof/>
            <w:webHidden/>
          </w:rPr>
          <w:instrText xml:space="preserve"> PAGEREF _Toc35800353 \h </w:instrText>
        </w:r>
        <w:r w:rsidR="004B64CA">
          <w:rPr>
            <w:noProof/>
            <w:webHidden/>
          </w:rPr>
        </w:r>
        <w:r w:rsidR="004B64CA">
          <w:rPr>
            <w:noProof/>
            <w:webHidden/>
          </w:rPr>
          <w:fldChar w:fldCharType="separate"/>
        </w:r>
        <w:r w:rsidR="004B64CA">
          <w:rPr>
            <w:noProof/>
            <w:webHidden/>
          </w:rPr>
          <w:t>5</w:t>
        </w:r>
        <w:r w:rsidR="004B64CA">
          <w:rPr>
            <w:noProof/>
            <w:webHidden/>
          </w:rPr>
          <w:fldChar w:fldCharType="end"/>
        </w:r>
      </w:hyperlink>
    </w:p>
    <w:p w14:paraId="31D01AB9" w14:textId="7DCDEDA6"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4" w:history="1">
        <w:r w:rsidR="004B64CA" w:rsidRPr="00C74768">
          <w:rPr>
            <w:rStyle w:val="Hyperlink"/>
            <w:noProof/>
          </w:rPr>
          <w:t>2.4 Concepts and approaches in assessing dynamic exposure</w:t>
        </w:r>
        <w:r w:rsidR="004B64CA">
          <w:rPr>
            <w:noProof/>
            <w:webHidden/>
          </w:rPr>
          <w:tab/>
        </w:r>
        <w:r w:rsidR="004B64CA">
          <w:rPr>
            <w:noProof/>
            <w:webHidden/>
          </w:rPr>
          <w:fldChar w:fldCharType="begin"/>
        </w:r>
        <w:r w:rsidR="004B64CA">
          <w:rPr>
            <w:noProof/>
            <w:webHidden/>
          </w:rPr>
          <w:instrText xml:space="preserve"> PAGEREF _Toc35800354 \h </w:instrText>
        </w:r>
        <w:r w:rsidR="004B64CA">
          <w:rPr>
            <w:noProof/>
            <w:webHidden/>
          </w:rPr>
        </w:r>
        <w:r w:rsidR="004B64CA">
          <w:rPr>
            <w:noProof/>
            <w:webHidden/>
          </w:rPr>
          <w:fldChar w:fldCharType="separate"/>
        </w:r>
        <w:r w:rsidR="004B64CA">
          <w:rPr>
            <w:noProof/>
            <w:webHidden/>
          </w:rPr>
          <w:t>6</w:t>
        </w:r>
        <w:r w:rsidR="004B64CA">
          <w:rPr>
            <w:noProof/>
            <w:webHidden/>
          </w:rPr>
          <w:fldChar w:fldCharType="end"/>
        </w:r>
      </w:hyperlink>
    </w:p>
    <w:p w14:paraId="179DE6DA" w14:textId="22EAED10"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5" w:history="1">
        <w:r w:rsidR="004B64CA" w:rsidRPr="00C74768">
          <w:rPr>
            <w:rStyle w:val="Hyperlink"/>
            <w:noProof/>
          </w:rPr>
          <w:t>2.5 Graph-based least cost path analysis</w:t>
        </w:r>
        <w:r w:rsidR="004B64CA">
          <w:rPr>
            <w:noProof/>
            <w:webHidden/>
          </w:rPr>
          <w:tab/>
        </w:r>
        <w:r w:rsidR="004B64CA">
          <w:rPr>
            <w:noProof/>
            <w:webHidden/>
          </w:rPr>
          <w:fldChar w:fldCharType="begin"/>
        </w:r>
        <w:r w:rsidR="004B64CA">
          <w:rPr>
            <w:noProof/>
            <w:webHidden/>
          </w:rPr>
          <w:instrText xml:space="preserve"> PAGEREF _Toc35800355 \h </w:instrText>
        </w:r>
        <w:r w:rsidR="004B64CA">
          <w:rPr>
            <w:noProof/>
            <w:webHidden/>
          </w:rPr>
        </w:r>
        <w:r w:rsidR="004B64CA">
          <w:rPr>
            <w:noProof/>
            <w:webHidden/>
          </w:rPr>
          <w:fldChar w:fldCharType="separate"/>
        </w:r>
        <w:r w:rsidR="004B64CA">
          <w:rPr>
            <w:noProof/>
            <w:webHidden/>
          </w:rPr>
          <w:t>8</w:t>
        </w:r>
        <w:r w:rsidR="004B64CA">
          <w:rPr>
            <w:noProof/>
            <w:webHidden/>
          </w:rPr>
          <w:fldChar w:fldCharType="end"/>
        </w:r>
      </w:hyperlink>
    </w:p>
    <w:p w14:paraId="1FAE0327" w14:textId="564B8115"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6" w:history="1">
        <w:r w:rsidR="004B64CA" w:rsidRPr="00C74768">
          <w:rPr>
            <w:rStyle w:val="Hyperlink"/>
            <w:noProof/>
          </w:rPr>
          <w:t>2.6 Exposure-based impedances in routing</w:t>
        </w:r>
        <w:r w:rsidR="004B64CA">
          <w:rPr>
            <w:noProof/>
            <w:webHidden/>
          </w:rPr>
          <w:tab/>
        </w:r>
        <w:r w:rsidR="004B64CA">
          <w:rPr>
            <w:noProof/>
            <w:webHidden/>
          </w:rPr>
          <w:fldChar w:fldCharType="begin"/>
        </w:r>
        <w:r w:rsidR="004B64CA">
          <w:rPr>
            <w:noProof/>
            <w:webHidden/>
          </w:rPr>
          <w:instrText xml:space="preserve"> PAGEREF _Toc35800356 \h </w:instrText>
        </w:r>
        <w:r w:rsidR="004B64CA">
          <w:rPr>
            <w:noProof/>
            <w:webHidden/>
          </w:rPr>
        </w:r>
        <w:r w:rsidR="004B64CA">
          <w:rPr>
            <w:noProof/>
            <w:webHidden/>
          </w:rPr>
          <w:fldChar w:fldCharType="separate"/>
        </w:r>
        <w:r w:rsidR="004B64CA">
          <w:rPr>
            <w:noProof/>
            <w:webHidden/>
          </w:rPr>
          <w:t>10</w:t>
        </w:r>
        <w:r w:rsidR="004B64CA">
          <w:rPr>
            <w:noProof/>
            <w:webHidden/>
          </w:rPr>
          <w:fldChar w:fldCharType="end"/>
        </w:r>
      </w:hyperlink>
    </w:p>
    <w:p w14:paraId="71BBAD5B" w14:textId="221FA89D"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7" w:history="1">
        <w:r w:rsidR="004B64CA" w:rsidRPr="00C74768">
          <w:rPr>
            <w:rStyle w:val="Hyperlink"/>
            <w:noProof/>
          </w:rPr>
          <w:t>2.7 Web GIS concepts and developments</w:t>
        </w:r>
        <w:r w:rsidR="004B64CA">
          <w:rPr>
            <w:noProof/>
            <w:webHidden/>
          </w:rPr>
          <w:tab/>
        </w:r>
        <w:r w:rsidR="004B64CA">
          <w:rPr>
            <w:noProof/>
            <w:webHidden/>
          </w:rPr>
          <w:fldChar w:fldCharType="begin"/>
        </w:r>
        <w:r w:rsidR="004B64CA">
          <w:rPr>
            <w:noProof/>
            <w:webHidden/>
          </w:rPr>
          <w:instrText xml:space="preserve"> PAGEREF _Toc35800357 \h </w:instrText>
        </w:r>
        <w:r w:rsidR="004B64CA">
          <w:rPr>
            <w:noProof/>
            <w:webHidden/>
          </w:rPr>
        </w:r>
        <w:r w:rsidR="004B64CA">
          <w:rPr>
            <w:noProof/>
            <w:webHidden/>
          </w:rPr>
          <w:fldChar w:fldCharType="separate"/>
        </w:r>
        <w:r w:rsidR="004B64CA">
          <w:rPr>
            <w:noProof/>
            <w:webHidden/>
          </w:rPr>
          <w:t>12</w:t>
        </w:r>
        <w:r w:rsidR="004B64CA">
          <w:rPr>
            <w:noProof/>
            <w:webHidden/>
          </w:rPr>
          <w:fldChar w:fldCharType="end"/>
        </w:r>
      </w:hyperlink>
    </w:p>
    <w:p w14:paraId="47F6731F" w14:textId="0A9F5A1C" w:rsidR="004B64CA" w:rsidRDefault="005020F4">
      <w:pPr>
        <w:pStyle w:val="TOC1"/>
        <w:tabs>
          <w:tab w:val="left" w:pos="720"/>
          <w:tab w:val="right" w:leader="dot" w:pos="9622"/>
        </w:tabs>
        <w:rPr>
          <w:rFonts w:asciiTheme="minorHAnsi" w:eastAsiaTheme="minorEastAsia" w:hAnsiTheme="minorHAnsi" w:cstheme="minorBidi"/>
          <w:noProof/>
          <w:lang w:val="en-FI" w:eastAsia="en-GB"/>
        </w:rPr>
      </w:pPr>
      <w:hyperlink w:anchor="_Toc35800358" w:history="1">
        <w:r w:rsidR="004B64CA" w:rsidRPr="00C74768">
          <w:rPr>
            <w:rStyle w:val="Hyperlink"/>
            <w:noProof/>
          </w:rPr>
          <w:t>III.</w:t>
        </w:r>
        <w:r w:rsidR="004B64CA">
          <w:rPr>
            <w:rFonts w:asciiTheme="minorHAnsi" w:eastAsiaTheme="minorEastAsia" w:hAnsiTheme="minorHAnsi" w:cstheme="minorBidi"/>
            <w:noProof/>
            <w:lang w:val="en-FI" w:eastAsia="en-GB"/>
          </w:rPr>
          <w:tab/>
        </w:r>
        <w:r w:rsidR="004B64CA" w:rsidRPr="00C74768">
          <w:rPr>
            <w:rStyle w:val="Hyperlink"/>
            <w:noProof/>
          </w:rPr>
          <w:t>DATA &amp; METHODS</w:t>
        </w:r>
        <w:r w:rsidR="004B64CA">
          <w:rPr>
            <w:noProof/>
            <w:webHidden/>
          </w:rPr>
          <w:tab/>
        </w:r>
        <w:r w:rsidR="004B64CA">
          <w:rPr>
            <w:noProof/>
            <w:webHidden/>
          </w:rPr>
          <w:fldChar w:fldCharType="begin"/>
        </w:r>
        <w:r w:rsidR="004B64CA">
          <w:rPr>
            <w:noProof/>
            <w:webHidden/>
          </w:rPr>
          <w:instrText xml:space="preserve"> PAGEREF _Toc35800358 \h </w:instrText>
        </w:r>
        <w:r w:rsidR="004B64CA">
          <w:rPr>
            <w:noProof/>
            <w:webHidden/>
          </w:rPr>
        </w:r>
        <w:r w:rsidR="004B64CA">
          <w:rPr>
            <w:noProof/>
            <w:webHidden/>
          </w:rPr>
          <w:fldChar w:fldCharType="separate"/>
        </w:r>
        <w:r w:rsidR="004B64CA">
          <w:rPr>
            <w:noProof/>
            <w:webHidden/>
          </w:rPr>
          <w:t>15</w:t>
        </w:r>
        <w:r w:rsidR="004B64CA">
          <w:rPr>
            <w:noProof/>
            <w:webHidden/>
          </w:rPr>
          <w:fldChar w:fldCharType="end"/>
        </w:r>
      </w:hyperlink>
    </w:p>
    <w:p w14:paraId="54AB37DD" w14:textId="6DCD2847"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59" w:history="1">
        <w:r w:rsidR="004B64CA" w:rsidRPr="00C74768">
          <w:rPr>
            <w:rStyle w:val="Hyperlink"/>
            <w:noProof/>
          </w:rPr>
          <w:t>3.1 Overview of the methods</w:t>
        </w:r>
        <w:r w:rsidR="004B64CA">
          <w:rPr>
            <w:noProof/>
            <w:webHidden/>
          </w:rPr>
          <w:tab/>
        </w:r>
        <w:r w:rsidR="004B64CA">
          <w:rPr>
            <w:noProof/>
            <w:webHidden/>
          </w:rPr>
          <w:fldChar w:fldCharType="begin"/>
        </w:r>
        <w:r w:rsidR="004B64CA">
          <w:rPr>
            <w:noProof/>
            <w:webHidden/>
          </w:rPr>
          <w:instrText xml:space="preserve"> PAGEREF _Toc35800359 \h </w:instrText>
        </w:r>
        <w:r w:rsidR="004B64CA">
          <w:rPr>
            <w:noProof/>
            <w:webHidden/>
          </w:rPr>
        </w:r>
        <w:r w:rsidR="004B64CA">
          <w:rPr>
            <w:noProof/>
            <w:webHidden/>
          </w:rPr>
          <w:fldChar w:fldCharType="separate"/>
        </w:r>
        <w:r w:rsidR="004B64CA">
          <w:rPr>
            <w:noProof/>
            <w:webHidden/>
          </w:rPr>
          <w:t>15</w:t>
        </w:r>
        <w:r w:rsidR="004B64CA">
          <w:rPr>
            <w:noProof/>
            <w:webHidden/>
          </w:rPr>
          <w:fldChar w:fldCharType="end"/>
        </w:r>
      </w:hyperlink>
    </w:p>
    <w:p w14:paraId="478AFDB0" w14:textId="082C53EE"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60" w:history="1">
        <w:r w:rsidR="004B64CA" w:rsidRPr="00C74768">
          <w:rPr>
            <w:rStyle w:val="Hyperlink"/>
            <w:noProof/>
          </w:rPr>
          <w:t>3.2 Study area</w:t>
        </w:r>
        <w:r w:rsidR="004B64CA">
          <w:rPr>
            <w:noProof/>
            <w:webHidden/>
          </w:rPr>
          <w:tab/>
        </w:r>
        <w:r w:rsidR="004B64CA">
          <w:rPr>
            <w:noProof/>
            <w:webHidden/>
          </w:rPr>
          <w:fldChar w:fldCharType="begin"/>
        </w:r>
        <w:r w:rsidR="004B64CA">
          <w:rPr>
            <w:noProof/>
            <w:webHidden/>
          </w:rPr>
          <w:instrText xml:space="preserve"> PAGEREF _Toc35800360 \h </w:instrText>
        </w:r>
        <w:r w:rsidR="004B64CA">
          <w:rPr>
            <w:noProof/>
            <w:webHidden/>
          </w:rPr>
        </w:r>
        <w:r w:rsidR="004B64CA">
          <w:rPr>
            <w:noProof/>
            <w:webHidden/>
          </w:rPr>
          <w:fldChar w:fldCharType="separate"/>
        </w:r>
        <w:r w:rsidR="004B64CA">
          <w:rPr>
            <w:noProof/>
            <w:webHidden/>
          </w:rPr>
          <w:t>15</w:t>
        </w:r>
        <w:r w:rsidR="004B64CA">
          <w:rPr>
            <w:noProof/>
            <w:webHidden/>
          </w:rPr>
          <w:fldChar w:fldCharType="end"/>
        </w:r>
      </w:hyperlink>
    </w:p>
    <w:p w14:paraId="3A333210" w14:textId="54605175"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61" w:history="1">
        <w:r w:rsidR="004B64CA" w:rsidRPr="00C74768">
          <w:rPr>
            <w:rStyle w:val="Hyperlink"/>
            <w:noProof/>
          </w:rPr>
          <w:t>3.3 Data</w:t>
        </w:r>
        <w:r w:rsidR="004B64CA">
          <w:rPr>
            <w:noProof/>
            <w:webHidden/>
          </w:rPr>
          <w:tab/>
        </w:r>
        <w:r w:rsidR="004B64CA">
          <w:rPr>
            <w:noProof/>
            <w:webHidden/>
          </w:rPr>
          <w:fldChar w:fldCharType="begin"/>
        </w:r>
        <w:r w:rsidR="004B64CA">
          <w:rPr>
            <w:noProof/>
            <w:webHidden/>
          </w:rPr>
          <w:instrText xml:space="preserve"> PAGEREF _Toc35800361 \h </w:instrText>
        </w:r>
        <w:r w:rsidR="004B64CA">
          <w:rPr>
            <w:noProof/>
            <w:webHidden/>
          </w:rPr>
        </w:r>
        <w:r w:rsidR="004B64CA">
          <w:rPr>
            <w:noProof/>
            <w:webHidden/>
          </w:rPr>
          <w:fldChar w:fldCharType="separate"/>
        </w:r>
        <w:r w:rsidR="004B64CA">
          <w:rPr>
            <w:noProof/>
            <w:webHidden/>
          </w:rPr>
          <w:t>16</w:t>
        </w:r>
        <w:r w:rsidR="004B64CA">
          <w:rPr>
            <w:noProof/>
            <w:webHidden/>
          </w:rPr>
          <w:fldChar w:fldCharType="end"/>
        </w:r>
      </w:hyperlink>
    </w:p>
    <w:p w14:paraId="59146395" w14:textId="7DE60545"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62" w:history="1">
        <w:r w:rsidR="004B64CA" w:rsidRPr="00C74768">
          <w:rPr>
            <w:rStyle w:val="Hyperlink"/>
            <w:noProof/>
          </w:rPr>
          <w:t>3.3.1 Modelled traffic noise data</w:t>
        </w:r>
        <w:r w:rsidR="004B64CA">
          <w:rPr>
            <w:noProof/>
            <w:webHidden/>
          </w:rPr>
          <w:tab/>
        </w:r>
        <w:r w:rsidR="004B64CA">
          <w:rPr>
            <w:noProof/>
            <w:webHidden/>
          </w:rPr>
          <w:fldChar w:fldCharType="begin"/>
        </w:r>
        <w:r w:rsidR="004B64CA">
          <w:rPr>
            <w:noProof/>
            <w:webHidden/>
          </w:rPr>
          <w:instrText xml:space="preserve"> PAGEREF _Toc35800362 \h </w:instrText>
        </w:r>
        <w:r w:rsidR="004B64CA">
          <w:rPr>
            <w:noProof/>
            <w:webHidden/>
          </w:rPr>
        </w:r>
        <w:r w:rsidR="004B64CA">
          <w:rPr>
            <w:noProof/>
            <w:webHidden/>
          </w:rPr>
          <w:fldChar w:fldCharType="separate"/>
        </w:r>
        <w:r w:rsidR="004B64CA">
          <w:rPr>
            <w:noProof/>
            <w:webHidden/>
          </w:rPr>
          <w:t>17</w:t>
        </w:r>
        <w:r w:rsidR="004B64CA">
          <w:rPr>
            <w:noProof/>
            <w:webHidden/>
          </w:rPr>
          <w:fldChar w:fldCharType="end"/>
        </w:r>
      </w:hyperlink>
    </w:p>
    <w:p w14:paraId="7E3D27D0" w14:textId="765FE0B8"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63" w:history="1">
        <w:r w:rsidR="004B64CA" w:rsidRPr="00C74768">
          <w:rPr>
            <w:rStyle w:val="Hyperlink"/>
            <w:noProof/>
          </w:rPr>
          <w:t>3.3.2 OpenStreetMap data</w:t>
        </w:r>
        <w:r w:rsidR="004B64CA">
          <w:rPr>
            <w:noProof/>
            <w:webHidden/>
          </w:rPr>
          <w:tab/>
        </w:r>
        <w:r w:rsidR="004B64CA">
          <w:rPr>
            <w:noProof/>
            <w:webHidden/>
          </w:rPr>
          <w:fldChar w:fldCharType="begin"/>
        </w:r>
        <w:r w:rsidR="004B64CA">
          <w:rPr>
            <w:noProof/>
            <w:webHidden/>
          </w:rPr>
          <w:instrText xml:space="preserve"> PAGEREF _Toc35800363 \h </w:instrText>
        </w:r>
        <w:r w:rsidR="004B64CA">
          <w:rPr>
            <w:noProof/>
            <w:webHidden/>
          </w:rPr>
        </w:r>
        <w:r w:rsidR="004B64CA">
          <w:rPr>
            <w:noProof/>
            <w:webHidden/>
          </w:rPr>
          <w:fldChar w:fldCharType="separate"/>
        </w:r>
        <w:r w:rsidR="004B64CA">
          <w:rPr>
            <w:noProof/>
            <w:webHidden/>
          </w:rPr>
          <w:t>21</w:t>
        </w:r>
        <w:r w:rsidR="004B64CA">
          <w:rPr>
            <w:noProof/>
            <w:webHidden/>
          </w:rPr>
          <w:fldChar w:fldCharType="end"/>
        </w:r>
      </w:hyperlink>
    </w:p>
    <w:p w14:paraId="0B2D4ADB" w14:textId="115BD5EC"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64" w:history="1">
        <w:r w:rsidR="004B64CA" w:rsidRPr="00C74768">
          <w:rPr>
            <w:rStyle w:val="Hyperlink"/>
            <w:noProof/>
          </w:rPr>
          <w:t>3.3.3 Register based origin-destination (OD) commuting data</w:t>
        </w:r>
        <w:r w:rsidR="004B64CA">
          <w:rPr>
            <w:noProof/>
            <w:webHidden/>
          </w:rPr>
          <w:tab/>
        </w:r>
        <w:r w:rsidR="004B64CA">
          <w:rPr>
            <w:noProof/>
            <w:webHidden/>
          </w:rPr>
          <w:fldChar w:fldCharType="begin"/>
        </w:r>
        <w:r w:rsidR="004B64CA">
          <w:rPr>
            <w:noProof/>
            <w:webHidden/>
          </w:rPr>
          <w:instrText xml:space="preserve"> PAGEREF _Toc35800364 \h </w:instrText>
        </w:r>
        <w:r w:rsidR="004B64CA">
          <w:rPr>
            <w:noProof/>
            <w:webHidden/>
          </w:rPr>
        </w:r>
        <w:r w:rsidR="004B64CA">
          <w:rPr>
            <w:noProof/>
            <w:webHidden/>
          </w:rPr>
          <w:fldChar w:fldCharType="separate"/>
        </w:r>
        <w:r w:rsidR="004B64CA">
          <w:rPr>
            <w:noProof/>
            <w:webHidden/>
          </w:rPr>
          <w:t>22</w:t>
        </w:r>
        <w:r w:rsidR="004B64CA">
          <w:rPr>
            <w:noProof/>
            <w:webHidden/>
          </w:rPr>
          <w:fldChar w:fldCharType="end"/>
        </w:r>
      </w:hyperlink>
    </w:p>
    <w:p w14:paraId="639D6370" w14:textId="2F82CA2B"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65" w:history="1">
        <w:r w:rsidR="004B64CA" w:rsidRPr="00C74768">
          <w:rPr>
            <w:rStyle w:val="Hyperlink"/>
            <w:noProof/>
          </w:rPr>
          <w:t>3.3.4 Routing service of the local public transport authority</w:t>
        </w:r>
        <w:r w:rsidR="004B64CA">
          <w:rPr>
            <w:noProof/>
            <w:webHidden/>
          </w:rPr>
          <w:tab/>
        </w:r>
        <w:r w:rsidR="004B64CA">
          <w:rPr>
            <w:noProof/>
            <w:webHidden/>
          </w:rPr>
          <w:fldChar w:fldCharType="begin"/>
        </w:r>
        <w:r w:rsidR="004B64CA">
          <w:rPr>
            <w:noProof/>
            <w:webHidden/>
          </w:rPr>
          <w:instrText xml:space="preserve"> PAGEREF _Toc35800365 \h </w:instrText>
        </w:r>
        <w:r w:rsidR="004B64CA">
          <w:rPr>
            <w:noProof/>
            <w:webHidden/>
          </w:rPr>
        </w:r>
        <w:r w:rsidR="004B64CA">
          <w:rPr>
            <w:noProof/>
            <w:webHidden/>
          </w:rPr>
          <w:fldChar w:fldCharType="separate"/>
        </w:r>
        <w:r w:rsidR="004B64CA">
          <w:rPr>
            <w:noProof/>
            <w:webHidden/>
          </w:rPr>
          <w:t>23</w:t>
        </w:r>
        <w:r w:rsidR="004B64CA">
          <w:rPr>
            <w:noProof/>
            <w:webHidden/>
          </w:rPr>
          <w:fldChar w:fldCharType="end"/>
        </w:r>
      </w:hyperlink>
    </w:p>
    <w:p w14:paraId="27FC9C27" w14:textId="247CFF1A"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66" w:history="1">
        <w:r w:rsidR="004B64CA" w:rsidRPr="00C74768">
          <w:rPr>
            <w:rStyle w:val="Hyperlink"/>
            <w:noProof/>
          </w:rPr>
          <w:t>3.4 Technical framework and architecture</w:t>
        </w:r>
        <w:r w:rsidR="004B64CA">
          <w:rPr>
            <w:noProof/>
            <w:webHidden/>
          </w:rPr>
          <w:tab/>
        </w:r>
        <w:r w:rsidR="004B64CA">
          <w:rPr>
            <w:noProof/>
            <w:webHidden/>
          </w:rPr>
          <w:fldChar w:fldCharType="begin"/>
        </w:r>
        <w:r w:rsidR="004B64CA">
          <w:rPr>
            <w:noProof/>
            <w:webHidden/>
          </w:rPr>
          <w:instrText xml:space="preserve"> PAGEREF _Toc35800366 \h </w:instrText>
        </w:r>
        <w:r w:rsidR="004B64CA">
          <w:rPr>
            <w:noProof/>
            <w:webHidden/>
          </w:rPr>
        </w:r>
        <w:r w:rsidR="004B64CA">
          <w:rPr>
            <w:noProof/>
            <w:webHidden/>
          </w:rPr>
          <w:fldChar w:fldCharType="separate"/>
        </w:r>
        <w:r w:rsidR="004B64CA">
          <w:rPr>
            <w:noProof/>
            <w:webHidden/>
          </w:rPr>
          <w:t>23</w:t>
        </w:r>
        <w:r w:rsidR="004B64CA">
          <w:rPr>
            <w:noProof/>
            <w:webHidden/>
          </w:rPr>
          <w:fldChar w:fldCharType="end"/>
        </w:r>
      </w:hyperlink>
    </w:p>
    <w:p w14:paraId="20FF3D31" w14:textId="5AF253C0"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67" w:history="1">
        <w:r w:rsidR="004B64CA" w:rsidRPr="00C74768">
          <w:rPr>
            <w:rStyle w:val="Hyperlink"/>
            <w:noProof/>
          </w:rPr>
          <w:t>3.5 Quiet path routing method</w:t>
        </w:r>
        <w:r w:rsidR="004B64CA">
          <w:rPr>
            <w:noProof/>
            <w:webHidden/>
          </w:rPr>
          <w:tab/>
        </w:r>
        <w:r w:rsidR="004B64CA">
          <w:rPr>
            <w:noProof/>
            <w:webHidden/>
          </w:rPr>
          <w:fldChar w:fldCharType="begin"/>
        </w:r>
        <w:r w:rsidR="004B64CA">
          <w:rPr>
            <w:noProof/>
            <w:webHidden/>
          </w:rPr>
          <w:instrText xml:space="preserve"> PAGEREF _Toc35800367 \h </w:instrText>
        </w:r>
        <w:r w:rsidR="004B64CA">
          <w:rPr>
            <w:noProof/>
            <w:webHidden/>
          </w:rPr>
        </w:r>
        <w:r w:rsidR="004B64CA">
          <w:rPr>
            <w:noProof/>
            <w:webHidden/>
          </w:rPr>
          <w:fldChar w:fldCharType="separate"/>
        </w:r>
        <w:r w:rsidR="004B64CA">
          <w:rPr>
            <w:noProof/>
            <w:webHidden/>
          </w:rPr>
          <w:t>25</w:t>
        </w:r>
        <w:r w:rsidR="004B64CA">
          <w:rPr>
            <w:noProof/>
            <w:webHidden/>
          </w:rPr>
          <w:fldChar w:fldCharType="end"/>
        </w:r>
      </w:hyperlink>
    </w:p>
    <w:p w14:paraId="7ADB3D0A" w14:textId="13350D53"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68" w:history="1">
        <w:r w:rsidR="004B64CA" w:rsidRPr="00C74768">
          <w:rPr>
            <w:rStyle w:val="Hyperlink"/>
            <w:noProof/>
          </w:rPr>
          <w:t>3.5.1 Environmental impedance function</w:t>
        </w:r>
        <w:r w:rsidR="004B64CA">
          <w:rPr>
            <w:noProof/>
            <w:webHidden/>
          </w:rPr>
          <w:tab/>
        </w:r>
        <w:r w:rsidR="004B64CA">
          <w:rPr>
            <w:noProof/>
            <w:webHidden/>
          </w:rPr>
          <w:fldChar w:fldCharType="begin"/>
        </w:r>
        <w:r w:rsidR="004B64CA">
          <w:rPr>
            <w:noProof/>
            <w:webHidden/>
          </w:rPr>
          <w:instrText xml:space="preserve"> PAGEREF _Toc35800368 \h </w:instrText>
        </w:r>
        <w:r w:rsidR="004B64CA">
          <w:rPr>
            <w:noProof/>
            <w:webHidden/>
          </w:rPr>
        </w:r>
        <w:r w:rsidR="004B64CA">
          <w:rPr>
            <w:noProof/>
            <w:webHidden/>
          </w:rPr>
          <w:fldChar w:fldCharType="separate"/>
        </w:r>
        <w:r w:rsidR="004B64CA">
          <w:rPr>
            <w:noProof/>
            <w:webHidden/>
          </w:rPr>
          <w:t>25</w:t>
        </w:r>
        <w:r w:rsidR="004B64CA">
          <w:rPr>
            <w:noProof/>
            <w:webHidden/>
          </w:rPr>
          <w:fldChar w:fldCharType="end"/>
        </w:r>
      </w:hyperlink>
    </w:p>
    <w:p w14:paraId="47C1AA55" w14:textId="234C458C"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69" w:history="1">
        <w:r w:rsidR="004B64CA" w:rsidRPr="00C74768">
          <w:rPr>
            <w:rStyle w:val="Hyperlink"/>
            <w:noProof/>
          </w:rPr>
          <w:t>3.5.2 Network acquisition and manipulation</w:t>
        </w:r>
        <w:r w:rsidR="004B64CA">
          <w:rPr>
            <w:noProof/>
            <w:webHidden/>
          </w:rPr>
          <w:tab/>
        </w:r>
        <w:r w:rsidR="004B64CA">
          <w:rPr>
            <w:noProof/>
            <w:webHidden/>
          </w:rPr>
          <w:fldChar w:fldCharType="begin"/>
        </w:r>
        <w:r w:rsidR="004B64CA">
          <w:rPr>
            <w:noProof/>
            <w:webHidden/>
          </w:rPr>
          <w:instrText xml:space="preserve"> PAGEREF _Toc35800369 \h </w:instrText>
        </w:r>
        <w:r w:rsidR="004B64CA">
          <w:rPr>
            <w:noProof/>
            <w:webHidden/>
          </w:rPr>
        </w:r>
        <w:r w:rsidR="004B64CA">
          <w:rPr>
            <w:noProof/>
            <w:webHidden/>
          </w:rPr>
          <w:fldChar w:fldCharType="separate"/>
        </w:r>
        <w:r w:rsidR="004B64CA">
          <w:rPr>
            <w:noProof/>
            <w:webHidden/>
          </w:rPr>
          <w:t>27</w:t>
        </w:r>
        <w:r w:rsidR="004B64CA">
          <w:rPr>
            <w:noProof/>
            <w:webHidden/>
          </w:rPr>
          <w:fldChar w:fldCharType="end"/>
        </w:r>
      </w:hyperlink>
    </w:p>
    <w:p w14:paraId="6BB068E6" w14:textId="76A6B504"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70" w:history="1">
        <w:r w:rsidR="004B64CA" w:rsidRPr="00C74768">
          <w:rPr>
            <w:rStyle w:val="Hyperlink"/>
            <w:noProof/>
          </w:rPr>
          <w:t>3.5.3 Quiet path routing application</w:t>
        </w:r>
        <w:r w:rsidR="004B64CA">
          <w:rPr>
            <w:noProof/>
            <w:webHidden/>
          </w:rPr>
          <w:tab/>
        </w:r>
        <w:r w:rsidR="004B64CA">
          <w:rPr>
            <w:noProof/>
            <w:webHidden/>
          </w:rPr>
          <w:fldChar w:fldCharType="begin"/>
        </w:r>
        <w:r w:rsidR="004B64CA">
          <w:rPr>
            <w:noProof/>
            <w:webHidden/>
          </w:rPr>
          <w:instrText xml:space="preserve"> PAGEREF _Toc35800370 \h </w:instrText>
        </w:r>
        <w:r w:rsidR="004B64CA">
          <w:rPr>
            <w:noProof/>
            <w:webHidden/>
          </w:rPr>
        </w:r>
        <w:r w:rsidR="004B64CA">
          <w:rPr>
            <w:noProof/>
            <w:webHidden/>
          </w:rPr>
          <w:fldChar w:fldCharType="separate"/>
        </w:r>
        <w:r w:rsidR="004B64CA">
          <w:rPr>
            <w:noProof/>
            <w:webHidden/>
          </w:rPr>
          <w:t>30</w:t>
        </w:r>
        <w:r w:rsidR="004B64CA">
          <w:rPr>
            <w:noProof/>
            <w:webHidden/>
          </w:rPr>
          <w:fldChar w:fldCharType="end"/>
        </w:r>
      </w:hyperlink>
    </w:p>
    <w:p w14:paraId="69B54094" w14:textId="34A4D88C"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71" w:history="1">
        <w:r w:rsidR="004B64CA" w:rsidRPr="00C74768">
          <w:rPr>
            <w:rStyle w:val="Hyperlink"/>
            <w:noProof/>
          </w:rPr>
          <w:t>3.5.4 Noise exposure assessment of short and quiet paths</w:t>
        </w:r>
        <w:r w:rsidR="004B64CA">
          <w:rPr>
            <w:noProof/>
            <w:webHidden/>
          </w:rPr>
          <w:tab/>
        </w:r>
        <w:r w:rsidR="004B64CA">
          <w:rPr>
            <w:noProof/>
            <w:webHidden/>
          </w:rPr>
          <w:fldChar w:fldCharType="begin"/>
        </w:r>
        <w:r w:rsidR="004B64CA">
          <w:rPr>
            <w:noProof/>
            <w:webHidden/>
          </w:rPr>
          <w:instrText xml:space="preserve"> PAGEREF _Toc35800371 \h </w:instrText>
        </w:r>
        <w:r w:rsidR="004B64CA">
          <w:rPr>
            <w:noProof/>
            <w:webHidden/>
          </w:rPr>
        </w:r>
        <w:r w:rsidR="004B64CA">
          <w:rPr>
            <w:noProof/>
            <w:webHidden/>
          </w:rPr>
          <w:fldChar w:fldCharType="separate"/>
        </w:r>
        <w:r w:rsidR="004B64CA">
          <w:rPr>
            <w:noProof/>
            <w:webHidden/>
          </w:rPr>
          <w:t>33</w:t>
        </w:r>
        <w:r w:rsidR="004B64CA">
          <w:rPr>
            <w:noProof/>
            <w:webHidden/>
          </w:rPr>
          <w:fldChar w:fldCharType="end"/>
        </w:r>
      </w:hyperlink>
    </w:p>
    <w:p w14:paraId="697B65E0" w14:textId="5B0597EE"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72" w:history="1">
        <w:r w:rsidR="004B64CA" w:rsidRPr="00C74768">
          <w:rPr>
            <w:rStyle w:val="Hyperlink"/>
            <w:noProof/>
          </w:rPr>
          <w:t>3.6 Web-based quiet path route planner</w:t>
        </w:r>
        <w:r w:rsidR="004B64CA">
          <w:rPr>
            <w:noProof/>
            <w:webHidden/>
          </w:rPr>
          <w:tab/>
        </w:r>
        <w:r w:rsidR="004B64CA">
          <w:rPr>
            <w:noProof/>
            <w:webHidden/>
          </w:rPr>
          <w:fldChar w:fldCharType="begin"/>
        </w:r>
        <w:r w:rsidR="004B64CA">
          <w:rPr>
            <w:noProof/>
            <w:webHidden/>
          </w:rPr>
          <w:instrText xml:space="preserve"> PAGEREF _Toc35800372 \h </w:instrText>
        </w:r>
        <w:r w:rsidR="004B64CA">
          <w:rPr>
            <w:noProof/>
            <w:webHidden/>
          </w:rPr>
        </w:r>
        <w:r w:rsidR="004B64CA">
          <w:rPr>
            <w:noProof/>
            <w:webHidden/>
          </w:rPr>
          <w:fldChar w:fldCharType="separate"/>
        </w:r>
        <w:r w:rsidR="004B64CA">
          <w:rPr>
            <w:noProof/>
            <w:webHidden/>
          </w:rPr>
          <w:t>35</w:t>
        </w:r>
        <w:r w:rsidR="004B64CA">
          <w:rPr>
            <w:noProof/>
            <w:webHidden/>
          </w:rPr>
          <w:fldChar w:fldCharType="end"/>
        </w:r>
      </w:hyperlink>
    </w:p>
    <w:p w14:paraId="3E0022BC" w14:textId="44B5FC3B"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73" w:history="1">
        <w:r w:rsidR="004B64CA" w:rsidRPr="00C74768">
          <w:rPr>
            <w:rStyle w:val="Hyperlink"/>
            <w:noProof/>
          </w:rPr>
          <w:t>3.7 Assessment of pedestrians’ exposure to traffic noise at a neighborhood level</w:t>
        </w:r>
        <w:r w:rsidR="004B64CA">
          <w:rPr>
            <w:noProof/>
            <w:webHidden/>
          </w:rPr>
          <w:tab/>
        </w:r>
        <w:r w:rsidR="004B64CA">
          <w:rPr>
            <w:noProof/>
            <w:webHidden/>
          </w:rPr>
          <w:fldChar w:fldCharType="begin"/>
        </w:r>
        <w:r w:rsidR="004B64CA">
          <w:rPr>
            <w:noProof/>
            <w:webHidden/>
          </w:rPr>
          <w:instrText xml:space="preserve"> PAGEREF _Toc35800373 \h </w:instrText>
        </w:r>
        <w:r w:rsidR="004B64CA">
          <w:rPr>
            <w:noProof/>
            <w:webHidden/>
          </w:rPr>
        </w:r>
        <w:r w:rsidR="004B64CA">
          <w:rPr>
            <w:noProof/>
            <w:webHidden/>
          </w:rPr>
          <w:fldChar w:fldCharType="separate"/>
        </w:r>
        <w:r w:rsidR="004B64CA">
          <w:rPr>
            <w:noProof/>
            <w:webHidden/>
          </w:rPr>
          <w:t>37</w:t>
        </w:r>
        <w:r w:rsidR="004B64CA">
          <w:rPr>
            <w:noProof/>
            <w:webHidden/>
          </w:rPr>
          <w:fldChar w:fldCharType="end"/>
        </w:r>
      </w:hyperlink>
    </w:p>
    <w:p w14:paraId="26415067" w14:textId="5E6D8C53"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74" w:history="1">
        <w:r w:rsidR="004B64CA" w:rsidRPr="00C74768">
          <w:rPr>
            <w:rStyle w:val="Hyperlink"/>
            <w:noProof/>
          </w:rPr>
          <w:t>3.7.1 Overview of the analysis</w:t>
        </w:r>
        <w:r w:rsidR="004B64CA">
          <w:rPr>
            <w:noProof/>
            <w:webHidden/>
          </w:rPr>
          <w:tab/>
        </w:r>
        <w:r w:rsidR="004B64CA">
          <w:rPr>
            <w:noProof/>
            <w:webHidden/>
          </w:rPr>
          <w:fldChar w:fldCharType="begin"/>
        </w:r>
        <w:r w:rsidR="004B64CA">
          <w:rPr>
            <w:noProof/>
            <w:webHidden/>
          </w:rPr>
          <w:instrText xml:space="preserve"> PAGEREF _Toc35800374 \h </w:instrText>
        </w:r>
        <w:r w:rsidR="004B64CA">
          <w:rPr>
            <w:noProof/>
            <w:webHidden/>
          </w:rPr>
        </w:r>
        <w:r w:rsidR="004B64CA">
          <w:rPr>
            <w:noProof/>
            <w:webHidden/>
          </w:rPr>
          <w:fldChar w:fldCharType="separate"/>
        </w:r>
        <w:r w:rsidR="004B64CA">
          <w:rPr>
            <w:noProof/>
            <w:webHidden/>
          </w:rPr>
          <w:t>37</w:t>
        </w:r>
        <w:r w:rsidR="004B64CA">
          <w:rPr>
            <w:noProof/>
            <w:webHidden/>
          </w:rPr>
          <w:fldChar w:fldCharType="end"/>
        </w:r>
      </w:hyperlink>
    </w:p>
    <w:p w14:paraId="32B64B8C" w14:textId="6D1C0C8D"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75" w:history="1">
        <w:r w:rsidR="004B64CA" w:rsidRPr="00C74768">
          <w:rPr>
            <w:rStyle w:val="Hyperlink"/>
            <w:noProof/>
          </w:rPr>
          <w:t>3.7.2 Estimation of local walks by commutes</w:t>
        </w:r>
        <w:r w:rsidR="004B64CA">
          <w:rPr>
            <w:noProof/>
            <w:webHidden/>
          </w:rPr>
          <w:tab/>
        </w:r>
        <w:r w:rsidR="004B64CA">
          <w:rPr>
            <w:noProof/>
            <w:webHidden/>
          </w:rPr>
          <w:fldChar w:fldCharType="begin"/>
        </w:r>
        <w:r w:rsidR="004B64CA">
          <w:rPr>
            <w:noProof/>
            <w:webHidden/>
          </w:rPr>
          <w:instrText xml:space="preserve"> PAGEREF _Toc35800375 \h </w:instrText>
        </w:r>
        <w:r w:rsidR="004B64CA">
          <w:rPr>
            <w:noProof/>
            <w:webHidden/>
          </w:rPr>
        </w:r>
        <w:r w:rsidR="004B64CA">
          <w:rPr>
            <w:noProof/>
            <w:webHidden/>
          </w:rPr>
          <w:fldChar w:fldCharType="separate"/>
        </w:r>
        <w:r w:rsidR="004B64CA">
          <w:rPr>
            <w:noProof/>
            <w:webHidden/>
          </w:rPr>
          <w:t>39</w:t>
        </w:r>
        <w:r w:rsidR="004B64CA">
          <w:rPr>
            <w:noProof/>
            <w:webHidden/>
          </w:rPr>
          <w:fldChar w:fldCharType="end"/>
        </w:r>
      </w:hyperlink>
    </w:p>
    <w:p w14:paraId="167D0251" w14:textId="1EFEA2D2"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76" w:history="1">
        <w:r w:rsidR="004B64CA" w:rsidRPr="00C74768">
          <w:rPr>
            <w:rStyle w:val="Hyperlink"/>
            <w:noProof/>
          </w:rPr>
          <w:t>3.7.3 Least cost path calculations: short and quiet paths</w:t>
        </w:r>
        <w:r w:rsidR="004B64CA">
          <w:rPr>
            <w:noProof/>
            <w:webHidden/>
          </w:rPr>
          <w:tab/>
        </w:r>
        <w:r w:rsidR="004B64CA">
          <w:rPr>
            <w:noProof/>
            <w:webHidden/>
          </w:rPr>
          <w:fldChar w:fldCharType="begin"/>
        </w:r>
        <w:r w:rsidR="004B64CA">
          <w:rPr>
            <w:noProof/>
            <w:webHidden/>
          </w:rPr>
          <w:instrText xml:space="preserve"> PAGEREF _Toc35800376 \h </w:instrText>
        </w:r>
        <w:r w:rsidR="004B64CA">
          <w:rPr>
            <w:noProof/>
            <w:webHidden/>
          </w:rPr>
        </w:r>
        <w:r w:rsidR="004B64CA">
          <w:rPr>
            <w:noProof/>
            <w:webHidden/>
          </w:rPr>
          <w:fldChar w:fldCharType="separate"/>
        </w:r>
        <w:r w:rsidR="004B64CA">
          <w:rPr>
            <w:noProof/>
            <w:webHidden/>
          </w:rPr>
          <w:t>43</w:t>
        </w:r>
        <w:r w:rsidR="004B64CA">
          <w:rPr>
            <w:noProof/>
            <w:webHidden/>
          </w:rPr>
          <w:fldChar w:fldCharType="end"/>
        </w:r>
      </w:hyperlink>
    </w:p>
    <w:p w14:paraId="54CEA9B4" w14:textId="5C903A95" w:rsidR="004B64CA" w:rsidRDefault="005020F4">
      <w:pPr>
        <w:pStyle w:val="TOC3"/>
        <w:tabs>
          <w:tab w:val="right" w:leader="dot" w:pos="9622"/>
        </w:tabs>
        <w:rPr>
          <w:rFonts w:asciiTheme="minorHAnsi" w:eastAsiaTheme="minorEastAsia" w:hAnsiTheme="minorHAnsi" w:cstheme="minorBidi"/>
          <w:noProof/>
          <w:lang w:val="en-FI" w:eastAsia="en-GB"/>
        </w:rPr>
      </w:pPr>
      <w:hyperlink w:anchor="_Toc35800377" w:history="1">
        <w:r w:rsidR="004B64CA" w:rsidRPr="00C74768">
          <w:rPr>
            <w:rStyle w:val="Hyperlink"/>
            <w:noProof/>
          </w:rPr>
          <w:t>3.7.4 Assessment of exposures to traffic noise on the paths</w:t>
        </w:r>
        <w:r w:rsidR="004B64CA">
          <w:rPr>
            <w:noProof/>
            <w:webHidden/>
          </w:rPr>
          <w:tab/>
        </w:r>
        <w:r w:rsidR="004B64CA">
          <w:rPr>
            <w:noProof/>
            <w:webHidden/>
          </w:rPr>
          <w:fldChar w:fldCharType="begin"/>
        </w:r>
        <w:r w:rsidR="004B64CA">
          <w:rPr>
            <w:noProof/>
            <w:webHidden/>
          </w:rPr>
          <w:instrText xml:space="preserve"> PAGEREF _Toc35800377 \h </w:instrText>
        </w:r>
        <w:r w:rsidR="004B64CA">
          <w:rPr>
            <w:noProof/>
            <w:webHidden/>
          </w:rPr>
        </w:r>
        <w:r w:rsidR="004B64CA">
          <w:rPr>
            <w:noProof/>
            <w:webHidden/>
          </w:rPr>
          <w:fldChar w:fldCharType="separate"/>
        </w:r>
        <w:r w:rsidR="004B64CA">
          <w:rPr>
            <w:noProof/>
            <w:webHidden/>
          </w:rPr>
          <w:t>44</w:t>
        </w:r>
        <w:r w:rsidR="004B64CA">
          <w:rPr>
            <w:noProof/>
            <w:webHidden/>
          </w:rPr>
          <w:fldChar w:fldCharType="end"/>
        </w:r>
      </w:hyperlink>
    </w:p>
    <w:p w14:paraId="175134C9" w14:textId="0EEFDB41"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78" w:history="1">
        <w:r w:rsidR="004B64CA" w:rsidRPr="00C74768">
          <w:rPr>
            <w:rStyle w:val="Hyperlink"/>
            <w:noProof/>
          </w:rPr>
          <w:t>3.8 Assessment of achievable reductions in exposure to traffic noise</w:t>
        </w:r>
        <w:r w:rsidR="004B64CA">
          <w:rPr>
            <w:noProof/>
            <w:webHidden/>
          </w:rPr>
          <w:tab/>
        </w:r>
        <w:r w:rsidR="004B64CA">
          <w:rPr>
            <w:noProof/>
            <w:webHidden/>
          </w:rPr>
          <w:fldChar w:fldCharType="begin"/>
        </w:r>
        <w:r w:rsidR="004B64CA">
          <w:rPr>
            <w:noProof/>
            <w:webHidden/>
          </w:rPr>
          <w:instrText xml:space="preserve"> PAGEREF _Toc35800378 \h </w:instrText>
        </w:r>
        <w:r w:rsidR="004B64CA">
          <w:rPr>
            <w:noProof/>
            <w:webHidden/>
          </w:rPr>
        </w:r>
        <w:r w:rsidR="004B64CA">
          <w:rPr>
            <w:noProof/>
            <w:webHidden/>
          </w:rPr>
          <w:fldChar w:fldCharType="separate"/>
        </w:r>
        <w:r w:rsidR="004B64CA">
          <w:rPr>
            <w:noProof/>
            <w:webHidden/>
          </w:rPr>
          <w:t>45</w:t>
        </w:r>
        <w:r w:rsidR="004B64CA">
          <w:rPr>
            <w:noProof/>
            <w:webHidden/>
          </w:rPr>
          <w:fldChar w:fldCharType="end"/>
        </w:r>
      </w:hyperlink>
    </w:p>
    <w:p w14:paraId="2162C70E" w14:textId="5A1550F7" w:rsidR="004B64CA" w:rsidRDefault="005020F4">
      <w:pPr>
        <w:pStyle w:val="TOC1"/>
        <w:tabs>
          <w:tab w:val="left" w:pos="720"/>
          <w:tab w:val="right" w:leader="dot" w:pos="9622"/>
        </w:tabs>
        <w:rPr>
          <w:rFonts w:asciiTheme="minorHAnsi" w:eastAsiaTheme="minorEastAsia" w:hAnsiTheme="minorHAnsi" w:cstheme="minorBidi"/>
          <w:noProof/>
          <w:lang w:val="en-FI" w:eastAsia="en-GB"/>
        </w:rPr>
      </w:pPr>
      <w:hyperlink w:anchor="_Toc35800379" w:history="1">
        <w:r w:rsidR="004B64CA" w:rsidRPr="00C74768">
          <w:rPr>
            <w:rStyle w:val="Hyperlink"/>
            <w:noProof/>
          </w:rPr>
          <w:t>IV.</w:t>
        </w:r>
        <w:r w:rsidR="004B64CA">
          <w:rPr>
            <w:rFonts w:asciiTheme="minorHAnsi" w:eastAsiaTheme="minorEastAsia" w:hAnsiTheme="minorHAnsi" w:cstheme="minorBidi"/>
            <w:noProof/>
            <w:lang w:val="en-FI" w:eastAsia="en-GB"/>
          </w:rPr>
          <w:tab/>
        </w:r>
        <w:r w:rsidR="004B64CA" w:rsidRPr="00C74768">
          <w:rPr>
            <w:rStyle w:val="Hyperlink"/>
            <w:noProof/>
          </w:rPr>
          <w:t>RESULTS</w:t>
        </w:r>
        <w:r w:rsidR="004B64CA">
          <w:rPr>
            <w:noProof/>
            <w:webHidden/>
          </w:rPr>
          <w:tab/>
        </w:r>
        <w:r w:rsidR="004B64CA">
          <w:rPr>
            <w:noProof/>
            <w:webHidden/>
          </w:rPr>
          <w:fldChar w:fldCharType="begin"/>
        </w:r>
        <w:r w:rsidR="004B64CA">
          <w:rPr>
            <w:noProof/>
            <w:webHidden/>
          </w:rPr>
          <w:instrText xml:space="preserve"> PAGEREF _Toc35800379 \h </w:instrText>
        </w:r>
        <w:r w:rsidR="004B64CA">
          <w:rPr>
            <w:noProof/>
            <w:webHidden/>
          </w:rPr>
        </w:r>
        <w:r w:rsidR="004B64CA">
          <w:rPr>
            <w:noProof/>
            <w:webHidden/>
          </w:rPr>
          <w:fldChar w:fldCharType="separate"/>
        </w:r>
        <w:r w:rsidR="004B64CA">
          <w:rPr>
            <w:noProof/>
            <w:webHidden/>
          </w:rPr>
          <w:t>47</w:t>
        </w:r>
        <w:r w:rsidR="004B64CA">
          <w:rPr>
            <w:noProof/>
            <w:webHidden/>
          </w:rPr>
          <w:fldChar w:fldCharType="end"/>
        </w:r>
      </w:hyperlink>
    </w:p>
    <w:p w14:paraId="657B3B3A" w14:textId="3B26D16D"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0" w:history="1">
        <w:r w:rsidR="004B64CA" w:rsidRPr="00C74768">
          <w:rPr>
            <w:rStyle w:val="Hyperlink"/>
            <w:noProof/>
          </w:rPr>
          <w:t>4.1 Pedestrians’ exposure to traffic noise</w:t>
        </w:r>
        <w:r w:rsidR="004B64CA">
          <w:rPr>
            <w:noProof/>
            <w:webHidden/>
          </w:rPr>
          <w:tab/>
        </w:r>
        <w:r w:rsidR="004B64CA">
          <w:rPr>
            <w:noProof/>
            <w:webHidden/>
          </w:rPr>
          <w:fldChar w:fldCharType="begin"/>
        </w:r>
        <w:r w:rsidR="004B64CA">
          <w:rPr>
            <w:noProof/>
            <w:webHidden/>
          </w:rPr>
          <w:instrText xml:space="preserve"> PAGEREF _Toc35800380 \h </w:instrText>
        </w:r>
        <w:r w:rsidR="004B64CA">
          <w:rPr>
            <w:noProof/>
            <w:webHidden/>
          </w:rPr>
        </w:r>
        <w:r w:rsidR="004B64CA">
          <w:rPr>
            <w:noProof/>
            <w:webHidden/>
          </w:rPr>
          <w:fldChar w:fldCharType="separate"/>
        </w:r>
        <w:r w:rsidR="004B64CA">
          <w:rPr>
            <w:noProof/>
            <w:webHidden/>
          </w:rPr>
          <w:t>47</w:t>
        </w:r>
        <w:r w:rsidR="004B64CA">
          <w:rPr>
            <w:noProof/>
            <w:webHidden/>
          </w:rPr>
          <w:fldChar w:fldCharType="end"/>
        </w:r>
      </w:hyperlink>
    </w:p>
    <w:p w14:paraId="439C036D" w14:textId="2C2F81B3"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1" w:history="1">
        <w:r w:rsidR="004B64CA" w:rsidRPr="00C74768">
          <w:rPr>
            <w:rStyle w:val="Hyperlink"/>
            <w:noProof/>
          </w:rPr>
          <w:t>4.2 Spatial patterns in pedestrians’ exposures to traffic noise</w:t>
        </w:r>
        <w:r w:rsidR="004B64CA">
          <w:rPr>
            <w:noProof/>
            <w:webHidden/>
          </w:rPr>
          <w:tab/>
        </w:r>
        <w:r w:rsidR="004B64CA">
          <w:rPr>
            <w:noProof/>
            <w:webHidden/>
          </w:rPr>
          <w:fldChar w:fldCharType="begin"/>
        </w:r>
        <w:r w:rsidR="004B64CA">
          <w:rPr>
            <w:noProof/>
            <w:webHidden/>
          </w:rPr>
          <w:instrText xml:space="preserve"> PAGEREF _Toc35800381 \h </w:instrText>
        </w:r>
        <w:r w:rsidR="004B64CA">
          <w:rPr>
            <w:noProof/>
            <w:webHidden/>
          </w:rPr>
        </w:r>
        <w:r w:rsidR="004B64CA">
          <w:rPr>
            <w:noProof/>
            <w:webHidden/>
          </w:rPr>
          <w:fldChar w:fldCharType="separate"/>
        </w:r>
        <w:r w:rsidR="004B64CA">
          <w:rPr>
            <w:noProof/>
            <w:webHidden/>
          </w:rPr>
          <w:t>48</w:t>
        </w:r>
        <w:r w:rsidR="004B64CA">
          <w:rPr>
            <w:noProof/>
            <w:webHidden/>
          </w:rPr>
          <w:fldChar w:fldCharType="end"/>
        </w:r>
      </w:hyperlink>
    </w:p>
    <w:p w14:paraId="533C40E4" w14:textId="2909F4A1"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2" w:history="1">
        <w:r w:rsidR="004B64CA" w:rsidRPr="00C74768">
          <w:rPr>
            <w:rStyle w:val="Hyperlink"/>
            <w:noProof/>
          </w:rPr>
          <w:t>4.3 Quiet path routing API</w:t>
        </w:r>
        <w:r w:rsidR="004B64CA">
          <w:rPr>
            <w:noProof/>
            <w:webHidden/>
          </w:rPr>
          <w:tab/>
        </w:r>
        <w:r w:rsidR="004B64CA">
          <w:rPr>
            <w:noProof/>
            <w:webHidden/>
          </w:rPr>
          <w:fldChar w:fldCharType="begin"/>
        </w:r>
        <w:r w:rsidR="004B64CA">
          <w:rPr>
            <w:noProof/>
            <w:webHidden/>
          </w:rPr>
          <w:instrText xml:space="preserve"> PAGEREF _Toc35800382 \h </w:instrText>
        </w:r>
        <w:r w:rsidR="004B64CA">
          <w:rPr>
            <w:noProof/>
            <w:webHidden/>
          </w:rPr>
        </w:r>
        <w:r w:rsidR="004B64CA">
          <w:rPr>
            <w:noProof/>
            <w:webHidden/>
          </w:rPr>
          <w:fldChar w:fldCharType="separate"/>
        </w:r>
        <w:r w:rsidR="004B64CA">
          <w:rPr>
            <w:noProof/>
            <w:webHidden/>
          </w:rPr>
          <w:t>53</w:t>
        </w:r>
        <w:r w:rsidR="004B64CA">
          <w:rPr>
            <w:noProof/>
            <w:webHidden/>
          </w:rPr>
          <w:fldChar w:fldCharType="end"/>
        </w:r>
      </w:hyperlink>
    </w:p>
    <w:p w14:paraId="499251EE" w14:textId="41DA22EA"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3" w:history="1">
        <w:r w:rsidR="004B64CA" w:rsidRPr="00C74768">
          <w:rPr>
            <w:rStyle w:val="Hyperlink"/>
            <w:noProof/>
          </w:rPr>
          <w:t>4.4 Quiet path route planner</w:t>
        </w:r>
        <w:r w:rsidR="004B64CA">
          <w:rPr>
            <w:noProof/>
            <w:webHidden/>
          </w:rPr>
          <w:tab/>
        </w:r>
        <w:r w:rsidR="004B64CA">
          <w:rPr>
            <w:noProof/>
            <w:webHidden/>
          </w:rPr>
          <w:fldChar w:fldCharType="begin"/>
        </w:r>
        <w:r w:rsidR="004B64CA">
          <w:rPr>
            <w:noProof/>
            <w:webHidden/>
          </w:rPr>
          <w:instrText xml:space="preserve"> PAGEREF _Toc35800383 \h </w:instrText>
        </w:r>
        <w:r w:rsidR="004B64CA">
          <w:rPr>
            <w:noProof/>
            <w:webHidden/>
          </w:rPr>
        </w:r>
        <w:r w:rsidR="004B64CA">
          <w:rPr>
            <w:noProof/>
            <w:webHidden/>
          </w:rPr>
          <w:fldChar w:fldCharType="separate"/>
        </w:r>
        <w:r w:rsidR="004B64CA">
          <w:rPr>
            <w:noProof/>
            <w:webHidden/>
          </w:rPr>
          <w:t>55</w:t>
        </w:r>
        <w:r w:rsidR="004B64CA">
          <w:rPr>
            <w:noProof/>
            <w:webHidden/>
          </w:rPr>
          <w:fldChar w:fldCharType="end"/>
        </w:r>
      </w:hyperlink>
    </w:p>
    <w:p w14:paraId="0D5DEEE8" w14:textId="54F724DC"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4" w:history="1">
        <w:r w:rsidR="004B64CA" w:rsidRPr="00C74768">
          <w:rPr>
            <w:rStyle w:val="Hyperlink"/>
            <w:noProof/>
          </w:rPr>
          <w:t>4.5 Achievable reductions in exposure to traffic noise</w:t>
        </w:r>
        <w:r w:rsidR="004B64CA">
          <w:rPr>
            <w:noProof/>
            <w:webHidden/>
          </w:rPr>
          <w:tab/>
        </w:r>
        <w:r w:rsidR="004B64CA">
          <w:rPr>
            <w:noProof/>
            <w:webHidden/>
          </w:rPr>
          <w:fldChar w:fldCharType="begin"/>
        </w:r>
        <w:r w:rsidR="004B64CA">
          <w:rPr>
            <w:noProof/>
            <w:webHidden/>
          </w:rPr>
          <w:instrText xml:space="preserve"> PAGEREF _Toc35800384 \h </w:instrText>
        </w:r>
        <w:r w:rsidR="004B64CA">
          <w:rPr>
            <w:noProof/>
            <w:webHidden/>
          </w:rPr>
        </w:r>
        <w:r w:rsidR="004B64CA">
          <w:rPr>
            <w:noProof/>
            <w:webHidden/>
          </w:rPr>
          <w:fldChar w:fldCharType="separate"/>
        </w:r>
        <w:r w:rsidR="004B64CA">
          <w:rPr>
            <w:noProof/>
            <w:webHidden/>
          </w:rPr>
          <w:t>60</w:t>
        </w:r>
        <w:r w:rsidR="004B64CA">
          <w:rPr>
            <w:noProof/>
            <w:webHidden/>
          </w:rPr>
          <w:fldChar w:fldCharType="end"/>
        </w:r>
      </w:hyperlink>
    </w:p>
    <w:p w14:paraId="67A2ECC8" w14:textId="65542788"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5" w:history="1">
        <w:r w:rsidR="004B64CA" w:rsidRPr="00C74768">
          <w:rPr>
            <w:rStyle w:val="Hyperlink"/>
            <w:noProof/>
          </w:rPr>
          <w:t>4.6 Sharing of the methods and results</w:t>
        </w:r>
        <w:r w:rsidR="004B64CA">
          <w:rPr>
            <w:noProof/>
            <w:webHidden/>
          </w:rPr>
          <w:tab/>
        </w:r>
        <w:r w:rsidR="004B64CA">
          <w:rPr>
            <w:noProof/>
            <w:webHidden/>
          </w:rPr>
          <w:fldChar w:fldCharType="begin"/>
        </w:r>
        <w:r w:rsidR="004B64CA">
          <w:rPr>
            <w:noProof/>
            <w:webHidden/>
          </w:rPr>
          <w:instrText xml:space="preserve"> PAGEREF _Toc35800385 \h </w:instrText>
        </w:r>
        <w:r w:rsidR="004B64CA">
          <w:rPr>
            <w:noProof/>
            <w:webHidden/>
          </w:rPr>
        </w:r>
        <w:r w:rsidR="004B64CA">
          <w:rPr>
            <w:noProof/>
            <w:webHidden/>
          </w:rPr>
          <w:fldChar w:fldCharType="separate"/>
        </w:r>
        <w:r w:rsidR="004B64CA">
          <w:rPr>
            <w:noProof/>
            <w:webHidden/>
          </w:rPr>
          <w:t>65</w:t>
        </w:r>
        <w:r w:rsidR="004B64CA">
          <w:rPr>
            <w:noProof/>
            <w:webHidden/>
          </w:rPr>
          <w:fldChar w:fldCharType="end"/>
        </w:r>
      </w:hyperlink>
    </w:p>
    <w:p w14:paraId="70629ED4" w14:textId="02C7C563" w:rsidR="004B64CA" w:rsidRDefault="005020F4">
      <w:pPr>
        <w:pStyle w:val="TOC1"/>
        <w:tabs>
          <w:tab w:val="left" w:pos="482"/>
          <w:tab w:val="right" w:leader="dot" w:pos="9622"/>
        </w:tabs>
        <w:rPr>
          <w:rFonts w:asciiTheme="minorHAnsi" w:eastAsiaTheme="minorEastAsia" w:hAnsiTheme="minorHAnsi" w:cstheme="minorBidi"/>
          <w:noProof/>
          <w:lang w:val="en-FI" w:eastAsia="en-GB"/>
        </w:rPr>
      </w:pPr>
      <w:hyperlink w:anchor="_Toc35800386" w:history="1">
        <w:r w:rsidR="004B64CA" w:rsidRPr="00C74768">
          <w:rPr>
            <w:rStyle w:val="Hyperlink"/>
            <w:noProof/>
          </w:rPr>
          <w:t>V.</w:t>
        </w:r>
        <w:r w:rsidR="004B64CA">
          <w:rPr>
            <w:rFonts w:asciiTheme="minorHAnsi" w:eastAsiaTheme="minorEastAsia" w:hAnsiTheme="minorHAnsi" w:cstheme="minorBidi"/>
            <w:noProof/>
            <w:lang w:val="en-FI" w:eastAsia="en-GB"/>
          </w:rPr>
          <w:tab/>
        </w:r>
        <w:r w:rsidR="004B64CA" w:rsidRPr="00C74768">
          <w:rPr>
            <w:rStyle w:val="Hyperlink"/>
            <w:noProof/>
          </w:rPr>
          <w:t>DISCUSSION AND CONCLUSIONS</w:t>
        </w:r>
        <w:r w:rsidR="004B64CA">
          <w:rPr>
            <w:noProof/>
            <w:webHidden/>
          </w:rPr>
          <w:tab/>
        </w:r>
        <w:r w:rsidR="004B64CA">
          <w:rPr>
            <w:noProof/>
            <w:webHidden/>
          </w:rPr>
          <w:fldChar w:fldCharType="begin"/>
        </w:r>
        <w:r w:rsidR="004B64CA">
          <w:rPr>
            <w:noProof/>
            <w:webHidden/>
          </w:rPr>
          <w:instrText xml:space="preserve"> PAGEREF _Toc35800386 \h </w:instrText>
        </w:r>
        <w:r w:rsidR="004B64CA">
          <w:rPr>
            <w:noProof/>
            <w:webHidden/>
          </w:rPr>
        </w:r>
        <w:r w:rsidR="004B64CA">
          <w:rPr>
            <w:noProof/>
            <w:webHidden/>
          </w:rPr>
          <w:fldChar w:fldCharType="separate"/>
        </w:r>
        <w:r w:rsidR="004B64CA">
          <w:rPr>
            <w:noProof/>
            <w:webHidden/>
          </w:rPr>
          <w:t>67</w:t>
        </w:r>
        <w:r w:rsidR="004B64CA">
          <w:rPr>
            <w:noProof/>
            <w:webHidden/>
          </w:rPr>
          <w:fldChar w:fldCharType="end"/>
        </w:r>
      </w:hyperlink>
    </w:p>
    <w:p w14:paraId="1274139E" w14:textId="37A8B1B4"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7" w:history="1">
        <w:r w:rsidR="004B64CA" w:rsidRPr="00C74768">
          <w:rPr>
            <w:rStyle w:val="Hyperlink"/>
            <w:noProof/>
          </w:rPr>
          <w:t>5.1 Technical assessment – quality of the paths</w:t>
        </w:r>
        <w:r w:rsidR="004B64CA">
          <w:rPr>
            <w:noProof/>
            <w:webHidden/>
          </w:rPr>
          <w:tab/>
        </w:r>
        <w:r w:rsidR="004B64CA">
          <w:rPr>
            <w:noProof/>
            <w:webHidden/>
          </w:rPr>
          <w:fldChar w:fldCharType="begin"/>
        </w:r>
        <w:r w:rsidR="004B64CA">
          <w:rPr>
            <w:noProof/>
            <w:webHidden/>
          </w:rPr>
          <w:instrText xml:space="preserve"> PAGEREF _Toc35800387 \h </w:instrText>
        </w:r>
        <w:r w:rsidR="004B64CA">
          <w:rPr>
            <w:noProof/>
            <w:webHidden/>
          </w:rPr>
        </w:r>
        <w:r w:rsidR="004B64CA">
          <w:rPr>
            <w:noProof/>
            <w:webHidden/>
          </w:rPr>
          <w:fldChar w:fldCharType="separate"/>
        </w:r>
        <w:r w:rsidR="004B64CA">
          <w:rPr>
            <w:noProof/>
            <w:webHidden/>
          </w:rPr>
          <w:t>67</w:t>
        </w:r>
        <w:r w:rsidR="004B64CA">
          <w:rPr>
            <w:noProof/>
            <w:webHidden/>
          </w:rPr>
          <w:fldChar w:fldCharType="end"/>
        </w:r>
      </w:hyperlink>
    </w:p>
    <w:p w14:paraId="0A215DC2" w14:textId="57900522"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8" w:history="1">
        <w:r w:rsidR="004B64CA" w:rsidRPr="00C74768">
          <w:rPr>
            <w:rStyle w:val="Hyperlink"/>
            <w:noProof/>
          </w:rPr>
          <w:t>5.2 Assessing dynamic exposures to traffic noise helps to assess total daily exposure</w:t>
        </w:r>
        <w:r w:rsidR="004B64CA">
          <w:rPr>
            <w:noProof/>
            <w:webHidden/>
          </w:rPr>
          <w:tab/>
        </w:r>
        <w:r w:rsidR="004B64CA">
          <w:rPr>
            <w:noProof/>
            <w:webHidden/>
          </w:rPr>
          <w:fldChar w:fldCharType="begin"/>
        </w:r>
        <w:r w:rsidR="004B64CA">
          <w:rPr>
            <w:noProof/>
            <w:webHidden/>
          </w:rPr>
          <w:instrText xml:space="preserve"> PAGEREF _Toc35800388 \h </w:instrText>
        </w:r>
        <w:r w:rsidR="004B64CA">
          <w:rPr>
            <w:noProof/>
            <w:webHidden/>
          </w:rPr>
        </w:r>
        <w:r w:rsidR="004B64CA">
          <w:rPr>
            <w:noProof/>
            <w:webHidden/>
          </w:rPr>
          <w:fldChar w:fldCharType="separate"/>
        </w:r>
        <w:r w:rsidR="004B64CA">
          <w:rPr>
            <w:noProof/>
            <w:webHidden/>
          </w:rPr>
          <w:t>69</w:t>
        </w:r>
        <w:r w:rsidR="004B64CA">
          <w:rPr>
            <w:noProof/>
            <w:webHidden/>
          </w:rPr>
          <w:fldChar w:fldCharType="end"/>
        </w:r>
      </w:hyperlink>
    </w:p>
    <w:p w14:paraId="3D168849" w14:textId="4376D3A2"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89" w:history="1">
        <w:r w:rsidR="004B64CA" w:rsidRPr="00C74768">
          <w:rPr>
            <w:rStyle w:val="Hyperlink"/>
            <w:noProof/>
          </w:rPr>
          <w:t>5.3 Assessing pedestrians’ exposures to traffic noise can reveal unequal opportunities for walking</w:t>
        </w:r>
        <w:r w:rsidR="004B64CA">
          <w:rPr>
            <w:noProof/>
            <w:webHidden/>
          </w:rPr>
          <w:tab/>
        </w:r>
        <w:r w:rsidR="004B64CA">
          <w:rPr>
            <w:noProof/>
            <w:webHidden/>
          </w:rPr>
          <w:fldChar w:fldCharType="begin"/>
        </w:r>
        <w:r w:rsidR="004B64CA">
          <w:rPr>
            <w:noProof/>
            <w:webHidden/>
          </w:rPr>
          <w:instrText xml:space="preserve"> PAGEREF _Toc35800389 \h </w:instrText>
        </w:r>
        <w:r w:rsidR="004B64CA">
          <w:rPr>
            <w:noProof/>
            <w:webHidden/>
          </w:rPr>
        </w:r>
        <w:r w:rsidR="004B64CA">
          <w:rPr>
            <w:noProof/>
            <w:webHidden/>
          </w:rPr>
          <w:fldChar w:fldCharType="separate"/>
        </w:r>
        <w:r w:rsidR="004B64CA">
          <w:rPr>
            <w:noProof/>
            <w:webHidden/>
          </w:rPr>
          <w:t>70</w:t>
        </w:r>
        <w:r w:rsidR="004B64CA">
          <w:rPr>
            <w:noProof/>
            <w:webHidden/>
          </w:rPr>
          <w:fldChar w:fldCharType="end"/>
        </w:r>
      </w:hyperlink>
    </w:p>
    <w:p w14:paraId="247723D3" w14:textId="516FA209"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90" w:history="1">
        <w:r w:rsidR="004B64CA" w:rsidRPr="00C74768">
          <w:rPr>
            <w:rStyle w:val="Hyperlink"/>
            <w:noProof/>
          </w:rPr>
          <w:t>5.4 Significant but varying reductions in traffic noise exposure can be achieved by quiet path routing</w:t>
        </w:r>
        <w:r w:rsidR="004B64CA">
          <w:rPr>
            <w:noProof/>
            <w:webHidden/>
          </w:rPr>
          <w:tab/>
        </w:r>
        <w:r w:rsidR="004B64CA">
          <w:rPr>
            <w:noProof/>
            <w:webHidden/>
          </w:rPr>
          <w:fldChar w:fldCharType="begin"/>
        </w:r>
        <w:r w:rsidR="004B64CA">
          <w:rPr>
            <w:noProof/>
            <w:webHidden/>
          </w:rPr>
          <w:instrText xml:space="preserve"> PAGEREF _Toc35800390 \h </w:instrText>
        </w:r>
        <w:r w:rsidR="004B64CA">
          <w:rPr>
            <w:noProof/>
            <w:webHidden/>
          </w:rPr>
        </w:r>
        <w:r w:rsidR="004B64CA">
          <w:rPr>
            <w:noProof/>
            <w:webHidden/>
          </w:rPr>
          <w:fldChar w:fldCharType="separate"/>
        </w:r>
        <w:r w:rsidR="004B64CA">
          <w:rPr>
            <w:noProof/>
            <w:webHidden/>
          </w:rPr>
          <w:t>70</w:t>
        </w:r>
        <w:r w:rsidR="004B64CA">
          <w:rPr>
            <w:noProof/>
            <w:webHidden/>
          </w:rPr>
          <w:fldChar w:fldCharType="end"/>
        </w:r>
      </w:hyperlink>
    </w:p>
    <w:p w14:paraId="09A61E30" w14:textId="498A889A"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91" w:history="1">
        <w:r w:rsidR="004B64CA" w:rsidRPr="00C74768">
          <w:rPr>
            <w:rStyle w:val="Hyperlink"/>
            <w:noProof/>
          </w:rPr>
          <w:t>5.5 The presence of path alternatives limits the reliability of the indirect dynamic exposure assessment</w:t>
        </w:r>
        <w:r w:rsidR="004B64CA">
          <w:rPr>
            <w:noProof/>
            <w:webHidden/>
          </w:rPr>
          <w:tab/>
        </w:r>
        <w:r w:rsidR="004B64CA">
          <w:rPr>
            <w:noProof/>
            <w:webHidden/>
          </w:rPr>
          <w:fldChar w:fldCharType="begin"/>
        </w:r>
        <w:r w:rsidR="004B64CA">
          <w:rPr>
            <w:noProof/>
            <w:webHidden/>
          </w:rPr>
          <w:instrText xml:space="preserve"> PAGEREF _Toc35800391 \h </w:instrText>
        </w:r>
        <w:r w:rsidR="004B64CA">
          <w:rPr>
            <w:noProof/>
            <w:webHidden/>
          </w:rPr>
        </w:r>
        <w:r w:rsidR="004B64CA">
          <w:rPr>
            <w:noProof/>
            <w:webHidden/>
          </w:rPr>
          <w:fldChar w:fldCharType="separate"/>
        </w:r>
        <w:r w:rsidR="004B64CA">
          <w:rPr>
            <w:noProof/>
            <w:webHidden/>
          </w:rPr>
          <w:t>71</w:t>
        </w:r>
        <w:r w:rsidR="004B64CA">
          <w:rPr>
            <w:noProof/>
            <w:webHidden/>
          </w:rPr>
          <w:fldChar w:fldCharType="end"/>
        </w:r>
      </w:hyperlink>
    </w:p>
    <w:p w14:paraId="44E0C452" w14:textId="073A1B1F"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92" w:history="1">
        <w:r w:rsidR="004B64CA" w:rsidRPr="00C74768">
          <w:rPr>
            <w:rStyle w:val="Hyperlink"/>
            <w:noProof/>
          </w:rPr>
          <w:t>5.6 Alternative quiet paths need to be calculated to suit different situations and people with varying preferences</w:t>
        </w:r>
        <w:r w:rsidR="004B64CA">
          <w:rPr>
            <w:noProof/>
            <w:webHidden/>
          </w:rPr>
          <w:tab/>
        </w:r>
        <w:r w:rsidR="004B64CA">
          <w:rPr>
            <w:noProof/>
            <w:webHidden/>
          </w:rPr>
          <w:fldChar w:fldCharType="begin"/>
        </w:r>
        <w:r w:rsidR="004B64CA">
          <w:rPr>
            <w:noProof/>
            <w:webHidden/>
          </w:rPr>
          <w:instrText xml:space="preserve"> PAGEREF _Toc35800392 \h </w:instrText>
        </w:r>
        <w:r w:rsidR="004B64CA">
          <w:rPr>
            <w:noProof/>
            <w:webHidden/>
          </w:rPr>
        </w:r>
        <w:r w:rsidR="004B64CA">
          <w:rPr>
            <w:noProof/>
            <w:webHidden/>
          </w:rPr>
          <w:fldChar w:fldCharType="separate"/>
        </w:r>
        <w:r w:rsidR="004B64CA">
          <w:rPr>
            <w:noProof/>
            <w:webHidden/>
          </w:rPr>
          <w:t>73</w:t>
        </w:r>
        <w:r w:rsidR="004B64CA">
          <w:rPr>
            <w:noProof/>
            <w:webHidden/>
          </w:rPr>
          <w:fldChar w:fldCharType="end"/>
        </w:r>
      </w:hyperlink>
    </w:p>
    <w:p w14:paraId="7DD8500F" w14:textId="706E1D00"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93" w:history="1">
        <w:r w:rsidR="004B64CA" w:rsidRPr="00C74768">
          <w:rPr>
            <w:rStyle w:val="Hyperlink"/>
            <w:noProof/>
          </w:rPr>
          <w:t>5.7 Uncertainties in exposure-response relationships challenge the environmental impedance function</w:t>
        </w:r>
        <w:r w:rsidR="004B64CA">
          <w:rPr>
            <w:noProof/>
            <w:webHidden/>
          </w:rPr>
          <w:tab/>
        </w:r>
        <w:r w:rsidR="004B64CA">
          <w:rPr>
            <w:noProof/>
            <w:webHidden/>
          </w:rPr>
          <w:fldChar w:fldCharType="begin"/>
        </w:r>
        <w:r w:rsidR="004B64CA">
          <w:rPr>
            <w:noProof/>
            <w:webHidden/>
          </w:rPr>
          <w:instrText xml:space="preserve"> PAGEREF _Toc35800393 \h </w:instrText>
        </w:r>
        <w:r w:rsidR="004B64CA">
          <w:rPr>
            <w:noProof/>
            <w:webHidden/>
          </w:rPr>
        </w:r>
        <w:r w:rsidR="004B64CA">
          <w:rPr>
            <w:noProof/>
            <w:webHidden/>
          </w:rPr>
          <w:fldChar w:fldCharType="separate"/>
        </w:r>
        <w:r w:rsidR="004B64CA">
          <w:rPr>
            <w:noProof/>
            <w:webHidden/>
          </w:rPr>
          <w:t>73</w:t>
        </w:r>
        <w:r w:rsidR="004B64CA">
          <w:rPr>
            <w:noProof/>
            <w:webHidden/>
          </w:rPr>
          <w:fldChar w:fldCharType="end"/>
        </w:r>
      </w:hyperlink>
    </w:p>
    <w:p w14:paraId="6E843A38" w14:textId="0DB84FCF"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94" w:history="1">
        <w:r w:rsidR="004B64CA" w:rsidRPr="00C74768">
          <w:rPr>
            <w:rStyle w:val="Hyperlink"/>
            <w:noProof/>
          </w:rPr>
          <w:t>5.8 Exposure-based routing should be developed as a concept to consider multiple pollutants</w:t>
        </w:r>
        <w:r w:rsidR="004B64CA">
          <w:rPr>
            <w:noProof/>
            <w:webHidden/>
          </w:rPr>
          <w:tab/>
        </w:r>
        <w:r w:rsidR="004B64CA">
          <w:rPr>
            <w:noProof/>
            <w:webHidden/>
          </w:rPr>
          <w:fldChar w:fldCharType="begin"/>
        </w:r>
        <w:r w:rsidR="004B64CA">
          <w:rPr>
            <w:noProof/>
            <w:webHidden/>
          </w:rPr>
          <w:instrText xml:space="preserve"> PAGEREF _Toc35800394 \h </w:instrText>
        </w:r>
        <w:r w:rsidR="004B64CA">
          <w:rPr>
            <w:noProof/>
            <w:webHidden/>
          </w:rPr>
        </w:r>
        <w:r w:rsidR="004B64CA">
          <w:rPr>
            <w:noProof/>
            <w:webHidden/>
          </w:rPr>
          <w:fldChar w:fldCharType="separate"/>
        </w:r>
        <w:r w:rsidR="004B64CA">
          <w:rPr>
            <w:noProof/>
            <w:webHidden/>
          </w:rPr>
          <w:t>75</w:t>
        </w:r>
        <w:r w:rsidR="004B64CA">
          <w:rPr>
            <w:noProof/>
            <w:webHidden/>
          </w:rPr>
          <w:fldChar w:fldCharType="end"/>
        </w:r>
      </w:hyperlink>
    </w:p>
    <w:p w14:paraId="61BA7066" w14:textId="021F0AAF" w:rsidR="004B64CA" w:rsidRDefault="005020F4">
      <w:pPr>
        <w:pStyle w:val="TOC2"/>
        <w:tabs>
          <w:tab w:val="right" w:leader="dot" w:pos="9622"/>
        </w:tabs>
        <w:rPr>
          <w:rFonts w:asciiTheme="minorHAnsi" w:eastAsiaTheme="minorEastAsia" w:hAnsiTheme="minorHAnsi" w:cstheme="minorBidi"/>
          <w:noProof/>
          <w:lang w:val="en-FI" w:eastAsia="en-GB"/>
        </w:rPr>
      </w:pPr>
      <w:hyperlink w:anchor="_Toc35800395" w:history="1">
        <w:r w:rsidR="004B64CA" w:rsidRPr="00C74768">
          <w:rPr>
            <w:rStyle w:val="Hyperlink"/>
            <w:noProof/>
          </w:rPr>
          <w:t>5.9 Publishing a green path routing application online can facilitate citizens to choose healthier paths</w:t>
        </w:r>
        <w:r w:rsidR="004B64CA">
          <w:rPr>
            <w:noProof/>
            <w:webHidden/>
          </w:rPr>
          <w:tab/>
        </w:r>
        <w:r w:rsidR="004B64CA">
          <w:rPr>
            <w:noProof/>
            <w:webHidden/>
          </w:rPr>
          <w:fldChar w:fldCharType="begin"/>
        </w:r>
        <w:r w:rsidR="004B64CA">
          <w:rPr>
            <w:noProof/>
            <w:webHidden/>
          </w:rPr>
          <w:instrText xml:space="preserve"> PAGEREF _Toc35800395 \h </w:instrText>
        </w:r>
        <w:r w:rsidR="004B64CA">
          <w:rPr>
            <w:noProof/>
            <w:webHidden/>
          </w:rPr>
        </w:r>
        <w:r w:rsidR="004B64CA">
          <w:rPr>
            <w:noProof/>
            <w:webHidden/>
          </w:rPr>
          <w:fldChar w:fldCharType="separate"/>
        </w:r>
        <w:r w:rsidR="004B64CA">
          <w:rPr>
            <w:noProof/>
            <w:webHidden/>
          </w:rPr>
          <w:t>75</w:t>
        </w:r>
        <w:r w:rsidR="004B64CA">
          <w:rPr>
            <w:noProof/>
            <w:webHidden/>
          </w:rPr>
          <w:fldChar w:fldCharType="end"/>
        </w:r>
      </w:hyperlink>
    </w:p>
    <w:p w14:paraId="4876F536" w14:textId="45132A5D" w:rsidR="004B64CA" w:rsidRDefault="005020F4">
      <w:pPr>
        <w:pStyle w:val="TOC1"/>
        <w:tabs>
          <w:tab w:val="left" w:pos="720"/>
          <w:tab w:val="right" w:leader="dot" w:pos="9622"/>
        </w:tabs>
        <w:rPr>
          <w:rFonts w:asciiTheme="minorHAnsi" w:eastAsiaTheme="minorEastAsia" w:hAnsiTheme="minorHAnsi" w:cstheme="minorBidi"/>
          <w:noProof/>
          <w:lang w:val="en-FI" w:eastAsia="en-GB"/>
        </w:rPr>
      </w:pPr>
      <w:hyperlink w:anchor="_Toc35800396" w:history="1">
        <w:r w:rsidR="004B64CA" w:rsidRPr="00C74768">
          <w:rPr>
            <w:rStyle w:val="Hyperlink"/>
            <w:noProof/>
          </w:rPr>
          <w:t>VI.</w:t>
        </w:r>
        <w:r w:rsidR="004B64CA">
          <w:rPr>
            <w:rFonts w:asciiTheme="minorHAnsi" w:eastAsiaTheme="minorEastAsia" w:hAnsiTheme="minorHAnsi" w:cstheme="minorBidi"/>
            <w:noProof/>
            <w:lang w:val="en-FI" w:eastAsia="en-GB"/>
          </w:rPr>
          <w:tab/>
        </w:r>
        <w:r w:rsidR="004B64CA" w:rsidRPr="00C74768">
          <w:rPr>
            <w:rStyle w:val="Hyperlink"/>
            <w:noProof/>
          </w:rPr>
          <w:t>REFERENCES</w:t>
        </w:r>
        <w:r w:rsidR="004B64CA">
          <w:rPr>
            <w:noProof/>
            <w:webHidden/>
          </w:rPr>
          <w:tab/>
        </w:r>
        <w:r w:rsidR="004B64CA">
          <w:rPr>
            <w:noProof/>
            <w:webHidden/>
          </w:rPr>
          <w:fldChar w:fldCharType="begin"/>
        </w:r>
        <w:r w:rsidR="004B64CA">
          <w:rPr>
            <w:noProof/>
            <w:webHidden/>
          </w:rPr>
          <w:instrText xml:space="preserve"> PAGEREF _Toc35800396 \h </w:instrText>
        </w:r>
        <w:r w:rsidR="004B64CA">
          <w:rPr>
            <w:noProof/>
            <w:webHidden/>
          </w:rPr>
        </w:r>
        <w:r w:rsidR="004B64CA">
          <w:rPr>
            <w:noProof/>
            <w:webHidden/>
          </w:rPr>
          <w:fldChar w:fldCharType="separate"/>
        </w:r>
        <w:r w:rsidR="004B64CA">
          <w:rPr>
            <w:noProof/>
            <w:webHidden/>
          </w:rPr>
          <w:t>77</w:t>
        </w:r>
        <w:r w:rsidR="004B64CA">
          <w:rPr>
            <w:noProof/>
            <w:webHidden/>
          </w:rPr>
          <w:fldChar w:fldCharType="end"/>
        </w:r>
      </w:hyperlink>
    </w:p>
    <w:p w14:paraId="16A9F1A3" w14:textId="3579EF02" w:rsidR="004B64CA" w:rsidRDefault="005020F4">
      <w:pPr>
        <w:pStyle w:val="TOC1"/>
        <w:tabs>
          <w:tab w:val="right" w:leader="dot" w:pos="9622"/>
        </w:tabs>
        <w:rPr>
          <w:rFonts w:asciiTheme="minorHAnsi" w:eastAsiaTheme="minorEastAsia" w:hAnsiTheme="minorHAnsi" w:cstheme="minorBidi"/>
          <w:noProof/>
          <w:lang w:val="en-FI" w:eastAsia="en-GB"/>
        </w:rPr>
      </w:pPr>
      <w:hyperlink w:anchor="_Toc35800397" w:history="1">
        <w:r w:rsidR="004B64CA" w:rsidRPr="00C74768">
          <w:rPr>
            <w:rStyle w:val="Hyperlink"/>
            <w:noProof/>
          </w:rPr>
          <w:t>ACKNOWLEDGEMENTS</w:t>
        </w:r>
        <w:r w:rsidR="004B64CA">
          <w:rPr>
            <w:noProof/>
            <w:webHidden/>
          </w:rPr>
          <w:tab/>
        </w:r>
        <w:r w:rsidR="004B64CA">
          <w:rPr>
            <w:noProof/>
            <w:webHidden/>
          </w:rPr>
          <w:fldChar w:fldCharType="begin"/>
        </w:r>
        <w:r w:rsidR="004B64CA">
          <w:rPr>
            <w:noProof/>
            <w:webHidden/>
          </w:rPr>
          <w:instrText xml:space="preserve"> PAGEREF _Toc35800397 \h </w:instrText>
        </w:r>
        <w:r w:rsidR="004B64CA">
          <w:rPr>
            <w:noProof/>
            <w:webHidden/>
          </w:rPr>
        </w:r>
        <w:r w:rsidR="004B64CA">
          <w:rPr>
            <w:noProof/>
            <w:webHidden/>
          </w:rPr>
          <w:fldChar w:fldCharType="separate"/>
        </w:r>
        <w:r w:rsidR="004B64CA">
          <w:rPr>
            <w:noProof/>
            <w:webHidden/>
          </w:rPr>
          <w:t>82</w:t>
        </w:r>
        <w:r w:rsidR="004B64CA">
          <w:rPr>
            <w:noProof/>
            <w:webHidden/>
          </w:rPr>
          <w:fldChar w:fldCharType="end"/>
        </w:r>
      </w:hyperlink>
    </w:p>
    <w:p w14:paraId="10A7A59A" w14:textId="42AAB996" w:rsidR="004B64CA" w:rsidRDefault="005020F4">
      <w:pPr>
        <w:pStyle w:val="TOC1"/>
        <w:tabs>
          <w:tab w:val="right" w:leader="dot" w:pos="9622"/>
        </w:tabs>
        <w:rPr>
          <w:rFonts w:asciiTheme="minorHAnsi" w:eastAsiaTheme="minorEastAsia" w:hAnsiTheme="minorHAnsi" w:cstheme="minorBidi"/>
          <w:noProof/>
          <w:lang w:val="en-FI" w:eastAsia="en-GB"/>
        </w:rPr>
      </w:pPr>
      <w:hyperlink w:anchor="_Toc35800398" w:history="1">
        <w:r w:rsidR="004B64CA" w:rsidRPr="00C74768">
          <w:rPr>
            <w:rStyle w:val="Hyperlink"/>
            <w:noProof/>
          </w:rPr>
          <w:t>APPENDICES</w:t>
        </w:r>
        <w:r w:rsidR="004B64CA">
          <w:rPr>
            <w:noProof/>
            <w:webHidden/>
          </w:rPr>
          <w:tab/>
        </w:r>
        <w:r w:rsidR="004B64CA">
          <w:rPr>
            <w:noProof/>
            <w:webHidden/>
          </w:rPr>
          <w:fldChar w:fldCharType="begin"/>
        </w:r>
        <w:r w:rsidR="004B64CA">
          <w:rPr>
            <w:noProof/>
            <w:webHidden/>
          </w:rPr>
          <w:instrText xml:space="preserve"> PAGEREF _Toc35800398 \h </w:instrText>
        </w:r>
        <w:r w:rsidR="004B64CA">
          <w:rPr>
            <w:noProof/>
            <w:webHidden/>
          </w:rPr>
        </w:r>
        <w:r w:rsidR="004B64CA">
          <w:rPr>
            <w:noProof/>
            <w:webHidden/>
          </w:rPr>
          <w:fldChar w:fldCharType="separate"/>
        </w:r>
        <w:r w:rsidR="004B64CA">
          <w:rPr>
            <w:noProof/>
            <w:webHidden/>
          </w:rPr>
          <w:t>83</w:t>
        </w:r>
        <w:r w:rsidR="004B64CA">
          <w:rPr>
            <w:noProof/>
            <w:webHidden/>
          </w:rPr>
          <w:fldChar w:fldCharType="end"/>
        </w:r>
      </w:hyperlink>
    </w:p>
    <w:p w14:paraId="62604D48" w14:textId="0A88BEF2"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567D1406" w14:textId="7FA82E23"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5096662" w:history="1">
        <w:r w:rsidR="00386F07" w:rsidRPr="005C6839">
          <w:rPr>
            <w:rStyle w:val="Hyperlink"/>
            <w:noProof/>
          </w:rPr>
          <w:t xml:space="preserve">Figure 1. Equal loudness contours by ISO 226 </w:t>
        </w:r>
        <w:r w:rsidR="00386F07" w:rsidRPr="005C6839">
          <w:rPr>
            <w:rStyle w:val="Hyperlink"/>
            <w:noProof/>
            <w:lang w:val="en-GB"/>
          </w:rPr>
          <w:t>(</w:t>
        </w:r>
        <w:r w:rsidR="00386F07" w:rsidRPr="005C6839">
          <w:rPr>
            <w:rStyle w:val="Hyperlink"/>
            <w:i/>
            <w:noProof/>
            <w:lang w:val="en-GB"/>
          </w:rPr>
          <w:t>Acoustics – normal equal-loudness contours. International Standard ISO 226</w:t>
        </w:r>
        <w:r w:rsidR="00386F07" w:rsidRPr="005C6839">
          <w:rPr>
            <w:rStyle w:val="Hyperlink"/>
            <w:noProof/>
            <w:lang w:val="en-GB"/>
          </w:rPr>
          <w:t>, n.d.)</w:t>
        </w:r>
        <w:r w:rsidR="00386F07" w:rsidRPr="005C6839">
          <w:rPr>
            <w:rStyle w:val="Hyperlink"/>
            <w:noProof/>
          </w:rPr>
          <w:t>.</w:t>
        </w:r>
        <w:r w:rsidR="00386F07">
          <w:rPr>
            <w:noProof/>
            <w:webHidden/>
          </w:rPr>
          <w:tab/>
        </w:r>
        <w:r w:rsidR="00386F07">
          <w:rPr>
            <w:noProof/>
            <w:webHidden/>
          </w:rPr>
          <w:fldChar w:fldCharType="begin"/>
        </w:r>
        <w:r w:rsidR="00386F07">
          <w:rPr>
            <w:noProof/>
            <w:webHidden/>
          </w:rPr>
          <w:instrText xml:space="preserve"> PAGEREF _Toc35096662 \h </w:instrText>
        </w:r>
        <w:r w:rsidR="00386F07">
          <w:rPr>
            <w:noProof/>
            <w:webHidden/>
          </w:rPr>
        </w:r>
        <w:r w:rsidR="00386F07">
          <w:rPr>
            <w:noProof/>
            <w:webHidden/>
          </w:rPr>
          <w:fldChar w:fldCharType="separate"/>
        </w:r>
        <w:r w:rsidR="00386F07">
          <w:rPr>
            <w:noProof/>
            <w:webHidden/>
          </w:rPr>
          <w:t>3</w:t>
        </w:r>
        <w:r w:rsidR="00386F07">
          <w:rPr>
            <w:noProof/>
            <w:webHidden/>
          </w:rPr>
          <w:fldChar w:fldCharType="end"/>
        </w:r>
      </w:hyperlink>
    </w:p>
    <w:p w14:paraId="1776170E" w14:textId="42A72C7D"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3" w:history="1">
        <w:r w:rsidR="00386F07" w:rsidRPr="005C6839">
          <w:rPr>
            <w:rStyle w:val="Hyperlink"/>
            <w:noProof/>
          </w:rPr>
          <w:t>Figure 2. Composed scatterplot between L</w:t>
        </w:r>
        <w:r w:rsidR="00386F07" w:rsidRPr="005C6839">
          <w:rPr>
            <w:rStyle w:val="Hyperlink"/>
            <w:noProof/>
            <w:vertAlign w:val="subscript"/>
          </w:rPr>
          <w:t>den</w:t>
        </w:r>
        <w:r w:rsidR="00386F07" w:rsidRPr="005C6839">
          <w:rPr>
            <w:rStyle w:val="Hyperlink"/>
            <w:noProof/>
          </w:rPr>
          <w:t xml:space="preserve"> and percentage of highly annoyed (HA%) for several studies on road traffic noise and annoyance (by (Guski et al., 2017)).</w:t>
        </w:r>
        <w:r w:rsidR="00386F07">
          <w:rPr>
            <w:noProof/>
            <w:webHidden/>
          </w:rPr>
          <w:tab/>
        </w:r>
        <w:r w:rsidR="00386F07">
          <w:rPr>
            <w:noProof/>
            <w:webHidden/>
          </w:rPr>
          <w:fldChar w:fldCharType="begin"/>
        </w:r>
        <w:r w:rsidR="00386F07">
          <w:rPr>
            <w:noProof/>
            <w:webHidden/>
          </w:rPr>
          <w:instrText xml:space="preserve"> PAGEREF _Toc35096663 \h </w:instrText>
        </w:r>
        <w:r w:rsidR="00386F07">
          <w:rPr>
            <w:noProof/>
            <w:webHidden/>
          </w:rPr>
        </w:r>
        <w:r w:rsidR="00386F07">
          <w:rPr>
            <w:noProof/>
            <w:webHidden/>
          </w:rPr>
          <w:fldChar w:fldCharType="separate"/>
        </w:r>
        <w:r w:rsidR="00386F07">
          <w:rPr>
            <w:noProof/>
            <w:webHidden/>
          </w:rPr>
          <w:t>5</w:t>
        </w:r>
        <w:r w:rsidR="00386F07">
          <w:rPr>
            <w:noProof/>
            <w:webHidden/>
          </w:rPr>
          <w:fldChar w:fldCharType="end"/>
        </w:r>
      </w:hyperlink>
    </w:p>
    <w:p w14:paraId="285F301B" w14:textId="3D035FA4"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4" w:history="1">
        <w:r w:rsidR="00386F07" w:rsidRPr="005C6839">
          <w:rPr>
            <w:rStyle w:val="Hyperlink"/>
            <w:noProof/>
          </w:rPr>
          <w:t>Figure 3. Exposure to traffic noise on a path as distances (left) and durations (right) of different traffic noise levels.</w:t>
        </w:r>
        <w:r w:rsidR="00386F07">
          <w:rPr>
            <w:noProof/>
            <w:webHidden/>
          </w:rPr>
          <w:tab/>
        </w:r>
        <w:r w:rsidR="00386F07">
          <w:rPr>
            <w:noProof/>
            <w:webHidden/>
          </w:rPr>
          <w:fldChar w:fldCharType="begin"/>
        </w:r>
        <w:r w:rsidR="00386F07">
          <w:rPr>
            <w:noProof/>
            <w:webHidden/>
          </w:rPr>
          <w:instrText xml:space="preserve"> PAGEREF _Toc35096664 \h </w:instrText>
        </w:r>
        <w:r w:rsidR="00386F07">
          <w:rPr>
            <w:noProof/>
            <w:webHidden/>
          </w:rPr>
        </w:r>
        <w:r w:rsidR="00386F07">
          <w:rPr>
            <w:noProof/>
            <w:webHidden/>
          </w:rPr>
          <w:fldChar w:fldCharType="separate"/>
        </w:r>
        <w:r w:rsidR="00386F07">
          <w:rPr>
            <w:noProof/>
            <w:webHidden/>
          </w:rPr>
          <w:t>7</w:t>
        </w:r>
        <w:r w:rsidR="00386F07">
          <w:rPr>
            <w:noProof/>
            <w:webHidden/>
          </w:rPr>
          <w:fldChar w:fldCharType="end"/>
        </w:r>
      </w:hyperlink>
    </w:p>
    <w:p w14:paraId="66C5423D" w14:textId="04619A96"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5" w:history="1">
        <w:r w:rsidR="00386F07" w:rsidRPr="005C6839">
          <w:rPr>
            <w:rStyle w:val="Hyperlink"/>
            <w:noProof/>
          </w:rPr>
          <w:t>Figure 4. An example of a sequence of steps in executing Dijkstra's algorithm by (Jasika et al., 2012).</w:t>
        </w:r>
        <w:r w:rsidR="00386F07">
          <w:rPr>
            <w:noProof/>
            <w:webHidden/>
          </w:rPr>
          <w:tab/>
        </w:r>
        <w:r w:rsidR="00386F07">
          <w:rPr>
            <w:noProof/>
            <w:webHidden/>
          </w:rPr>
          <w:fldChar w:fldCharType="begin"/>
        </w:r>
        <w:r w:rsidR="00386F07">
          <w:rPr>
            <w:noProof/>
            <w:webHidden/>
          </w:rPr>
          <w:instrText xml:space="preserve"> PAGEREF _Toc35096665 \h </w:instrText>
        </w:r>
        <w:r w:rsidR="00386F07">
          <w:rPr>
            <w:noProof/>
            <w:webHidden/>
          </w:rPr>
        </w:r>
        <w:r w:rsidR="00386F07">
          <w:rPr>
            <w:noProof/>
            <w:webHidden/>
          </w:rPr>
          <w:fldChar w:fldCharType="separate"/>
        </w:r>
        <w:r w:rsidR="00386F07">
          <w:rPr>
            <w:noProof/>
            <w:webHidden/>
          </w:rPr>
          <w:t>9</w:t>
        </w:r>
        <w:r w:rsidR="00386F07">
          <w:rPr>
            <w:noProof/>
            <w:webHidden/>
          </w:rPr>
          <w:fldChar w:fldCharType="end"/>
        </w:r>
      </w:hyperlink>
    </w:p>
    <w:p w14:paraId="388B1479" w14:textId="0D35F717"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6" w:history="1">
        <w:r w:rsidR="00386F07" w:rsidRPr="005C6839">
          <w:rPr>
            <w:rStyle w:val="Hyperlink"/>
            <w:noProof/>
          </w:rPr>
          <w:t>Figure 5.  “Interacting web services feeding into apps within application workflows.” by (Veenendaal et al., 2017)</w:t>
        </w:r>
        <w:r w:rsidR="00386F07">
          <w:rPr>
            <w:noProof/>
            <w:webHidden/>
          </w:rPr>
          <w:tab/>
        </w:r>
        <w:r w:rsidR="00386F07">
          <w:rPr>
            <w:noProof/>
            <w:webHidden/>
          </w:rPr>
          <w:fldChar w:fldCharType="begin"/>
        </w:r>
        <w:r w:rsidR="00386F07">
          <w:rPr>
            <w:noProof/>
            <w:webHidden/>
          </w:rPr>
          <w:instrText xml:space="preserve"> PAGEREF _Toc35096666 \h </w:instrText>
        </w:r>
        <w:r w:rsidR="00386F07">
          <w:rPr>
            <w:noProof/>
            <w:webHidden/>
          </w:rPr>
        </w:r>
        <w:r w:rsidR="00386F07">
          <w:rPr>
            <w:noProof/>
            <w:webHidden/>
          </w:rPr>
          <w:fldChar w:fldCharType="separate"/>
        </w:r>
        <w:r w:rsidR="00386F07">
          <w:rPr>
            <w:noProof/>
            <w:webHidden/>
          </w:rPr>
          <w:t>13</w:t>
        </w:r>
        <w:r w:rsidR="00386F07">
          <w:rPr>
            <w:noProof/>
            <w:webHidden/>
          </w:rPr>
          <w:fldChar w:fldCharType="end"/>
        </w:r>
      </w:hyperlink>
    </w:p>
    <w:p w14:paraId="4A9D3887" w14:textId="01630D7B"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7" w:history="1">
        <w:r w:rsidR="00386F07" w:rsidRPr="005C6839">
          <w:rPr>
            <w:rStyle w:val="Hyperlink"/>
            <w:noProof/>
          </w:rPr>
          <w:t>Figure 6. "Focus and trends in increasing web mapping functionality" by (Veenendaal et al., 2017).</w:t>
        </w:r>
        <w:r w:rsidR="00386F07">
          <w:rPr>
            <w:noProof/>
            <w:webHidden/>
          </w:rPr>
          <w:tab/>
        </w:r>
        <w:r w:rsidR="00386F07">
          <w:rPr>
            <w:noProof/>
            <w:webHidden/>
          </w:rPr>
          <w:fldChar w:fldCharType="begin"/>
        </w:r>
        <w:r w:rsidR="00386F07">
          <w:rPr>
            <w:noProof/>
            <w:webHidden/>
          </w:rPr>
          <w:instrText xml:space="preserve"> PAGEREF _Toc35096667 \h </w:instrText>
        </w:r>
        <w:r w:rsidR="00386F07">
          <w:rPr>
            <w:noProof/>
            <w:webHidden/>
          </w:rPr>
        </w:r>
        <w:r w:rsidR="00386F07">
          <w:rPr>
            <w:noProof/>
            <w:webHidden/>
          </w:rPr>
          <w:fldChar w:fldCharType="separate"/>
        </w:r>
        <w:r w:rsidR="00386F07">
          <w:rPr>
            <w:noProof/>
            <w:webHidden/>
          </w:rPr>
          <w:t>14</w:t>
        </w:r>
        <w:r w:rsidR="00386F07">
          <w:rPr>
            <w:noProof/>
            <w:webHidden/>
          </w:rPr>
          <w:fldChar w:fldCharType="end"/>
        </w:r>
      </w:hyperlink>
    </w:p>
    <w:p w14:paraId="0C8E7354" w14:textId="082A2B5E"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8" w:history="1">
        <w:r w:rsidR="00386F07" w:rsidRPr="005C6839">
          <w:rPr>
            <w:rStyle w:val="Hyperlink"/>
            <w:noProof/>
          </w:rPr>
          <w:t>Figure 7. Illustration of the internal methodological dependencies of the study.</w:t>
        </w:r>
        <w:r w:rsidR="00386F07">
          <w:rPr>
            <w:noProof/>
            <w:webHidden/>
          </w:rPr>
          <w:tab/>
        </w:r>
        <w:r w:rsidR="00386F07">
          <w:rPr>
            <w:noProof/>
            <w:webHidden/>
          </w:rPr>
          <w:fldChar w:fldCharType="begin"/>
        </w:r>
        <w:r w:rsidR="00386F07">
          <w:rPr>
            <w:noProof/>
            <w:webHidden/>
          </w:rPr>
          <w:instrText xml:space="preserve"> PAGEREF _Toc35096668 \h </w:instrText>
        </w:r>
        <w:r w:rsidR="00386F07">
          <w:rPr>
            <w:noProof/>
            <w:webHidden/>
          </w:rPr>
        </w:r>
        <w:r w:rsidR="00386F07">
          <w:rPr>
            <w:noProof/>
            <w:webHidden/>
          </w:rPr>
          <w:fldChar w:fldCharType="separate"/>
        </w:r>
        <w:r w:rsidR="00386F07">
          <w:rPr>
            <w:noProof/>
            <w:webHidden/>
          </w:rPr>
          <w:t>15</w:t>
        </w:r>
        <w:r w:rsidR="00386F07">
          <w:rPr>
            <w:noProof/>
            <w:webHidden/>
          </w:rPr>
          <w:fldChar w:fldCharType="end"/>
        </w:r>
      </w:hyperlink>
    </w:p>
    <w:p w14:paraId="4FEB20A7" w14:textId="31FBF072"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69" w:history="1">
        <w:r w:rsidR="00386F07" w:rsidRPr="005C6839">
          <w:rPr>
            <w:rStyle w:val="Hyperlink"/>
            <w:noProof/>
          </w:rPr>
          <w:t>Figure 8. Map of the study area; extent of the city of Helsinki excluding the southern islands.</w:t>
        </w:r>
        <w:r w:rsidR="00386F07">
          <w:rPr>
            <w:noProof/>
            <w:webHidden/>
          </w:rPr>
          <w:tab/>
        </w:r>
        <w:r w:rsidR="00386F07">
          <w:rPr>
            <w:noProof/>
            <w:webHidden/>
          </w:rPr>
          <w:fldChar w:fldCharType="begin"/>
        </w:r>
        <w:r w:rsidR="00386F07">
          <w:rPr>
            <w:noProof/>
            <w:webHidden/>
          </w:rPr>
          <w:instrText xml:space="preserve"> PAGEREF _Toc35096669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0A5076EB" w14:textId="0CAAE554"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0" w:history="1">
        <w:r w:rsidR="00386F07" w:rsidRPr="005C6839">
          <w:rPr>
            <w:rStyle w:val="Hyperlink"/>
            <w:noProof/>
          </w:rPr>
          <w:t>Figure 9. Modelled daytime traffic noise levels (dB) in Helsinki.</w:t>
        </w:r>
        <w:r w:rsidR="00386F07">
          <w:rPr>
            <w:noProof/>
            <w:webHidden/>
          </w:rPr>
          <w:tab/>
        </w:r>
        <w:r w:rsidR="00386F07">
          <w:rPr>
            <w:noProof/>
            <w:webHidden/>
          </w:rPr>
          <w:fldChar w:fldCharType="begin"/>
        </w:r>
        <w:r w:rsidR="00386F07">
          <w:rPr>
            <w:noProof/>
            <w:webHidden/>
          </w:rPr>
          <w:instrText xml:space="preserve"> PAGEREF _Toc35096670 \h </w:instrText>
        </w:r>
        <w:r w:rsidR="00386F07">
          <w:rPr>
            <w:noProof/>
            <w:webHidden/>
          </w:rPr>
        </w:r>
        <w:r w:rsidR="00386F07">
          <w:rPr>
            <w:noProof/>
            <w:webHidden/>
          </w:rPr>
          <w:fldChar w:fldCharType="separate"/>
        </w:r>
        <w:r w:rsidR="00386F07">
          <w:rPr>
            <w:noProof/>
            <w:webHidden/>
          </w:rPr>
          <w:t>19</w:t>
        </w:r>
        <w:r w:rsidR="00386F07">
          <w:rPr>
            <w:noProof/>
            <w:webHidden/>
          </w:rPr>
          <w:fldChar w:fldCharType="end"/>
        </w:r>
      </w:hyperlink>
    </w:p>
    <w:p w14:paraId="4BEEDD74" w14:textId="30DD6CAD"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1" w:history="1">
        <w:r w:rsidR="00386F07" w:rsidRPr="005C6839">
          <w:rPr>
            <w:rStyle w:val="Hyperlink"/>
            <w:noProof/>
          </w:rPr>
          <w:t>Figure 10. Modelled daytime traffic noise levels (dB) in Viikki.</w:t>
        </w:r>
        <w:r w:rsidR="00386F07">
          <w:rPr>
            <w:noProof/>
            <w:webHidden/>
          </w:rPr>
          <w:tab/>
        </w:r>
        <w:r w:rsidR="00386F07">
          <w:rPr>
            <w:noProof/>
            <w:webHidden/>
          </w:rPr>
          <w:fldChar w:fldCharType="begin"/>
        </w:r>
        <w:r w:rsidR="00386F07">
          <w:rPr>
            <w:noProof/>
            <w:webHidden/>
          </w:rPr>
          <w:instrText xml:space="preserve"> PAGEREF _Toc35096671 \h </w:instrText>
        </w:r>
        <w:r w:rsidR="00386F07">
          <w:rPr>
            <w:noProof/>
            <w:webHidden/>
          </w:rPr>
        </w:r>
        <w:r w:rsidR="00386F07">
          <w:rPr>
            <w:noProof/>
            <w:webHidden/>
          </w:rPr>
          <w:fldChar w:fldCharType="separate"/>
        </w:r>
        <w:r w:rsidR="00386F07">
          <w:rPr>
            <w:noProof/>
            <w:webHidden/>
          </w:rPr>
          <w:t>20</w:t>
        </w:r>
        <w:r w:rsidR="00386F07">
          <w:rPr>
            <w:noProof/>
            <w:webHidden/>
          </w:rPr>
          <w:fldChar w:fldCharType="end"/>
        </w:r>
      </w:hyperlink>
    </w:p>
    <w:p w14:paraId="25B27AF1" w14:textId="4459690F"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2" w:history="1">
        <w:r w:rsidR="00386F07" w:rsidRPr="005C6839">
          <w:rPr>
            <w:rStyle w:val="Hyperlink"/>
            <w:noProof/>
          </w:rPr>
          <w:t>Figure 11. Modelled daytime traffic noise levels (dB) in more central location in Helsinki.</w:t>
        </w:r>
        <w:r w:rsidR="00386F07">
          <w:rPr>
            <w:noProof/>
            <w:webHidden/>
          </w:rPr>
          <w:tab/>
        </w:r>
        <w:r w:rsidR="00386F07">
          <w:rPr>
            <w:noProof/>
            <w:webHidden/>
          </w:rPr>
          <w:fldChar w:fldCharType="begin"/>
        </w:r>
        <w:r w:rsidR="00386F07">
          <w:rPr>
            <w:noProof/>
            <w:webHidden/>
          </w:rPr>
          <w:instrText xml:space="preserve"> PAGEREF _Toc35096672 \h </w:instrText>
        </w:r>
        <w:r w:rsidR="00386F07">
          <w:rPr>
            <w:noProof/>
            <w:webHidden/>
          </w:rPr>
        </w:r>
        <w:r w:rsidR="00386F07">
          <w:rPr>
            <w:noProof/>
            <w:webHidden/>
          </w:rPr>
          <w:fldChar w:fldCharType="separate"/>
        </w:r>
        <w:r w:rsidR="00386F07">
          <w:rPr>
            <w:noProof/>
            <w:webHidden/>
          </w:rPr>
          <w:t>21</w:t>
        </w:r>
        <w:r w:rsidR="00386F07">
          <w:rPr>
            <w:noProof/>
            <w:webHidden/>
          </w:rPr>
          <w:fldChar w:fldCharType="end"/>
        </w:r>
      </w:hyperlink>
    </w:p>
    <w:p w14:paraId="4B23342F" w14:textId="0D500C46"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3" w:history="1">
        <w:r w:rsidR="00386F07" w:rsidRPr="005C6839">
          <w:rPr>
            <w:rStyle w:val="Hyperlink"/>
            <w:noProof/>
          </w:rPr>
          <w:t>Figure 12. Technical framework of the study: internal (blue) and external (grey) technical dependencies (* = Python library). The numerous external dependencies of the used Python libraries are not included in the graph.</w:t>
        </w:r>
        <w:r w:rsidR="00386F07">
          <w:rPr>
            <w:noProof/>
            <w:webHidden/>
          </w:rPr>
          <w:tab/>
        </w:r>
        <w:r w:rsidR="00386F07">
          <w:rPr>
            <w:noProof/>
            <w:webHidden/>
          </w:rPr>
          <w:fldChar w:fldCharType="begin"/>
        </w:r>
        <w:r w:rsidR="00386F07">
          <w:rPr>
            <w:noProof/>
            <w:webHidden/>
          </w:rPr>
          <w:instrText xml:space="preserve"> PAGEREF _Toc35096673 \h </w:instrText>
        </w:r>
        <w:r w:rsidR="00386F07">
          <w:rPr>
            <w:noProof/>
            <w:webHidden/>
          </w:rPr>
        </w:r>
        <w:r w:rsidR="00386F07">
          <w:rPr>
            <w:noProof/>
            <w:webHidden/>
          </w:rPr>
          <w:fldChar w:fldCharType="separate"/>
        </w:r>
        <w:r w:rsidR="00386F07">
          <w:rPr>
            <w:noProof/>
            <w:webHidden/>
          </w:rPr>
          <w:t>24</w:t>
        </w:r>
        <w:r w:rsidR="00386F07">
          <w:rPr>
            <w:noProof/>
            <w:webHidden/>
          </w:rPr>
          <w:fldChar w:fldCharType="end"/>
        </w:r>
      </w:hyperlink>
    </w:p>
    <w:p w14:paraId="2095D79A" w14:textId="20CA0D56"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4" w:history="1">
        <w:r w:rsidR="00386F07" w:rsidRPr="005C6839">
          <w:rPr>
            <w:rStyle w:val="Hyperlink"/>
            <w:noProof/>
          </w:rPr>
          <w:t>Figure 13. Noise cost coefficients for dB range 45–75 dB calculated with both equations presented in this chapter (Table 3).</w:t>
        </w:r>
        <w:r w:rsidR="00386F07">
          <w:rPr>
            <w:noProof/>
            <w:webHidden/>
          </w:rPr>
          <w:tab/>
        </w:r>
        <w:r w:rsidR="00386F07">
          <w:rPr>
            <w:noProof/>
            <w:webHidden/>
          </w:rPr>
          <w:fldChar w:fldCharType="begin"/>
        </w:r>
        <w:r w:rsidR="00386F07">
          <w:rPr>
            <w:noProof/>
            <w:webHidden/>
          </w:rPr>
          <w:instrText xml:space="preserve"> PAGEREF _Toc35096674 \h </w:instrText>
        </w:r>
        <w:r w:rsidR="00386F07">
          <w:rPr>
            <w:noProof/>
            <w:webHidden/>
          </w:rPr>
        </w:r>
        <w:r w:rsidR="00386F07">
          <w:rPr>
            <w:noProof/>
            <w:webHidden/>
          </w:rPr>
          <w:fldChar w:fldCharType="separate"/>
        </w:r>
        <w:r w:rsidR="00386F07">
          <w:rPr>
            <w:noProof/>
            <w:webHidden/>
          </w:rPr>
          <w:t>27</w:t>
        </w:r>
        <w:r w:rsidR="00386F07">
          <w:rPr>
            <w:noProof/>
            <w:webHidden/>
          </w:rPr>
          <w:fldChar w:fldCharType="end"/>
        </w:r>
      </w:hyperlink>
    </w:p>
    <w:p w14:paraId="2F7CF155" w14:textId="6E763A34"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5" w:history="1">
        <w:r w:rsidR="00386F07" w:rsidRPr="005C6839">
          <w:rPr>
            <w:rStyle w:val="Hyperlink"/>
            <w:noProof/>
          </w:rPr>
          <w:t>Figure 14. Workflow of network (graph) acquisition and construction.</w:t>
        </w:r>
        <w:r w:rsidR="00386F07">
          <w:rPr>
            <w:noProof/>
            <w:webHidden/>
          </w:rPr>
          <w:tab/>
        </w:r>
        <w:r w:rsidR="00386F07">
          <w:rPr>
            <w:noProof/>
            <w:webHidden/>
          </w:rPr>
          <w:fldChar w:fldCharType="begin"/>
        </w:r>
        <w:r w:rsidR="00386F07">
          <w:rPr>
            <w:noProof/>
            <w:webHidden/>
          </w:rPr>
          <w:instrText xml:space="preserve"> PAGEREF _Toc35096675 \h </w:instrText>
        </w:r>
        <w:r w:rsidR="00386F07">
          <w:rPr>
            <w:noProof/>
            <w:webHidden/>
          </w:rPr>
        </w:r>
        <w:r w:rsidR="00386F07">
          <w:rPr>
            <w:noProof/>
            <w:webHidden/>
          </w:rPr>
          <w:fldChar w:fldCharType="separate"/>
        </w:r>
        <w:r w:rsidR="00386F07">
          <w:rPr>
            <w:noProof/>
            <w:webHidden/>
          </w:rPr>
          <w:t>28</w:t>
        </w:r>
        <w:r w:rsidR="00386F07">
          <w:rPr>
            <w:noProof/>
            <w:webHidden/>
          </w:rPr>
          <w:fldChar w:fldCharType="end"/>
        </w:r>
      </w:hyperlink>
    </w:p>
    <w:p w14:paraId="6743212B" w14:textId="31A57103"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6" w:history="1">
        <w:r w:rsidR="00386F07" w:rsidRPr="005C6839">
          <w:rPr>
            <w:rStyle w:val="Hyperlink"/>
            <w:noProof/>
          </w:rPr>
          <w:t>Figure 15. Workflow of extracting exposures to traffic noise (contaminated distances) to the edges of the graph.</w:t>
        </w:r>
        <w:r w:rsidR="00386F07">
          <w:rPr>
            <w:noProof/>
            <w:webHidden/>
          </w:rPr>
          <w:tab/>
        </w:r>
        <w:r w:rsidR="00386F07">
          <w:rPr>
            <w:noProof/>
            <w:webHidden/>
          </w:rPr>
          <w:fldChar w:fldCharType="begin"/>
        </w:r>
        <w:r w:rsidR="00386F07">
          <w:rPr>
            <w:noProof/>
            <w:webHidden/>
          </w:rPr>
          <w:instrText xml:space="preserve"> PAGEREF _Toc35096676 \h </w:instrText>
        </w:r>
        <w:r w:rsidR="00386F07">
          <w:rPr>
            <w:noProof/>
            <w:webHidden/>
          </w:rPr>
        </w:r>
        <w:r w:rsidR="00386F07">
          <w:rPr>
            <w:noProof/>
            <w:webHidden/>
          </w:rPr>
          <w:fldChar w:fldCharType="separate"/>
        </w:r>
        <w:r w:rsidR="00386F07">
          <w:rPr>
            <w:noProof/>
            <w:webHidden/>
          </w:rPr>
          <w:t>29</w:t>
        </w:r>
        <w:r w:rsidR="00386F07">
          <w:rPr>
            <w:noProof/>
            <w:webHidden/>
          </w:rPr>
          <w:fldChar w:fldCharType="end"/>
        </w:r>
      </w:hyperlink>
    </w:p>
    <w:p w14:paraId="155C5FEA" w14:textId="055F9B6D"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7" w:history="1">
        <w:r w:rsidR="00386F07" w:rsidRPr="005C6839">
          <w:rPr>
            <w:rStyle w:val="Hyperlink"/>
            <w:noProof/>
          </w:rPr>
          <w:t>Figure 16. Workflow of calculating and adding noise sensitivity specific edge costs as new edge attributes.</w:t>
        </w:r>
        <w:r w:rsidR="00386F07">
          <w:rPr>
            <w:noProof/>
            <w:webHidden/>
          </w:rPr>
          <w:tab/>
        </w:r>
        <w:r w:rsidR="00386F07">
          <w:rPr>
            <w:noProof/>
            <w:webHidden/>
          </w:rPr>
          <w:fldChar w:fldCharType="begin"/>
        </w:r>
        <w:r w:rsidR="00386F07">
          <w:rPr>
            <w:noProof/>
            <w:webHidden/>
          </w:rPr>
          <w:instrText xml:space="preserve"> PAGEREF _Toc35096677 \h </w:instrText>
        </w:r>
        <w:r w:rsidR="00386F07">
          <w:rPr>
            <w:noProof/>
            <w:webHidden/>
          </w:rPr>
        </w:r>
        <w:r w:rsidR="00386F07">
          <w:rPr>
            <w:noProof/>
            <w:webHidden/>
          </w:rPr>
          <w:fldChar w:fldCharType="separate"/>
        </w:r>
        <w:r w:rsidR="00386F07">
          <w:rPr>
            <w:noProof/>
            <w:webHidden/>
          </w:rPr>
          <w:t>31</w:t>
        </w:r>
        <w:r w:rsidR="00386F07">
          <w:rPr>
            <w:noProof/>
            <w:webHidden/>
          </w:rPr>
          <w:fldChar w:fldCharType="end"/>
        </w:r>
      </w:hyperlink>
    </w:p>
    <w:p w14:paraId="13D86010" w14:textId="5D135917"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8" w:history="1">
        <w:r w:rsidR="00386F07" w:rsidRPr="005C6839">
          <w:rPr>
            <w:rStyle w:val="Hyperlink"/>
            <w:noProof/>
          </w:rPr>
          <w:t>Figure 17. The sequence of high-level actions included in solving one short and quiet path routing problem.</w:t>
        </w:r>
        <w:r w:rsidR="00386F07">
          <w:rPr>
            <w:noProof/>
            <w:webHidden/>
          </w:rPr>
          <w:tab/>
        </w:r>
        <w:r w:rsidR="00386F07">
          <w:rPr>
            <w:noProof/>
            <w:webHidden/>
          </w:rPr>
          <w:fldChar w:fldCharType="begin"/>
        </w:r>
        <w:r w:rsidR="00386F07">
          <w:rPr>
            <w:noProof/>
            <w:webHidden/>
          </w:rPr>
          <w:instrText xml:space="preserve"> PAGEREF _Toc35096678 \h </w:instrText>
        </w:r>
        <w:r w:rsidR="00386F07">
          <w:rPr>
            <w:noProof/>
            <w:webHidden/>
          </w:rPr>
        </w:r>
        <w:r w:rsidR="00386F07">
          <w:rPr>
            <w:noProof/>
            <w:webHidden/>
          </w:rPr>
          <w:fldChar w:fldCharType="separate"/>
        </w:r>
        <w:r w:rsidR="00386F07">
          <w:rPr>
            <w:noProof/>
            <w:webHidden/>
          </w:rPr>
          <w:t>33</w:t>
        </w:r>
        <w:r w:rsidR="00386F07">
          <w:rPr>
            <w:noProof/>
            <w:webHidden/>
          </w:rPr>
          <w:fldChar w:fldCharType="end"/>
        </w:r>
      </w:hyperlink>
    </w:p>
    <w:p w14:paraId="6EEA074C" w14:textId="7D340B7E"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79" w:history="1">
        <w:r w:rsidR="00386F07" w:rsidRPr="005C6839">
          <w:rPr>
            <w:rStyle w:val="Hyperlink"/>
            <w:noProof/>
          </w:rPr>
          <w:t>Figure 18. Technical architecture of the quiet path route planner web application.</w:t>
        </w:r>
        <w:r w:rsidR="00386F07">
          <w:rPr>
            <w:noProof/>
            <w:webHidden/>
          </w:rPr>
          <w:tab/>
        </w:r>
        <w:r w:rsidR="00386F07">
          <w:rPr>
            <w:noProof/>
            <w:webHidden/>
          </w:rPr>
          <w:fldChar w:fldCharType="begin"/>
        </w:r>
        <w:r w:rsidR="00386F07">
          <w:rPr>
            <w:noProof/>
            <w:webHidden/>
          </w:rPr>
          <w:instrText xml:space="preserve"> PAGEREF _Toc35096679 \h </w:instrText>
        </w:r>
        <w:r w:rsidR="00386F07">
          <w:rPr>
            <w:noProof/>
            <w:webHidden/>
          </w:rPr>
        </w:r>
        <w:r w:rsidR="00386F07">
          <w:rPr>
            <w:noProof/>
            <w:webHidden/>
          </w:rPr>
          <w:fldChar w:fldCharType="separate"/>
        </w:r>
        <w:r w:rsidR="00386F07">
          <w:rPr>
            <w:noProof/>
            <w:webHidden/>
          </w:rPr>
          <w:t>36</w:t>
        </w:r>
        <w:r w:rsidR="00386F07">
          <w:rPr>
            <w:noProof/>
            <w:webHidden/>
          </w:rPr>
          <w:fldChar w:fldCharType="end"/>
        </w:r>
      </w:hyperlink>
    </w:p>
    <w:p w14:paraId="2326E55F" w14:textId="28BB2511"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0" w:history="1">
        <w:r w:rsidR="00386F07" w:rsidRPr="005C6839">
          <w:rPr>
            <w:rStyle w:val="Hyperlink"/>
            <w:noProof/>
          </w:rPr>
          <w:t>Figure 19. Workflow of the analysis for identifying origin – PT stop (or commuting destination) walks and estimating of their utilization rates based on commuter flows.</w:t>
        </w:r>
        <w:r w:rsidR="00386F07">
          <w:rPr>
            <w:noProof/>
            <w:webHidden/>
          </w:rPr>
          <w:tab/>
        </w:r>
        <w:r w:rsidR="00386F07">
          <w:rPr>
            <w:noProof/>
            <w:webHidden/>
          </w:rPr>
          <w:fldChar w:fldCharType="begin"/>
        </w:r>
        <w:r w:rsidR="00386F07">
          <w:rPr>
            <w:noProof/>
            <w:webHidden/>
          </w:rPr>
          <w:instrText xml:space="preserve"> PAGEREF _Toc35096680 \h </w:instrText>
        </w:r>
        <w:r w:rsidR="00386F07">
          <w:rPr>
            <w:noProof/>
            <w:webHidden/>
          </w:rPr>
        </w:r>
        <w:r w:rsidR="00386F07">
          <w:rPr>
            <w:noProof/>
            <w:webHidden/>
          </w:rPr>
          <w:fldChar w:fldCharType="separate"/>
        </w:r>
        <w:r w:rsidR="00386F07">
          <w:rPr>
            <w:noProof/>
            <w:webHidden/>
          </w:rPr>
          <w:t>38</w:t>
        </w:r>
        <w:r w:rsidR="00386F07">
          <w:rPr>
            <w:noProof/>
            <w:webHidden/>
          </w:rPr>
          <w:fldChar w:fldCharType="end"/>
        </w:r>
      </w:hyperlink>
    </w:p>
    <w:p w14:paraId="263A439B" w14:textId="2C07B8CF"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1" w:history="1">
        <w:r w:rsidR="00386F07" w:rsidRPr="005C6839">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386F07">
          <w:rPr>
            <w:noProof/>
            <w:webHidden/>
          </w:rPr>
          <w:tab/>
        </w:r>
        <w:r w:rsidR="00386F07">
          <w:rPr>
            <w:noProof/>
            <w:webHidden/>
          </w:rPr>
          <w:fldChar w:fldCharType="begin"/>
        </w:r>
        <w:r w:rsidR="00386F07">
          <w:rPr>
            <w:noProof/>
            <w:webHidden/>
          </w:rPr>
          <w:instrText xml:space="preserve"> PAGEREF _Toc35096681 \h </w:instrText>
        </w:r>
        <w:r w:rsidR="00386F07">
          <w:rPr>
            <w:noProof/>
            <w:webHidden/>
          </w:rPr>
        </w:r>
        <w:r w:rsidR="00386F07">
          <w:rPr>
            <w:noProof/>
            <w:webHidden/>
          </w:rPr>
          <w:fldChar w:fldCharType="separate"/>
        </w:r>
        <w:r w:rsidR="00386F07">
          <w:rPr>
            <w:noProof/>
            <w:webHidden/>
          </w:rPr>
          <w:t>39</w:t>
        </w:r>
        <w:r w:rsidR="00386F07">
          <w:rPr>
            <w:noProof/>
            <w:webHidden/>
          </w:rPr>
          <w:fldChar w:fldCharType="end"/>
        </w:r>
      </w:hyperlink>
    </w:p>
    <w:p w14:paraId="24405FD6" w14:textId="689A5DEA"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2" w:history="1">
        <w:r w:rsidR="00386F07" w:rsidRPr="005C6839">
          <w:rPr>
            <w:rStyle w:val="Hyperlink"/>
            <w:noProof/>
          </w:rPr>
          <w:t>Figure 21. An example of local walks (and utilization ratios) from one origin as a result of the routing analysis. Most of the destinations of the walks are public transport stops.</w:t>
        </w:r>
        <w:r w:rsidR="00386F07">
          <w:rPr>
            <w:noProof/>
            <w:webHidden/>
          </w:rPr>
          <w:tab/>
        </w:r>
        <w:r w:rsidR="00386F07">
          <w:rPr>
            <w:noProof/>
            <w:webHidden/>
          </w:rPr>
          <w:fldChar w:fldCharType="begin"/>
        </w:r>
        <w:r w:rsidR="00386F07">
          <w:rPr>
            <w:noProof/>
            <w:webHidden/>
          </w:rPr>
          <w:instrText xml:space="preserve"> PAGEREF _Toc35096682 \h </w:instrText>
        </w:r>
        <w:r w:rsidR="00386F07">
          <w:rPr>
            <w:noProof/>
            <w:webHidden/>
          </w:rPr>
        </w:r>
        <w:r w:rsidR="00386F07">
          <w:rPr>
            <w:noProof/>
            <w:webHidden/>
          </w:rPr>
          <w:fldChar w:fldCharType="separate"/>
        </w:r>
        <w:r w:rsidR="00386F07">
          <w:rPr>
            <w:noProof/>
            <w:webHidden/>
          </w:rPr>
          <w:t>41</w:t>
        </w:r>
        <w:r w:rsidR="00386F07">
          <w:rPr>
            <w:noProof/>
            <w:webHidden/>
          </w:rPr>
          <w:fldChar w:fldCharType="end"/>
        </w:r>
      </w:hyperlink>
    </w:p>
    <w:p w14:paraId="54A95601" w14:textId="55BB28E5"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3" w:history="1">
        <w:r w:rsidR="00386F07" w:rsidRPr="005C6839">
          <w:rPr>
            <w:rStyle w:val="Hyperlink"/>
            <w:noProof/>
          </w:rPr>
          <w:t>Figure 22. Inclusion (%) of commutes per origin in the analysis for finding local PT stops and walks.</w:t>
        </w:r>
        <w:r w:rsidR="00386F07">
          <w:rPr>
            <w:noProof/>
            <w:webHidden/>
          </w:rPr>
          <w:tab/>
        </w:r>
        <w:r w:rsidR="00386F07">
          <w:rPr>
            <w:noProof/>
            <w:webHidden/>
          </w:rPr>
          <w:fldChar w:fldCharType="begin"/>
        </w:r>
        <w:r w:rsidR="00386F07">
          <w:rPr>
            <w:noProof/>
            <w:webHidden/>
          </w:rPr>
          <w:instrText xml:space="preserve"> PAGEREF _Toc35096683 \h </w:instrText>
        </w:r>
        <w:r w:rsidR="00386F07">
          <w:rPr>
            <w:noProof/>
            <w:webHidden/>
          </w:rPr>
        </w:r>
        <w:r w:rsidR="00386F07">
          <w:rPr>
            <w:noProof/>
            <w:webHidden/>
          </w:rPr>
          <w:fldChar w:fldCharType="separate"/>
        </w:r>
        <w:r w:rsidR="00386F07">
          <w:rPr>
            <w:noProof/>
            <w:webHidden/>
          </w:rPr>
          <w:t>42</w:t>
        </w:r>
        <w:r w:rsidR="00386F07">
          <w:rPr>
            <w:noProof/>
            <w:webHidden/>
          </w:rPr>
          <w:fldChar w:fldCharType="end"/>
        </w:r>
      </w:hyperlink>
    </w:p>
    <w:p w14:paraId="7F554637" w14:textId="2933D161"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4" w:history="1">
        <w:r w:rsidR="00386F07" w:rsidRPr="005C6839">
          <w:rPr>
            <w:rStyle w:val="Hyperlink"/>
            <w:noProof/>
          </w:rPr>
          <w:t>Figure 23. Number of commutes vs. commutes included in the routing analysis (%) per origin.</w:t>
        </w:r>
        <w:r w:rsidR="00386F07">
          <w:rPr>
            <w:noProof/>
            <w:webHidden/>
          </w:rPr>
          <w:tab/>
        </w:r>
        <w:r w:rsidR="00386F07">
          <w:rPr>
            <w:noProof/>
            <w:webHidden/>
          </w:rPr>
          <w:fldChar w:fldCharType="begin"/>
        </w:r>
        <w:r w:rsidR="00386F07">
          <w:rPr>
            <w:noProof/>
            <w:webHidden/>
          </w:rPr>
          <w:instrText xml:space="preserve"> PAGEREF _Toc35096684 \h </w:instrText>
        </w:r>
        <w:r w:rsidR="00386F07">
          <w:rPr>
            <w:noProof/>
            <w:webHidden/>
          </w:rPr>
        </w:r>
        <w:r w:rsidR="00386F07">
          <w:rPr>
            <w:noProof/>
            <w:webHidden/>
          </w:rPr>
          <w:fldChar w:fldCharType="separate"/>
        </w:r>
        <w:r w:rsidR="00386F07">
          <w:rPr>
            <w:noProof/>
            <w:webHidden/>
          </w:rPr>
          <w:t>43</w:t>
        </w:r>
        <w:r w:rsidR="00386F07">
          <w:rPr>
            <w:noProof/>
            <w:webHidden/>
          </w:rPr>
          <w:fldChar w:fldCharType="end"/>
        </w:r>
      </w:hyperlink>
    </w:p>
    <w:p w14:paraId="0573B4BA" w14:textId="4FFB5FD0"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5" w:history="1">
        <w:r w:rsidR="00386F07" w:rsidRPr="005C6839">
          <w:rPr>
            <w:rStyle w:val="Hyperlink"/>
            <w:noProof/>
          </w:rPr>
          <w:t>Figure 24. All shortest paths visualized with feature blending method: overlapping paths show darker on the map.</w:t>
        </w:r>
        <w:r w:rsidR="00386F07">
          <w:rPr>
            <w:noProof/>
            <w:webHidden/>
          </w:rPr>
          <w:tab/>
        </w:r>
        <w:r w:rsidR="00386F07">
          <w:rPr>
            <w:noProof/>
            <w:webHidden/>
          </w:rPr>
          <w:fldChar w:fldCharType="begin"/>
        </w:r>
        <w:r w:rsidR="00386F07">
          <w:rPr>
            <w:noProof/>
            <w:webHidden/>
          </w:rPr>
          <w:instrText xml:space="preserve"> PAGEREF _Toc35096685 \h </w:instrText>
        </w:r>
        <w:r w:rsidR="00386F07">
          <w:rPr>
            <w:noProof/>
            <w:webHidden/>
          </w:rPr>
        </w:r>
        <w:r w:rsidR="00386F07">
          <w:rPr>
            <w:noProof/>
            <w:webHidden/>
          </w:rPr>
          <w:fldChar w:fldCharType="separate"/>
        </w:r>
        <w:r w:rsidR="00386F07">
          <w:rPr>
            <w:noProof/>
            <w:webHidden/>
          </w:rPr>
          <w:t>44</w:t>
        </w:r>
        <w:r w:rsidR="00386F07">
          <w:rPr>
            <w:noProof/>
            <w:webHidden/>
          </w:rPr>
          <w:fldChar w:fldCharType="end"/>
        </w:r>
      </w:hyperlink>
    </w:p>
    <w:p w14:paraId="42E90A14" w14:textId="449C5D27"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6" w:history="1">
        <w:r w:rsidR="00386F07" w:rsidRPr="005C6839">
          <w:rPr>
            <w:rStyle w:val="Hyperlink"/>
            <w:noProof/>
          </w:rPr>
          <w:t>Figure 25. The average walking distance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6 \h </w:instrText>
        </w:r>
        <w:r w:rsidR="00386F07">
          <w:rPr>
            <w:noProof/>
            <w:webHidden/>
          </w:rPr>
        </w:r>
        <w:r w:rsidR="00386F07">
          <w:rPr>
            <w:noProof/>
            <w:webHidden/>
          </w:rPr>
          <w:fldChar w:fldCharType="separate"/>
        </w:r>
        <w:r w:rsidR="00386F07">
          <w:rPr>
            <w:noProof/>
            <w:webHidden/>
          </w:rPr>
          <w:t>50</w:t>
        </w:r>
        <w:r w:rsidR="00386F07">
          <w:rPr>
            <w:noProof/>
            <w:webHidden/>
          </w:rPr>
          <w:fldChar w:fldCharType="end"/>
        </w:r>
      </w:hyperlink>
    </w:p>
    <w:p w14:paraId="01347830" w14:textId="36814BC5"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7" w:history="1">
        <w:r w:rsidR="00386F07" w:rsidRPr="005C6839">
          <w:rPr>
            <w:rStyle w:val="Hyperlink"/>
            <w:noProof/>
          </w:rPr>
          <w:t>Figure 26. The mean dB on walks from homes to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7 \h </w:instrText>
        </w:r>
        <w:r w:rsidR="00386F07">
          <w:rPr>
            <w:noProof/>
            <w:webHidden/>
          </w:rPr>
        </w:r>
        <w:r w:rsidR="00386F07">
          <w:rPr>
            <w:noProof/>
            <w:webHidden/>
          </w:rPr>
          <w:fldChar w:fldCharType="separate"/>
        </w:r>
        <w:r w:rsidR="00386F07">
          <w:rPr>
            <w:noProof/>
            <w:webHidden/>
          </w:rPr>
          <w:t>51</w:t>
        </w:r>
        <w:r w:rsidR="00386F07">
          <w:rPr>
            <w:noProof/>
            <w:webHidden/>
          </w:rPr>
          <w:fldChar w:fldCharType="end"/>
        </w:r>
      </w:hyperlink>
    </w:p>
    <w:p w14:paraId="54F37186" w14:textId="07FEFA7E"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8" w:history="1">
        <w:r w:rsidR="00386F07" w:rsidRPr="005C6839">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8 \h </w:instrText>
        </w:r>
        <w:r w:rsidR="00386F07">
          <w:rPr>
            <w:noProof/>
            <w:webHidden/>
          </w:rPr>
        </w:r>
        <w:r w:rsidR="00386F07">
          <w:rPr>
            <w:noProof/>
            <w:webHidden/>
          </w:rPr>
          <w:fldChar w:fldCharType="separate"/>
        </w:r>
        <w:r w:rsidR="00386F07">
          <w:rPr>
            <w:noProof/>
            <w:webHidden/>
          </w:rPr>
          <w:t>52</w:t>
        </w:r>
        <w:r w:rsidR="00386F07">
          <w:rPr>
            <w:noProof/>
            <w:webHidden/>
          </w:rPr>
          <w:fldChar w:fldCharType="end"/>
        </w:r>
      </w:hyperlink>
    </w:p>
    <w:p w14:paraId="1A570257" w14:textId="7C946629"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89" w:history="1">
        <w:r w:rsidR="00386F07" w:rsidRPr="005C6839">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sidR="00386F07">
          <w:rPr>
            <w:noProof/>
            <w:webHidden/>
          </w:rPr>
          <w:tab/>
        </w:r>
        <w:r w:rsidR="00386F07">
          <w:rPr>
            <w:noProof/>
            <w:webHidden/>
          </w:rPr>
          <w:fldChar w:fldCharType="begin"/>
        </w:r>
        <w:r w:rsidR="00386F07">
          <w:rPr>
            <w:noProof/>
            <w:webHidden/>
          </w:rPr>
          <w:instrText xml:space="preserve"> PAGEREF _Toc35096689 \h </w:instrText>
        </w:r>
        <w:r w:rsidR="00386F07">
          <w:rPr>
            <w:noProof/>
            <w:webHidden/>
          </w:rPr>
        </w:r>
        <w:r w:rsidR="00386F07">
          <w:rPr>
            <w:noProof/>
            <w:webHidden/>
          </w:rPr>
          <w:fldChar w:fldCharType="separate"/>
        </w:r>
        <w:r w:rsidR="00386F07">
          <w:rPr>
            <w:noProof/>
            <w:webHidden/>
          </w:rPr>
          <w:t>53</w:t>
        </w:r>
        <w:r w:rsidR="00386F07">
          <w:rPr>
            <w:noProof/>
            <w:webHidden/>
          </w:rPr>
          <w:fldChar w:fldCharType="end"/>
        </w:r>
      </w:hyperlink>
    </w:p>
    <w:p w14:paraId="17018EB0" w14:textId="66DEB16C"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0" w:history="1">
        <w:r w:rsidR="00386F07" w:rsidRPr="005C6839">
          <w:rPr>
            <w:rStyle w:val="Hyperlink"/>
            <w:noProof/>
          </w:rPr>
          <w:t>Figure 29. A typical sequence of actions demonstrating the basic functionality of the quiet path route planner. (Blue / green = user’s action, grey = action of the user interface).</w:t>
        </w:r>
        <w:r w:rsidR="00386F07">
          <w:rPr>
            <w:noProof/>
            <w:webHidden/>
          </w:rPr>
          <w:tab/>
        </w:r>
        <w:r w:rsidR="00386F07">
          <w:rPr>
            <w:noProof/>
            <w:webHidden/>
          </w:rPr>
          <w:fldChar w:fldCharType="begin"/>
        </w:r>
        <w:r w:rsidR="00386F07">
          <w:rPr>
            <w:noProof/>
            <w:webHidden/>
          </w:rPr>
          <w:instrText xml:space="preserve"> PAGEREF _Toc35096690 \h </w:instrText>
        </w:r>
        <w:r w:rsidR="00386F07">
          <w:rPr>
            <w:noProof/>
            <w:webHidden/>
          </w:rPr>
        </w:r>
        <w:r w:rsidR="00386F07">
          <w:rPr>
            <w:noProof/>
            <w:webHidden/>
          </w:rPr>
          <w:fldChar w:fldCharType="separate"/>
        </w:r>
        <w:r w:rsidR="00386F07">
          <w:rPr>
            <w:noProof/>
            <w:webHidden/>
          </w:rPr>
          <w:t>58</w:t>
        </w:r>
        <w:r w:rsidR="00386F07">
          <w:rPr>
            <w:noProof/>
            <w:webHidden/>
          </w:rPr>
          <w:fldChar w:fldCharType="end"/>
        </w:r>
      </w:hyperlink>
    </w:p>
    <w:p w14:paraId="31CBA990" w14:textId="68E842EA"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1" w:history="1">
        <w:r w:rsidR="00386F07" w:rsidRPr="005C6839">
          <w:rPr>
            <w:rStyle w:val="Hyperlink"/>
            <w:noProof/>
          </w:rPr>
          <w:t>Figure 30. The user-interface of the quiet path route planner showing two alternative paths (one shortest path and one quiet path).</w:t>
        </w:r>
        <w:r w:rsidR="00386F07">
          <w:rPr>
            <w:noProof/>
            <w:webHidden/>
          </w:rPr>
          <w:tab/>
        </w:r>
        <w:r w:rsidR="00386F07">
          <w:rPr>
            <w:noProof/>
            <w:webHidden/>
          </w:rPr>
          <w:fldChar w:fldCharType="begin"/>
        </w:r>
        <w:r w:rsidR="00386F07">
          <w:rPr>
            <w:noProof/>
            <w:webHidden/>
          </w:rPr>
          <w:instrText xml:space="preserve"> PAGEREF _Toc35096691 \h </w:instrText>
        </w:r>
        <w:r w:rsidR="00386F07">
          <w:rPr>
            <w:noProof/>
            <w:webHidden/>
          </w:rPr>
        </w:r>
        <w:r w:rsidR="00386F07">
          <w:rPr>
            <w:noProof/>
            <w:webHidden/>
          </w:rPr>
          <w:fldChar w:fldCharType="separate"/>
        </w:r>
        <w:r w:rsidR="00386F07">
          <w:rPr>
            <w:noProof/>
            <w:webHidden/>
          </w:rPr>
          <w:t>59</w:t>
        </w:r>
        <w:r w:rsidR="00386F07">
          <w:rPr>
            <w:noProof/>
            <w:webHidden/>
          </w:rPr>
          <w:fldChar w:fldCharType="end"/>
        </w:r>
      </w:hyperlink>
    </w:p>
    <w:p w14:paraId="6D34D8EB" w14:textId="341C878B"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2" w:history="1">
        <w:r w:rsidR="00386F07" w:rsidRPr="005C6839">
          <w:rPr>
            <w:rStyle w:val="Hyperlink"/>
            <w:noProof/>
          </w:rPr>
          <w:t>Figure 31. The user-interface of the quiet path route planner showing several alternative paths (one shortest path and six quiet paths).</w:t>
        </w:r>
        <w:r w:rsidR="00386F07">
          <w:rPr>
            <w:noProof/>
            <w:webHidden/>
          </w:rPr>
          <w:tab/>
        </w:r>
        <w:r w:rsidR="00386F07">
          <w:rPr>
            <w:noProof/>
            <w:webHidden/>
          </w:rPr>
          <w:fldChar w:fldCharType="begin"/>
        </w:r>
        <w:r w:rsidR="00386F07">
          <w:rPr>
            <w:noProof/>
            <w:webHidden/>
          </w:rPr>
          <w:instrText xml:space="preserve"> PAGEREF _Toc35096692 \h </w:instrText>
        </w:r>
        <w:r w:rsidR="00386F07">
          <w:rPr>
            <w:noProof/>
            <w:webHidden/>
          </w:rPr>
        </w:r>
        <w:r w:rsidR="00386F07">
          <w:rPr>
            <w:noProof/>
            <w:webHidden/>
          </w:rPr>
          <w:fldChar w:fldCharType="separate"/>
        </w:r>
        <w:r w:rsidR="00386F07">
          <w:rPr>
            <w:noProof/>
            <w:webHidden/>
          </w:rPr>
          <w:t>59</w:t>
        </w:r>
        <w:r w:rsidR="00386F07">
          <w:rPr>
            <w:noProof/>
            <w:webHidden/>
          </w:rPr>
          <w:fldChar w:fldCharType="end"/>
        </w:r>
      </w:hyperlink>
    </w:p>
    <w:p w14:paraId="1F72A6E2" w14:textId="4BA5FF65"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3" w:history="1">
        <w:r w:rsidR="00386F07" w:rsidRPr="005C6839">
          <w:rPr>
            <w:rStyle w:val="Hyperlink"/>
            <w:noProof/>
          </w:rPr>
          <w:t>Figure 32. “Add to home screen” functionality of the web application; the quiet path route planner can be "installed" on user's phone to work similarly as installed apps (without web browser and address bar).</w:t>
        </w:r>
        <w:r w:rsidR="00386F07">
          <w:rPr>
            <w:noProof/>
            <w:webHidden/>
          </w:rPr>
          <w:tab/>
        </w:r>
        <w:r w:rsidR="00386F07">
          <w:rPr>
            <w:noProof/>
            <w:webHidden/>
          </w:rPr>
          <w:fldChar w:fldCharType="begin"/>
        </w:r>
        <w:r w:rsidR="00386F07">
          <w:rPr>
            <w:noProof/>
            <w:webHidden/>
          </w:rPr>
          <w:instrText xml:space="preserve"> PAGEREF _Toc35096693 \h </w:instrText>
        </w:r>
        <w:r w:rsidR="00386F07">
          <w:rPr>
            <w:noProof/>
            <w:webHidden/>
          </w:rPr>
        </w:r>
        <w:r w:rsidR="00386F07">
          <w:rPr>
            <w:noProof/>
            <w:webHidden/>
          </w:rPr>
          <w:fldChar w:fldCharType="separate"/>
        </w:r>
        <w:r w:rsidR="00386F07">
          <w:rPr>
            <w:noProof/>
            <w:webHidden/>
          </w:rPr>
          <w:t>60</w:t>
        </w:r>
        <w:r w:rsidR="00386F07">
          <w:rPr>
            <w:noProof/>
            <w:webHidden/>
          </w:rPr>
          <w:fldChar w:fldCharType="end"/>
        </w:r>
      </w:hyperlink>
    </w:p>
    <w:p w14:paraId="0C78FB28" w14:textId="7EA0A72D"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4" w:history="1">
        <w:r w:rsidR="00386F07" w:rsidRPr="005C6839">
          <w:rPr>
            <w:rStyle w:val="Hyperlink"/>
            <w:noProof/>
          </w:rPr>
          <w:t xml:space="preserve">Figure 33.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w:t>
        </w:r>
        <w:r w:rsidR="00386F07" w:rsidRPr="005C6839">
          <w:rPr>
            <w:rStyle w:val="Hyperlink"/>
            <w:noProof/>
          </w:rPr>
          <w:lastRenderedPageBreak/>
          <w:t>the regression lines of the regression analysis and the green lines show the theoretical maximum reductions in the noise exposure indexes.</w:t>
        </w:r>
        <w:r w:rsidR="00386F07">
          <w:rPr>
            <w:noProof/>
            <w:webHidden/>
          </w:rPr>
          <w:tab/>
        </w:r>
        <w:r w:rsidR="00386F07">
          <w:rPr>
            <w:noProof/>
            <w:webHidden/>
          </w:rPr>
          <w:fldChar w:fldCharType="begin"/>
        </w:r>
        <w:r w:rsidR="00386F07">
          <w:rPr>
            <w:noProof/>
            <w:webHidden/>
          </w:rPr>
          <w:instrText xml:space="preserve"> PAGEREF _Toc35096694 \h </w:instrText>
        </w:r>
        <w:r w:rsidR="00386F07">
          <w:rPr>
            <w:noProof/>
            <w:webHidden/>
          </w:rPr>
        </w:r>
        <w:r w:rsidR="00386F07">
          <w:rPr>
            <w:noProof/>
            <w:webHidden/>
          </w:rPr>
          <w:fldChar w:fldCharType="separate"/>
        </w:r>
        <w:r w:rsidR="00386F07">
          <w:rPr>
            <w:noProof/>
            <w:webHidden/>
          </w:rPr>
          <w:t>62</w:t>
        </w:r>
        <w:r w:rsidR="00386F07">
          <w:rPr>
            <w:noProof/>
            <w:webHidden/>
          </w:rPr>
          <w:fldChar w:fldCharType="end"/>
        </w:r>
      </w:hyperlink>
    </w:p>
    <w:p w14:paraId="1847D2D9" w14:textId="34C317D8"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5" w:history="1">
        <w:r w:rsidR="00386F07" w:rsidRPr="005C6839">
          <w:rPr>
            <w:rStyle w:val="Hyperlink"/>
            <w:noProof/>
          </w:rPr>
          <w:t>Figure 34.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386F07">
          <w:rPr>
            <w:noProof/>
            <w:webHidden/>
          </w:rPr>
          <w:tab/>
        </w:r>
        <w:r w:rsidR="00386F07">
          <w:rPr>
            <w:noProof/>
            <w:webHidden/>
          </w:rPr>
          <w:fldChar w:fldCharType="begin"/>
        </w:r>
        <w:r w:rsidR="00386F07">
          <w:rPr>
            <w:noProof/>
            <w:webHidden/>
          </w:rPr>
          <w:instrText xml:space="preserve"> PAGEREF _Toc35096695 \h </w:instrText>
        </w:r>
        <w:r w:rsidR="00386F07">
          <w:rPr>
            <w:noProof/>
            <w:webHidden/>
          </w:rPr>
        </w:r>
        <w:r w:rsidR="00386F07">
          <w:rPr>
            <w:noProof/>
            <w:webHidden/>
          </w:rPr>
          <w:fldChar w:fldCharType="separate"/>
        </w:r>
        <w:r w:rsidR="00386F07">
          <w:rPr>
            <w:noProof/>
            <w:webHidden/>
          </w:rPr>
          <w:t>63</w:t>
        </w:r>
        <w:r w:rsidR="00386F07">
          <w:rPr>
            <w:noProof/>
            <w:webHidden/>
          </w:rPr>
          <w:fldChar w:fldCharType="end"/>
        </w:r>
      </w:hyperlink>
    </w:p>
    <w:p w14:paraId="24BB8C4D" w14:textId="167093D8"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13E47D0E" w14:textId="43EB8CBA" w:rsidR="00386F07"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5096696" w:history="1">
        <w:r w:rsidR="00386F07" w:rsidRPr="00293AB4">
          <w:rPr>
            <w:rStyle w:val="Hyperlink"/>
            <w:noProof/>
          </w:rPr>
          <w:t>Table 1. Materials that were used in the study.</w:t>
        </w:r>
        <w:r w:rsidR="00386F07">
          <w:rPr>
            <w:noProof/>
            <w:webHidden/>
          </w:rPr>
          <w:tab/>
        </w:r>
        <w:r w:rsidR="00386F07">
          <w:rPr>
            <w:noProof/>
            <w:webHidden/>
          </w:rPr>
          <w:fldChar w:fldCharType="begin"/>
        </w:r>
        <w:r w:rsidR="00386F07">
          <w:rPr>
            <w:noProof/>
            <w:webHidden/>
          </w:rPr>
          <w:instrText xml:space="preserve"> PAGEREF _Toc35096696 \h </w:instrText>
        </w:r>
        <w:r w:rsidR="00386F07">
          <w:rPr>
            <w:noProof/>
            <w:webHidden/>
          </w:rPr>
        </w:r>
        <w:r w:rsidR="00386F07">
          <w:rPr>
            <w:noProof/>
            <w:webHidden/>
          </w:rPr>
          <w:fldChar w:fldCharType="separate"/>
        </w:r>
        <w:r w:rsidR="00386F07">
          <w:rPr>
            <w:noProof/>
            <w:webHidden/>
          </w:rPr>
          <w:t>16</w:t>
        </w:r>
        <w:r w:rsidR="00386F07">
          <w:rPr>
            <w:noProof/>
            <w:webHidden/>
          </w:rPr>
          <w:fldChar w:fldCharType="end"/>
        </w:r>
      </w:hyperlink>
    </w:p>
    <w:p w14:paraId="3F9E4C91" w14:textId="4D4C812F"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7" w:history="1">
        <w:r w:rsidR="00386F07" w:rsidRPr="00293AB4">
          <w:rPr>
            <w:rStyle w:val="Hyperlink"/>
            <w:noProof/>
          </w:rPr>
          <w:t>Table 2. Query strings for street network data downloads using OSM Overpass API via OSMnx python library.</w:t>
        </w:r>
        <w:r w:rsidR="00386F07">
          <w:rPr>
            <w:noProof/>
            <w:webHidden/>
          </w:rPr>
          <w:tab/>
        </w:r>
        <w:r w:rsidR="00386F07">
          <w:rPr>
            <w:noProof/>
            <w:webHidden/>
          </w:rPr>
          <w:fldChar w:fldCharType="begin"/>
        </w:r>
        <w:r w:rsidR="00386F07">
          <w:rPr>
            <w:noProof/>
            <w:webHidden/>
          </w:rPr>
          <w:instrText xml:space="preserve"> PAGEREF _Toc35096697 \h </w:instrText>
        </w:r>
        <w:r w:rsidR="00386F07">
          <w:rPr>
            <w:noProof/>
            <w:webHidden/>
          </w:rPr>
        </w:r>
        <w:r w:rsidR="00386F07">
          <w:rPr>
            <w:noProof/>
            <w:webHidden/>
          </w:rPr>
          <w:fldChar w:fldCharType="separate"/>
        </w:r>
        <w:r w:rsidR="00386F07">
          <w:rPr>
            <w:noProof/>
            <w:webHidden/>
          </w:rPr>
          <w:t>22</w:t>
        </w:r>
        <w:r w:rsidR="00386F07">
          <w:rPr>
            <w:noProof/>
            <w:webHidden/>
          </w:rPr>
          <w:fldChar w:fldCharType="end"/>
        </w:r>
      </w:hyperlink>
    </w:p>
    <w:p w14:paraId="36EC1F48" w14:textId="63C0F0DD"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8" w:history="1">
        <w:r w:rsidR="00386F07" w:rsidRPr="00293AB4">
          <w:rPr>
            <w:rStyle w:val="Hyperlink"/>
            <w:noProof/>
          </w:rPr>
          <w:t>Table 3. Noise cost coefficients for dB range 45–75 dB calculated with both equations presented in this chapter (3 &amp; 4).</w:t>
        </w:r>
        <w:r w:rsidR="00386F07">
          <w:rPr>
            <w:noProof/>
            <w:webHidden/>
          </w:rPr>
          <w:tab/>
        </w:r>
        <w:r w:rsidR="00386F07">
          <w:rPr>
            <w:noProof/>
            <w:webHidden/>
          </w:rPr>
          <w:fldChar w:fldCharType="begin"/>
        </w:r>
        <w:r w:rsidR="00386F07">
          <w:rPr>
            <w:noProof/>
            <w:webHidden/>
          </w:rPr>
          <w:instrText xml:space="preserve"> PAGEREF _Toc35096698 \h </w:instrText>
        </w:r>
        <w:r w:rsidR="00386F07">
          <w:rPr>
            <w:noProof/>
            <w:webHidden/>
          </w:rPr>
        </w:r>
        <w:r w:rsidR="00386F07">
          <w:rPr>
            <w:noProof/>
            <w:webHidden/>
          </w:rPr>
          <w:fldChar w:fldCharType="separate"/>
        </w:r>
        <w:r w:rsidR="00386F07">
          <w:rPr>
            <w:noProof/>
            <w:webHidden/>
          </w:rPr>
          <w:t>27</w:t>
        </w:r>
        <w:r w:rsidR="00386F07">
          <w:rPr>
            <w:noProof/>
            <w:webHidden/>
          </w:rPr>
          <w:fldChar w:fldCharType="end"/>
        </w:r>
      </w:hyperlink>
    </w:p>
    <w:p w14:paraId="1B78E75F" w14:textId="3C0DC06A"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699" w:history="1">
        <w:r w:rsidR="00386F07" w:rsidRPr="00293AB4">
          <w:rPr>
            <w:rStyle w:val="Hyperlink"/>
            <w:noProof/>
          </w:rPr>
          <w:t>Table 4. Indexes describing exposure to traffic noise on a path and reduction in exposure to traffic noise on a quiet path.</w:t>
        </w:r>
        <w:r w:rsidR="00386F07">
          <w:rPr>
            <w:noProof/>
            <w:webHidden/>
          </w:rPr>
          <w:tab/>
        </w:r>
        <w:r w:rsidR="00386F07">
          <w:rPr>
            <w:noProof/>
            <w:webHidden/>
          </w:rPr>
          <w:fldChar w:fldCharType="begin"/>
        </w:r>
        <w:r w:rsidR="00386F07">
          <w:rPr>
            <w:noProof/>
            <w:webHidden/>
          </w:rPr>
          <w:instrText xml:space="preserve"> PAGEREF _Toc35096699 \h </w:instrText>
        </w:r>
        <w:r w:rsidR="00386F07">
          <w:rPr>
            <w:noProof/>
            <w:webHidden/>
          </w:rPr>
        </w:r>
        <w:r w:rsidR="00386F07">
          <w:rPr>
            <w:noProof/>
            <w:webHidden/>
          </w:rPr>
          <w:fldChar w:fldCharType="separate"/>
        </w:r>
        <w:r w:rsidR="00386F07">
          <w:rPr>
            <w:noProof/>
            <w:webHidden/>
          </w:rPr>
          <w:t>35</w:t>
        </w:r>
        <w:r w:rsidR="00386F07">
          <w:rPr>
            <w:noProof/>
            <w:webHidden/>
          </w:rPr>
          <w:fldChar w:fldCharType="end"/>
        </w:r>
      </w:hyperlink>
    </w:p>
    <w:p w14:paraId="0850F5AA" w14:textId="77722CE6"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0" w:history="1">
        <w:r w:rsidR="00386F07" w:rsidRPr="00293AB4">
          <w:rPr>
            <w:rStyle w:val="Hyperlink"/>
            <w:noProof/>
          </w:rPr>
          <w:t>Table 5. Parameters used in routing with Digitransit routing API.</w:t>
        </w:r>
        <w:r w:rsidR="00386F07">
          <w:rPr>
            <w:noProof/>
            <w:webHidden/>
          </w:rPr>
          <w:tab/>
        </w:r>
        <w:r w:rsidR="00386F07">
          <w:rPr>
            <w:noProof/>
            <w:webHidden/>
          </w:rPr>
          <w:fldChar w:fldCharType="begin"/>
        </w:r>
        <w:r w:rsidR="00386F07">
          <w:rPr>
            <w:noProof/>
            <w:webHidden/>
          </w:rPr>
          <w:instrText xml:space="preserve"> PAGEREF _Toc35096700 \h </w:instrText>
        </w:r>
        <w:r w:rsidR="00386F07">
          <w:rPr>
            <w:noProof/>
            <w:webHidden/>
          </w:rPr>
        </w:r>
        <w:r w:rsidR="00386F07">
          <w:rPr>
            <w:noProof/>
            <w:webHidden/>
          </w:rPr>
          <w:fldChar w:fldCharType="separate"/>
        </w:r>
        <w:r w:rsidR="00386F07">
          <w:rPr>
            <w:noProof/>
            <w:webHidden/>
          </w:rPr>
          <w:t>40</w:t>
        </w:r>
        <w:r w:rsidR="00386F07">
          <w:rPr>
            <w:noProof/>
            <w:webHidden/>
          </w:rPr>
          <w:fldChar w:fldCharType="end"/>
        </w:r>
      </w:hyperlink>
    </w:p>
    <w:p w14:paraId="24ED3F8B" w14:textId="3D8F6868"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1" w:history="1">
        <w:r w:rsidR="00386F07" w:rsidRPr="00293AB4">
          <w:rPr>
            <w:rStyle w:val="Hyperlink"/>
            <w:noProof/>
          </w:rPr>
          <w:t>Table 6. Descriptive statistics of the length of the shortest paths to PT stops and workplaces (n=31291).</w:t>
        </w:r>
        <w:r w:rsidR="00386F07">
          <w:rPr>
            <w:noProof/>
            <w:webHidden/>
          </w:rPr>
          <w:tab/>
        </w:r>
        <w:r w:rsidR="00386F07">
          <w:rPr>
            <w:noProof/>
            <w:webHidden/>
          </w:rPr>
          <w:fldChar w:fldCharType="begin"/>
        </w:r>
        <w:r w:rsidR="00386F07">
          <w:rPr>
            <w:noProof/>
            <w:webHidden/>
          </w:rPr>
          <w:instrText xml:space="preserve"> PAGEREF _Toc35096701 \h </w:instrText>
        </w:r>
        <w:r w:rsidR="00386F07">
          <w:rPr>
            <w:noProof/>
            <w:webHidden/>
          </w:rPr>
        </w:r>
        <w:r w:rsidR="00386F07">
          <w:rPr>
            <w:noProof/>
            <w:webHidden/>
          </w:rPr>
          <w:fldChar w:fldCharType="separate"/>
        </w:r>
        <w:r w:rsidR="00386F07">
          <w:rPr>
            <w:noProof/>
            <w:webHidden/>
          </w:rPr>
          <w:t>43</w:t>
        </w:r>
        <w:r w:rsidR="00386F07">
          <w:rPr>
            <w:noProof/>
            <w:webHidden/>
          </w:rPr>
          <w:fldChar w:fldCharType="end"/>
        </w:r>
      </w:hyperlink>
    </w:p>
    <w:p w14:paraId="3CAB8798" w14:textId="743F7CAD"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2" w:history="1">
        <w:r w:rsidR="00386F07" w:rsidRPr="00293AB4">
          <w:rPr>
            <w:rStyle w:val="Hyperlink"/>
            <w:noProof/>
          </w:rPr>
          <w:t>Table 7. Descriptive statistics of exposure to traffic noise on the first walks of public transport itineraries to workplaces and on direct walks to nearby workplaces (n=30160).</w:t>
        </w:r>
        <w:r w:rsidR="00386F07">
          <w:rPr>
            <w:noProof/>
            <w:webHidden/>
          </w:rPr>
          <w:tab/>
        </w:r>
        <w:r w:rsidR="00386F07">
          <w:rPr>
            <w:noProof/>
            <w:webHidden/>
          </w:rPr>
          <w:fldChar w:fldCharType="begin"/>
        </w:r>
        <w:r w:rsidR="00386F07">
          <w:rPr>
            <w:noProof/>
            <w:webHidden/>
          </w:rPr>
          <w:instrText xml:space="preserve"> PAGEREF _Toc35096702 \h </w:instrText>
        </w:r>
        <w:r w:rsidR="00386F07">
          <w:rPr>
            <w:noProof/>
            <w:webHidden/>
          </w:rPr>
        </w:r>
        <w:r w:rsidR="00386F07">
          <w:rPr>
            <w:noProof/>
            <w:webHidden/>
          </w:rPr>
          <w:fldChar w:fldCharType="separate"/>
        </w:r>
        <w:r w:rsidR="00386F07">
          <w:rPr>
            <w:noProof/>
            <w:webHidden/>
          </w:rPr>
          <w:t>47</w:t>
        </w:r>
        <w:r w:rsidR="00386F07">
          <w:rPr>
            <w:noProof/>
            <w:webHidden/>
          </w:rPr>
          <w:fldChar w:fldCharType="end"/>
        </w:r>
      </w:hyperlink>
    </w:p>
    <w:p w14:paraId="1B7DB2BB" w14:textId="76EF28C8"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3" w:history="1">
        <w:r w:rsidR="00386F07" w:rsidRPr="00293AB4">
          <w:rPr>
            <w:rStyle w:val="Hyperlink"/>
            <w:noProof/>
          </w:rPr>
          <w:t>Table 8. Descriptive statistics of exposure to traffic noise on the first walks of public transport itineraries to workplaces (direct walks to nearby workplaces are filtered out, n=17891).</w:t>
        </w:r>
        <w:r w:rsidR="00386F07">
          <w:rPr>
            <w:noProof/>
            <w:webHidden/>
          </w:rPr>
          <w:tab/>
        </w:r>
        <w:r w:rsidR="00386F07">
          <w:rPr>
            <w:noProof/>
            <w:webHidden/>
          </w:rPr>
          <w:fldChar w:fldCharType="begin"/>
        </w:r>
        <w:r w:rsidR="00386F07">
          <w:rPr>
            <w:noProof/>
            <w:webHidden/>
          </w:rPr>
          <w:instrText xml:space="preserve"> PAGEREF _Toc35096703 \h </w:instrText>
        </w:r>
        <w:r w:rsidR="00386F07">
          <w:rPr>
            <w:noProof/>
            <w:webHidden/>
          </w:rPr>
        </w:r>
        <w:r w:rsidR="00386F07">
          <w:rPr>
            <w:noProof/>
            <w:webHidden/>
          </w:rPr>
          <w:fldChar w:fldCharType="separate"/>
        </w:r>
        <w:r w:rsidR="00386F07">
          <w:rPr>
            <w:noProof/>
            <w:webHidden/>
          </w:rPr>
          <w:t>48</w:t>
        </w:r>
        <w:r w:rsidR="00386F07">
          <w:rPr>
            <w:noProof/>
            <w:webHidden/>
          </w:rPr>
          <w:fldChar w:fldCharType="end"/>
        </w:r>
      </w:hyperlink>
    </w:p>
    <w:p w14:paraId="403E619D" w14:textId="54E1C404"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4" w:history="1">
        <w:r w:rsidR="00386F07" w:rsidRPr="00293AB4">
          <w:rPr>
            <w:rStyle w:val="Hyperlink"/>
            <w:noProof/>
          </w:rPr>
          <w:t>Table 9. Descriptions of the path properties returned from the quiet path routing API.</w:t>
        </w:r>
        <w:r w:rsidR="00386F07">
          <w:rPr>
            <w:noProof/>
            <w:webHidden/>
          </w:rPr>
          <w:tab/>
        </w:r>
        <w:r w:rsidR="00386F07">
          <w:rPr>
            <w:noProof/>
            <w:webHidden/>
          </w:rPr>
          <w:fldChar w:fldCharType="begin"/>
        </w:r>
        <w:r w:rsidR="00386F07">
          <w:rPr>
            <w:noProof/>
            <w:webHidden/>
          </w:rPr>
          <w:instrText xml:space="preserve"> PAGEREF _Toc35096704 \h </w:instrText>
        </w:r>
        <w:r w:rsidR="00386F07">
          <w:rPr>
            <w:noProof/>
            <w:webHidden/>
          </w:rPr>
        </w:r>
        <w:r w:rsidR="00386F07">
          <w:rPr>
            <w:noProof/>
            <w:webHidden/>
          </w:rPr>
          <w:fldChar w:fldCharType="separate"/>
        </w:r>
        <w:r w:rsidR="00386F07">
          <w:rPr>
            <w:noProof/>
            <w:webHidden/>
          </w:rPr>
          <w:t>54</w:t>
        </w:r>
        <w:r w:rsidR="00386F07">
          <w:rPr>
            <w:noProof/>
            <w:webHidden/>
          </w:rPr>
          <w:fldChar w:fldCharType="end"/>
        </w:r>
      </w:hyperlink>
    </w:p>
    <w:p w14:paraId="343387EC" w14:textId="0C9AD056"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5" w:history="1">
        <w:r w:rsidR="00386F07" w:rsidRPr="00293AB4">
          <w:rPr>
            <w:rStyle w:val="Hyperlink"/>
            <w:noProof/>
          </w:rPr>
          <w:t>Table 10. Example of a FeatureCollection of two paths returned from the quiet path routing API.</w:t>
        </w:r>
        <w:r w:rsidR="00386F07">
          <w:rPr>
            <w:noProof/>
            <w:webHidden/>
          </w:rPr>
          <w:tab/>
        </w:r>
        <w:r w:rsidR="00386F07">
          <w:rPr>
            <w:noProof/>
            <w:webHidden/>
          </w:rPr>
          <w:fldChar w:fldCharType="begin"/>
        </w:r>
        <w:r w:rsidR="00386F07">
          <w:rPr>
            <w:noProof/>
            <w:webHidden/>
          </w:rPr>
          <w:instrText xml:space="preserve"> PAGEREF _Toc35096705 \h </w:instrText>
        </w:r>
        <w:r w:rsidR="00386F07">
          <w:rPr>
            <w:noProof/>
            <w:webHidden/>
          </w:rPr>
        </w:r>
        <w:r w:rsidR="00386F07">
          <w:rPr>
            <w:noProof/>
            <w:webHidden/>
          </w:rPr>
          <w:fldChar w:fldCharType="separate"/>
        </w:r>
        <w:r w:rsidR="00386F07">
          <w:rPr>
            <w:noProof/>
            <w:webHidden/>
          </w:rPr>
          <w:t>54</w:t>
        </w:r>
        <w:r w:rsidR="00386F07">
          <w:rPr>
            <w:noProof/>
            <w:webHidden/>
          </w:rPr>
          <w:fldChar w:fldCharType="end"/>
        </w:r>
      </w:hyperlink>
    </w:p>
    <w:p w14:paraId="37F231F1" w14:textId="7A69B6D5"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6" w:history="1">
        <w:r w:rsidR="00386F07" w:rsidRPr="00293AB4">
          <w:rPr>
            <w:rStyle w:val="Hyperlink"/>
            <w:noProof/>
          </w:rPr>
          <w:t>Table 11.  Descriptive statistics of the achievable reductions in noise exposure index ER</w:t>
        </w:r>
        <w:r w:rsidR="00386F07" w:rsidRPr="00293AB4">
          <w:rPr>
            <w:rStyle w:val="Hyperlink"/>
            <w:noProof/>
            <w:vertAlign w:val="subscript"/>
          </w:rPr>
          <w:t xml:space="preserve">+65dB </w:t>
        </w:r>
        <w:r w:rsidR="00386F07" w:rsidRPr="00293AB4">
          <w:rPr>
            <w:rStyle w:val="Hyperlink"/>
            <w:noProof/>
          </w:rPr>
          <w:t>on different subsets of the paths. The subsets were defined by 1) the length of the shortest path, 2) the length difference of the quiet path and 3) the initial ER</w:t>
        </w:r>
        <w:r w:rsidR="00386F07" w:rsidRPr="00293AB4">
          <w:rPr>
            <w:rStyle w:val="Hyperlink"/>
            <w:noProof/>
            <w:vertAlign w:val="subscript"/>
          </w:rPr>
          <w:t xml:space="preserve">+65dB </w:t>
        </w:r>
        <w:r w:rsidR="00386F07" w:rsidRPr="00293AB4">
          <w:rPr>
            <w:rStyle w:val="Hyperlink"/>
            <w:noProof/>
          </w:rPr>
          <w:t>(n</w:t>
        </w:r>
        <w:r w:rsidR="00386F07" w:rsidRPr="00293AB4">
          <w:rPr>
            <w:rStyle w:val="Hyperlink"/>
            <w:noProof/>
            <w:vertAlign w:val="subscript"/>
          </w:rPr>
          <w:t xml:space="preserve">300-600m </w:t>
        </w:r>
        <w:r w:rsidR="00386F07" w:rsidRPr="00293AB4">
          <w:rPr>
            <w:rStyle w:val="Hyperlink"/>
            <w:noProof/>
          </w:rPr>
          <w:t>= 4338, n</w:t>
        </w:r>
        <w:r w:rsidR="00386F07" w:rsidRPr="00293AB4">
          <w:rPr>
            <w:rStyle w:val="Hyperlink"/>
            <w:noProof/>
            <w:vertAlign w:val="subscript"/>
          </w:rPr>
          <w:t xml:space="preserve">700-1300m </w:t>
        </w:r>
        <w:r w:rsidR="00386F07" w:rsidRPr="00293AB4">
          <w:rPr>
            <w:rStyle w:val="Hyperlink"/>
            <w:noProof/>
          </w:rPr>
          <w:t>= 7842).</w:t>
        </w:r>
        <w:r w:rsidR="00386F07">
          <w:rPr>
            <w:noProof/>
            <w:webHidden/>
          </w:rPr>
          <w:tab/>
        </w:r>
        <w:r w:rsidR="00386F07">
          <w:rPr>
            <w:noProof/>
            <w:webHidden/>
          </w:rPr>
          <w:fldChar w:fldCharType="begin"/>
        </w:r>
        <w:r w:rsidR="00386F07">
          <w:rPr>
            <w:noProof/>
            <w:webHidden/>
          </w:rPr>
          <w:instrText xml:space="preserve"> PAGEREF _Toc35096706 \h </w:instrText>
        </w:r>
        <w:r w:rsidR="00386F07">
          <w:rPr>
            <w:noProof/>
            <w:webHidden/>
          </w:rPr>
        </w:r>
        <w:r w:rsidR="00386F07">
          <w:rPr>
            <w:noProof/>
            <w:webHidden/>
          </w:rPr>
          <w:fldChar w:fldCharType="separate"/>
        </w:r>
        <w:r w:rsidR="00386F07">
          <w:rPr>
            <w:noProof/>
            <w:webHidden/>
          </w:rPr>
          <w:t>64</w:t>
        </w:r>
        <w:r w:rsidR="00386F07">
          <w:rPr>
            <w:noProof/>
            <w:webHidden/>
          </w:rPr>
          <w:fldChar w:fldCharType="end"/>
        </w:r>
      </w:hyperlink>
    </w:p>
    <w:p w14:paraId="6172AFC8" w14:textId="4E8CCE0F"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7" w:history="1">
        <w:r w:rsidR="00386F07" w:rsidRPr="00293AB4">
          <w:rPr>
            <w:rStyle w:val="Hyperlink"/>
            <w:noProof/>
          </w:rPr>
          <w:t>Table 12. Descriptive statistics of the achievable reductions in noise exposure index dB</w:t>
        </w:r>
        <w:r w:rsidR="00386F07" w:rsidRPr="00293AB4">
          <w:rPr>
            <w:rStyle w:val="Hyperlink"/>
            <w:noProof/>
            <w:vertAlign w:val="subscript"/>
          </w:rPr>
          <w:t xml:space="preserve">mean </w:t>
        </w:r>
        <w:r w:rsidR="00386F07" w:rsidRPr="00293AB4">
          <w:rPr>
            <w:rStyle w:val="Hyperlink"/>
            <w:noProof/>
          </w:rPr>
          <w:t>on different subsets of the paths. The subsets were defined by 1) the length of the shortest path, 2) the length difference of the quiet path and 3) the initial dB</w:t>
        </w:r>
        <w:r w:rsidR="00386F07" w:rsidRPr="00293AB4">
          <w:rPr>
            <w:rStyle w:val="Hyperlink"/>
            <w:noProof/>
            <w:vertAlign w:val="subscript"/>
          </w:rPr>
          <w:t xml:space="preserve">mean </w:t>
        </w:r>
        <w:r w:rsidR="00386F07" w:rsidRPr="00293AB4">
          <w:rPr>
            <w:rStyle w:val="Hyperlink"/>
            <w:noProof/>
          </w:rPr>
          <w:t>(n</w:t>
        </w:r>
        <w:r w:rsidR="00386F07" w:rsidRPr="00293AB4">
          <w:rPr>
            <w:rStyle w:val="Hyperlink"/>
            <w:noProof/>
            <w:vertAlign w:val="subscript"/>
          </w:rPr>
          <w:t xml:space="preserve">300-600m </w:t>
        </w:r>
        <w:r w:rsidR="00386F07" w:rsidRPr="00293AB4">
          <w:rPr>
            <w:rStyle w:val="Hyperlink"/>
            <w:noProof/>
          </w:rPr>
          <w:t>= 4103, n</w:t>
        </w:r>
        <w:r w:rsidR="00386F07" w:rsidRPr="00293AB4">
          <w:rPr>
            <w:rStyle w:val="Hyperlink"/>
            <w:noProof/>
            <w:vertAlign w:val="subscript"/>
          </w:rPr>
          <w:t xml:space="preserve">700-1300m </w:t>
        </w:r>
        <w:r w:rsidR="00386F07" w:rsidRPr="00293AB4">
          <w:rPr>
            <w:rStyle w:val="Hyperlink"/>
            <w:noProof/>
          </w:rPr>
          <w:t>= 6925).</w:t>
        </w:r>
        <w:r w:rsidR="00386F07">
          <w:rPr>
            <w:noProof/>
            <w:webHidden/>
          </w:rPr>
          <w:tab/>
        </w:r>
        <w:r w:rsidR="00386F07">
          <w:rPr>
            <w:noProof/>
            <w:webHidden/>
          </w:rPr>
          <w:fldChar w:fldCharType="begin"/>
        </w:r>
        <w:r w:rsidR="00386F07">
          <w:rPr>
            <w:noProof/>
            <w:webHidden/>
          </w:rPr>
          <w:instrText xml:space="preserve"> PAGEREF _Toc35096707 \h </w:instrText>
        </w:r>
        <w:r w:rsidR="00386F07">
          <w:rPr>
            <w:noProof/>
            <w:webHidden/>
          </w:rPr>
        </w:r>
        <w:r w:rsidR="00386F07">
          <w:rPr>
            <w:noProof/>
            <w:webHidden/>
          </w:rPr>
          <w:fldChar w:fldCharType="separate"/>
        </w:r>
        <w:r w:rsidR="00386F07">
          <w:rPr>
            <w:noProof/>
            <w:webHidden/>
          </w:rPr>
          <w:t>65</w:t>
        </w:r>
        <w:r w:rsidR="00386F07">
          <w:rPr>
            <w:noProof/>
            <w:webHidden/>
          </w:rPr>
          <w:fldChar w:fldCharType="end"/>
        </w:r>
      </w:hyperlink>
    </w:p>
    <w:p w14:paraId="07CE8591" w14:textId="379C5B79"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8" w:history="1">
        <w:r w:rsidR="00386F07" w:rsidRPr="00293AB4">
          <w:rPr>
            <w:rStyle w:val="Hyperlink"/>
            <w:noProof/>
          </w:rPr>
          <w:t>Table 13. Differences in path lengths between the calculated shortest paths and the reference paths (n=31228).</w:t>
        </w:r>
        <w:r w:rsidR="00386F07">
          <w:rPr>
            <w:noProof/>
            <w:webHidden/>
          </w:rPr>
          <w:tab/>
        </w:r>
        <w:r w:rsidR="00386F07">
          <w:rPr>
            <w:noProof/>
            <w:webHidden/>
          </w:rPr>
          <w:fldChar w:fldCharType="begin"/>
        </w:r>
        <w:r w:rsidR="00386F07">
          <w:rPr>
            <w:noProof/>
            <w:webHidden/>
          </w:rPr>
          <w:instrText xml:space="preserve"> PAGEREF _Toc35096708 \h </w:instrText>
        </w:r>
        <w:r w:rsidR="00386F07">
          <w:rPr>
            <w:noProof/>
            <w:webHidden/>
          </w:rPr>
        </w:r>
        <w:r w:rsidR="00386F07">
          <w:rPr>
            <w:noProof/>
            <w:webHidden/>
          </w:rPr>
          <w:fldChar w:fldCharType="separate"/>
        </w:r>
        <w:r w:rsidR="00386F07">
          <w:rPr>
            <w:noProof/>
            <w:webHidden/>
          </w:rPr>
          <w:t>68</w:t>
        </w:r>
        <w:r w:rsidR="00386F07">
          <w:rPr>
            <w:noProof/>
            <w:webHidden/>
          </w:rPr>
          <w:fldChar w:fldCharType="end"/>
        </w:r>
      </w:hyperlink>
    </w:p>
    <w:p w14:paraId="18E6D376" w14:textId="1A868950" w:rsidR="00386F07" w:rsidRDefault="005020F4">
      <w:pPr>
        <w:pStyle w:val="TableofFigures"/>
        <w:tabs>
          <w:tab w:val="right" w:leader="dot" w:pos="9622"/>
        </w:tabs>
        <w:rPr>
          <w:rFonts w:asciiTheme="minorHAnsi" w:eastAsiaTheme="minorEastAsia" w:hAnsiTheme="minorHAnsi" w:cstheme="minorBidi"/>
          <w:noProof/>
          <w:lang w:val="en-FI" w:eastAsia="en-GB"/>
        </w:rPr>
      </w:pPr>
      <w:hyperlink w:anchor="_Toc35096709" w:history="1">
        <w:r w:rsidR="00386F07" w:rsidRPr="00293AB4">
          <w:rPr>
            <w:rStyle w:val="Hyperlink"/>
            <w:noProof/>
          </w:rPr>
          <w:t>Table 14. Statistics of offsets (distances) between the origin and destination points of the paths and the origin and destination points of the reference paths.</w:t>
        </w:r>
        <w:r w:rsidR="00386F07">
          <w:rPr>
            <w:noProof/>
            <w:webHidden/>
          </w:rPr>
          <w:tab/>
        </w:r>
        <w:r w:rsidR="00386F07">
          <w:rPr>
            <w:noProof/>
            <w:webHidden/>
          </w:rPr>
          <w:fldChar w:fldCharType="begin"/>
        </w:r>
        <w:r w:rsidR="00386F07">
          <w:rPr>
            <w:noProof/>
            <w:webHidden/>
          </w:rPr>
          <w:instrText xml:space="preserve"> PAGEREF _Toc35096709 \h </w:instrText>
        </w:r>
        <w:r w:rsidR="00386F07">
          <w:rPr>
            <w:noProof/>
            <w:webHidden/>
          </w:rPr>
        </w:r>
        <w:r w:rsidR="00386F07">
          <w:rPr>
            <w:noProof/>
            <w:webHidden/>
          </w:rPr>
          <w:fldChar w:fldCharType="separate"/>
        </w:r>
        <w:r w:rsidR="00386F07">
          <w:rPr>
            <w:noProof/>
            <w:webHidden/>
          </w:rPr>
          <w:t>69</w:t>
        </w:r>
        <w:r w:rsidR="00386F07">
          <w:rPr>
            <w:noProof/>
            <w:webHidden/>
          </w:rPr>
          <w:fldChar w:fldCharType="end"/>
        </w:r>
      </w:hyperlink>
    </w:p>
    <w:p w14:paraId="0C2C265C" w14:textId="6A4B09CA"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311592CF" w:rsidR="00031198" w:rsidRPr="00CC2F87" w:rsidRDefault="004C51E8" w:rsidP="00031198">
      <w:pPr>
        <w:pStyle w:val="Heading1"/>
      </w:pPr>
      <w:bookmarkStart w:id="0" w:name="_Toc35800349"/>
      <w:r>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1" w:name="_Toc35800350"/>
      <w:r w:rsidRPr="009D01DC">
        <w:lastRenderedPageBreak/>
        <w:t>BACKGROUND</w:t>
      </w:r>
      <w:bookmarkEnd w:id="1"/>
    </w:p>
    <w:p w14:paraId="6EBB17F7" w14:textId="35054ACE" w:rsidR="00DF5975" w:rsidRPr="00CC2F87" w:rsidRDefault="006144D9" w:rsidP="00B31DAC">
      <w:pPr>
        <w:pStyle w:val="Heading2"/>
      </w:pPr>
      <w:bookmarkStart w:id="2" w:name="_Toc35800351"/>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16C6E2F9" w:rsidR="00DA5EEB" w:rsidRDefault="0098228E" w:rsidP="0098228E">
      <w:pPr>
        <w:pStyle w:val="Caption"/>
        <w:jc w:val="both"/>
      </w:pPr>
      <w:bookmarkStart w:id="3" w:name="_Ref32583277"/>
      <w:bookmarkStart w:id="4" w:name="_Toc35096662"/>
      <w:r>
        <w:t xml:space="preserve">Figure </w:t>
      </w:r>
      <w:r>
        <w:fldChar w:fldCharType="begin"/>
      </w:r>
      <w:r>
        <w:instrText xml:space="preserve"> SEQ Figure \* ARABIC </w:instrText>
      </w:r>
      <w:r>
        <w:fldChar w:fldCharType="separate"/>
      </w:r>
      <w:r w:rsidR="006B3A73">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5800352"/>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4B11476C"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w:t>
      </w:r>
      <w:r w:rsidR="00EB0426">
        <w:t>L</w:t>
      </w:r>
      <w:r w:rsidR="00A36A2A">
        <w:t xml:space="preserve">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or L</w:t>
      </w:r>
      <w:r>
        <w:rPr>
          <w:vertAlign w:val="subscript"/>
        </w:rPr>
        <w:t>Aeq</w:t>
      </w:r>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7C562C29" w:rsidR="008641E7" w:rsidRPr="008641E7" w:rsidRDefault="008641E7" w:rsidP="008641E7">
      <w:pPr>
        <w:pStyle w:val="Caption"/>
        <w:jc w:val="both"/>
      </w:pPr>
      <w:bookmarkStart w:id="6" w:name="_Ref33718460"/>
      <w:bookmarkStart w:id="7" w:name="_Toc35096663"/>
      <w:r>
        <w:t xml:space="preserve">Figure </w:t>
      </w:r>
      <w:r>
        <w:fldChar w:fldCharType="begin"/>
      </w:r>
      <w:r>
        <w:instrText xml:space="preserve"> SEQ Figure \* ARABIC </w:instrText>
      </w:r>
      <w:r>
        <w:fldChar w:fldCharType="separate"/>
      </w:r>
      <w:r w:rsidR="006B3A73">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5800353"/>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5800354"/>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0076A8CF" w:rsidR="00B1237D" w:rsidRDefault="00C33DDB" w:rsidP="00062F50">
      <w:pPr>
        <w:pStyle w:val="Caption"/>
        <w:jc w:val="both"/>
      </w:pPr>
      <w:bookmarkStart w:id="10" w:name="_Ref32769173"/>
      <w:bookmarkStart w:id="11" w:name="_Toc35096664"/>
      <w:r>
        <w:t xml:space="preserve">Figure </w:t>
      </w:r>
      <w:r>
        <w:fldChar w:fldCharType="begin"/>
      </w:r>
      <w:r>
        <w:instrText xml:space="preserve"> SEQ Figure \* ARABIC </w:instrText>
      </w:r>
      <w:r>
        <w:fldChar w:fldCharType="separate"/>
      </w:r>
      <w:r w:rsidR="006B3A73">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5BD9B983" w:rsidR="00F17FE8" w:rsidRDefault="00F17FE8" w:rsidP="00BF4D94">
      <w:pPr>
        <w:pStyle w:val="Heading2"/>
      </w:pPr>
      <w:bookmarkStart w:id="12" w:name="_Toc35800355"/>
      <w:r w:rsidRPr="00CC2F87">
        <w:t>Graph</w:t>
      </w:r>
      <w:r w:rsidR="00216E50">
        <w:t xml:space="preserve"> theory and</w:t>
      </w:r>
      <w:r w:rsidR="009011A7">
        <w:t xml:space="preserve"> </w:t>
      </w:r>
      <w:r w:rsidR="00176A22">
        <w:t>least cost path analysis</w:t>
      </w:r>
      <w:bookmarkEnd w:id="12"/>
    </w:p>
    <w:p w14:paraId="0C6CE5A5" w14:textId="6445C2A2" w:rsidR="00DB207D" w:rsidRDefault="006A6F9B" w:rsidP="001B69FE">
      <w:r>
        <w:t xml:space="preserve">Graph is a data structure that </w:t>
      </w:r>
      <w:r w:rsidR="00682FE4">
        <w:t xml:space="preserve">can model </w:t>
      </w:r>
      <w:r>
        <w:t xml:space="preserve">connected phenomena or </w:t>
      </w:r>
      <w:r w:rsidR="006E0857">
        <w:t>object structure</w:t>
      </w:r>
      <w:r w:rsidR="00C0387E">
        <w:t xml:space="preserve"> </w:t>
      </w:r>
      <w:r w:rsidR="005A322D">
        <w:t>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6868FB">
        <w:t xml:space="preserve">Between any two nodes, one or more edges can </w:t>
      </w:r>
      <w:r w:rsidR="00824A62">
        <w:t>exist</w:t>
      </w:r>
      <w:r w:rsidR="00DD07BB">
        <w:t>.</w:t>
      </w:r>
      <w:r w:rsidR="00824A62">
        <w:t xml:space="preserve"> </w:t>
      </w:r>
      <w:r w:rsidR="00DD07BB">
        <w:t xml:space="preserve">Edges </w:t>
      </w:r>
      <w:r w:rsidR="006868FB">
        <w:t xml:space="preserve">may </w:t>
      </w:r>
      <w:r w:rsidR="00C90721">
        <w:t xml:space="preserve">or may not </w:t>
      </w:r>
      <w:r w:rsidR="006868FB">
        <w:t xml:space="preserve">be traversable to both directions, depending on the type of the graph. </w:t>
      </w:r>
    </w:p>
    <w:p w14:paraId="08D5BB2F" w14:textId="37B81DAB" w:rsidR="006A6F9B" w:rsidRDefault="00817875" w:rsidP="006A6F9B">
      <w:r>
        <w:lastRenderedPageBreak/>
        <w:t>G</w:t>
      </w:r>
      <w:r w:rsidR="00DB207D">
        <w:t xml:space="preserve">raphs provide many useful functionalities for </w:t>
      </w:r>
      <w:r>
        <w:t>modeling and analyzing street network graph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97835">
        <w:t>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3BD6A7D2" w:rsidR="000F28D7" w:rsidRDefault="00C91030" w:rsidP="00C91030">
      <w:pPr>
        <w:pStyle w:val="Caption"/>
        <w:jc w:val="both"/>
      </w:pPr>
      <w:bookmarkStart w:id="13" w:name="_Ref33363415"/>
      <w:bookmarkStart w:id="14" w:name="_Toc35096665"/>
      <w:r>
        <w:t xml:space="preserve">Figure </w:t>
      </w:r>
      <w:r>
        <w:fldChar w:fldCharType="begin"/>
      </w:r>
      <w:r>
        <w:instrText xml:space="preserve"> SEQ Figure \* ARABIC </w:instrText>
      </w:r>
      <w:r>
        <w:fldChar w:fldCharType="separate"/>
      </w:r>
      <w:r w:rsidR="006B3A73">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5800356"/>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5800357"/>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1E3D2AAB" w:rsidR="00030274" w:rsidRDefault="00030274" w:rsidP="00030274">
      <w:pPr>
        <w:pStyle w:val="Caption"/>
        <w:jc w:val="both"/>
      </w:pPr>
      <w:bookmarkStart w:id="17" w:name="_Ref33361875"/>
      <w:bookmarkStart w:id="18" w:name="_Toc35096666"/>
      <w:r>
        <w:t xml:space="preserve">Figure </w:t>
      </w:r>
      <w:r>
        <w:fldChar w:fldCharType="begin"/>
      </w:r>
      <w:r>
        <w:instrText xml:space="preserve"> SEQ Figure \* ARABIC </w:instrText>
      </w:r>
      <w:r>
        <w:fldChar w:fldCharType="separate"/>
      </w:r>
      <w:r w:rsidR="006B3A73">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56764643" w:rsidR="00F3042B" w:rsidRDefault="00F3042B" w:rsidP="00F3042B">
      <w:pPr>
        <w:pStyle w:val="Caption"/>
        <w:jc w:val="both"/>
      </w:pPr>
      <w:bookmarkStart w:id="19" w:name="_Ref33351304"/>
      <w:bookmarkStart w:id="20" w:name="_Toc35096667"/>
      <w:r>
        <w:t xml:space="preserve">Figure </w:t>
      </w:r>
      <w:r>
        <w:fldChar w:fldCharType="begin"/>
      </w:r>
      <w:r>
        <w:instrText xml:space="preserve"> SEQ Figure \* ARABIC </w:instrText>
      </w:r>
      <w:r>
        <w:fldChar w:fldCharType="separate"/>
      </w:r>
      <w:r w:rsidR="006B3A73">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1" w:name="_Toc35800358"/>
      <w:r>
        <w:lastRenderedPageBreak/>
        <w:t>DATA</w:t>
      </w:r>
      <w:r w:rsidR="004C51E8">
        <w:t xml:space="preserve"> &amp; METHODS</w:t>
      </w:r>
      <w:bookmarkEnd w:id="21"/>
    </w:p>
    <w:p w14:paraId="1FE77852" w14:textId="54E548E6" w:rsidR="00201374" w:rsidRPr="00CC2F87" w:rsidRDefault="00201374" w:rsidP="00201374">
      <w:pPr>
        <w:pStyle w:val="Heading2"/>
      </w:pPr>
      <w:bookmarkStart w:id="22" w:name="_Toc35800359"/>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791037E5" w:rsidR="000037A5" w:rsidRPr="000037A5" w:rsidRDefault="00D30372" w:rsidP="000037A5">
      <w:pPr>
        <w:pStyle w:val="Caption"/>
      </w:pPr>
      <w:bookmarkStart w:id="23" w:name="_Ref8899586"/>
      <w:bookmarkStart w:id="24" w:name="_Toc3509666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5800360"/>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B8DC47A" w:rsidR="00BF28AE" w:rsidRPr="00CC2F87" w:rsidRDefault="00BF28AE" w:rsidP="00BF28AE">
      <w:pPr>
        <w:pStyle w:val="Caption"/>
        <w:jc w:val="both"/>
      </w:pPr>
      <w:bookmarkStart w:id="26" w:name="_Ref9677781"/>
      <w:bookmarkStart w:id="27" w:name="_Toc35096669"/>
      <w:r w:rsidRPr="00CC2F87">
        <w:t xml:space="preserve">Figure </w:t>
      </w:r>
      <w:r w:rsidRPr="00CC2F87">
        <w:fldChar w:fldCharType="begin"/>
      </w:r>
      <w:r w:rsidRPr="00CC2F87">
        <w:instrText xml:space="preserve"> SEQ Figure \* ARABIC </w:instrText>
      </w:r>
      <w:r w:rsidRPr="00CC2F87">
        <w:fldChar w:fldCharType="separate"/>
      </w:r>
      <w:r w:rsidR="006B3A73">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45ED6D59" w:rsidR="00ED0F8F" w:rsidRPr="00CC2F87" w:rsidRDefault="00465B2E" w:rsidP="00ED0F8F">
      <w:pPr>
        <w:pStyle w:val="Heading2"/>
      </w:pPr>
      <w:bookmarkStart w:id="28" w:name="_Toc35800361"/>
      <w:r>
        <w:t>Data</w:t>
      </w:r>
      <w:bookmarkEnd w:id="28"/>
    </w:p>
    <w:p w14:paraId="78016C46" w14:textId="29FD36A8" w:rsidR="004E3E0F" w:rsidRPr="00CC2F87" w:rsidRDefault="002E0C59" w:rsidP="00020EA1">
      <w:pPr>
        <w:pStyle w:val="TableCaption"/>
      </w:pPr>
      <w:bookmarkStart w:id="29" w:name="_Toc3509669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1</w:t>
      </w:r>
      <w:r w:rsidR="004F023F" w:rsidRPr="00CC2F87">
        <w:fldChar w:fldCharType="end"/>
      </w:r>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5800362"/>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Noise index L</w:t>
      </w:r>
      <w:r w:rsidR="00C613C0">
        <w:rPr>
          <w:vertAlign w:val="subscript"/>
        </w:rPr>
        <w:t xml:space="preserve">Aeq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In this thesis, the abbreviation dB is used to refer to the modelled sound level L</w:t>
      </w:r>
      <w:r w:rsidR="00F716C0">
        <w:rPr>
          <w:vertAlign w:val="subscript"/>
        </w:rPr>
        <w:t>Aeq</w:t>
      </w:r>
      <w:r w:rsidR="00F716C0">
        <w:t xml:space="preserve"> unless otherwise specified in the text. </w:t>
      </w:r>
      <w:r w:rsidR="007C07C0">
        <w:t>L</w:t>
      </w:r>
      <w:r w:rsidR="007C07C0">
        <w:rPr>
          <w:vertAlign w:val="subscript"/>
        </w:rPr>
        <w:t xml:space="preserve">Aeq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2EE01E62" w:rsidR="00D053A1" w:rsidRDefault="00D053A1" w:rsidP="00774BB1">
      <w:r>
        <w:t xml:space="preserve">It should be noted that the decision to use traffic noise data </w:t>
      </w:r>
      <w:r w:rsidR="00CB2353">
        <w:t xml:space="preserve">of only </w:t>
      </w:r>
      <w:r>
        <w:t>vehicular traffic</w:t>
      </w:r>
      <w:r w:rsidR="00CB2353">
        <w:t xml:space="preserve"> </w:t>
      </w:r>
      <w:r>
        <w:t xml:space="preserve">is </w:t>
      </w:r>
      <w:r w:rsidR="007226DE">
        <w:t xml:space="preserve">supported by </w:t>
      </w:r>
      <w:r>
        <w:t>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rsidR="00710B96">
        <w:t>;</w:t>
      </w:r>
      <w:r>
        <w:t xml:space="preserve"> </w:t>
      </w:r>
      <w:r w:rsidR="00710B96">
        <w:t>t</w:t>
      </w:r>
      <w:r>
        <w:t xml:space="preserve">he guidelines and the </w:t>
      </w:r>
      <w:r w:rsidR="00A012AE">
        <w:t>supplementary</w:t>
      </w:r>
      <w:r w:rsidR="00934680">
        <w:t xml:space="preserve"> </w:t>
      </w:r>
      <w:r>
        <w:t xml:space="preserve">literature suggest that the thresholds </w:t>
      </w:r>
      <w:r w:rsidR="00241E9C">
        <w:t>for</w:t>
      </w:r>
      <w:r>
        <w:t xml:space="preserve"> harmful noise levels vary </w:t>
      </w:r>
      <w:r w:rsidR="008259E6">
        <w:t>between noise sources</w:t>
      </w:r>
      <w:r>
        <w:t xml:space="preserv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w:t>
      </w:r>
      <w:r w:rsidR="00435F93">
        <w:t xml:space="preserve"> rail and air traffic</w:t>
      </w:r>
      <w:r w:rsidR="004073DF">
        <w:t xml:space="preserve"> and industr</w:t>
      </w:r>
      <w:r w:rsidR="003F2BC2">
        <w:t>ial sites</w:t>
      </w:r>
      <w:r w:rsidR="004073DF">
        <w:t>.</w:t>
      </w:r>
      <w:r w:rsidR="009120CC">
        <w:t xml:space="preserve"> </w:t>
      </w:r>
      <w:r w:rsidR="00CB2353">
        <w:t xml:space="preserve">However, </w:t>
      </w:r>
      <w:r w:rsidR="00487FD3">
        <w:t>some</w:t>
      </w:r>
      <w:r w:rsidR="00111953">
        <w:t xml:space="preserve"> </w:t>
      </w:r>
      <w:r w:rsidR="005E46BD">
        <w:t>prospects</w:t>
      </w:r>
      <w:r w:rsidR="00111953">
        <w:t xml:space="preserve"> </w:t>
      </w:r>
      <w:r w:rsidR="00232C87">
        <w:t>for</w:t>
      </w:r>
      <w:r w:rsidR="00111953">
        <w:t xml:space="preserve"> implementing dynamic exposure analysis </w:t>
      </w:r>
      <w:r w:rsidR="00046BFE">
        <w:t>and environmental impedance function (</w:t>
      </w:r>
      <w:proofErr w:type="spellStart"/>
      <w:r w:rsidR="00046BFE">
        <w:t>x.x</w:t>
      </w:r>
      <w:proofErr w:type="spellEnd"/>
      <w:r w:rsidR="00046BFE">
        <w:t xml:space="preserve">) </w:t>
      </w:r>
      <w:r w:rsidR="000F39F5">
        <w:t>with</w:t>
      </w:r>
      <w:r w:rsidR="00CB2353">
        <w:t xml:space="preserve"> </w:t>
      </w:r>
      <w:r w:rsidR="00111953">
        <w:t xml:space="preserve">multiple exposures </w:t>
      </w:r>
      <w:r w:rsidR="00526BBF">
        <w:t>are</w:t>
      </w:r>
      <w:r w:rsidR="00111953">
        <w:t xml:space="preserve"> discussed further in chapter </w:t>
      </w:r>
      <w:proofErr w:type="spellStart"/>
      <w:r w:rsidR="00111953">
        <w:t>x.x.</w:t>
      </w:r>
      <w:proofErr w:type="spellEnd"/>
      <w:r w:rsidR="00111953">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L</w:t>
      </w:r>
      <w:r>
        <w:rPr>
          <w:vertAlign w:val="subscript"/>
        </w:rPr>
        <w:t>Aeq</w:t>
      </w:r>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C63CC1C" w:rsidR="000F3D16" w:rsidRPr="00CC2F87" w:rsidRDefault="000F3D16" w:rsidP="000F3D16">
      <w:pPr>
        <w:pStyle w:val="Caption"/>
        <w:jc w:val="both"/>
      </w:pPr>
      <w:bookmarkStart w:id="31" w:name="_Ref33475320"/>
      <w:bookmarkStart w:id="32" w:name="_Toc35096670"/>
      <w:r w:rsidRPr="00CC2F87">
        <w:t xml:space="preserve">Figure </w:t>
      </w:r>
      <w:r w:rsidRPr="00CC2F87">
        <w:fldChar w:fldCharType="begin"/>
      </w:r>
      <w:r w:rsidRPr="00CC2F87">
        <w:instrText xml:space="preserve"> SEQ Figure \* ARABIC </w:instrText>
      </w:r>
      <w:r w:rsidRPr="00CC2F87">
        <w:fldChar w:fldCharType="separate"/>
      </w:r>
      <w:r w:rsidR="006B3A73">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13EF35CD" w:rsidR="007925B0" w:rsidRPr="00CC2F87" w:rsidRDefault="004659A0" w:rsidP="004659A0">
      <w:pPr>
        <w:pStyle w:val="Caption"/>
        <w:jc w:val="both"/>
      </w:pPr>
      <w:bookmarkStart w:id="33" w:name="_Ref33475323"/>
      <w:bookmarkStart w:id="34" w:name="_Toc35096671"/>
      <w:r w:rsidRPr="00CC2F87">
        <w:t xml:space="preserve">Figure </w:t>
      </w:r>
      <w:r w:rsidRPr="00CC2F87">
        <w:fldChar w:fldCharType="begin"/>
      </w:r>
      <w:r w:rsidRPr="00CC2F87">
        <w:instrText xml:space="preserve"> SEQ Figure \* ARABIC </w:instrText>
      </w:r>
      <w:r w:rsidRPr="00CC2F87">
        <w:fldChar w:fldCharType="separate"/>
      </w:r>
      <w:r w:rsidR="006B3A73">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519AA4EF" w:rsidR="00524730" w:rsidRPr="00CC2F87" w:rsidRDefault="00992FC4" w:rsidP="00B96814">
      <w:pPr>
        <w:pStyle w:val="Caption"/>
        <w:jc w:val="both"/>
      </w:pPr>
      <w:bookmarkStart w:id="35" w:name="_Ref33475326"/>
      <w:bookmarkStart w:id="36" w:name="_Toc35096672"/>
      <w:r w:rsidRPr="00CC2F87">
        <w:t xml:space="preserve">Figure </w:t>
      </w:r>
      <w:r w:rsidRPr="00CC2F87">
        <w:fldChar w:fldCharType="begin"/>
      </w:r>
      <w:r w:rsidRPr="00CC2F87">
        <w:instrText xml:space="preserve"> SEQ Figure \* ARABIC </w:instrText>
      </w:r>
      <w:r w:rsidRPr="00CC2F87">
        <w:fldChar w:fldCharType="separate"/>
      </w:r>
      <w:r w:rsidR="006B3A73">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5800363"/>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7BB65F2C" w14:textId="755F77A7" w:rsidR="00083040" w:rsidRDefault="00116119" w:rsidP="00873115">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E23A20">
      <w:pPr>
        <w:pStyle w:val="ListParagraph"/>
        <w:numPr>
          <w:ilvl w:val="0"/>
          <w:numId w:val="12"/>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E23A20">
      <w:pPr>
        <w:pStyle w:val="ListParagraph"/>
        <w:numPr>
          <w:ilvl w:val="0"/>
          <w:numId w:val="12"/>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E23A20">
      <w:pPr>
        <w:pStyle w:val="ListParagraph"/>
        <w:numPr>
          <w:ilvl w:val="0"/>
          <w:numId w:val="12"/>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7072E6A5" w:rsidR="00AE5A2A" w:rsidRPr="00137F21" w:rsidRDefault="00AE5A2A" w:rsidP="00AE5A2A">
      <w:pPr>
        <w:pStyle w:val="TableCaption"/>
      </w:pPr>
      <w:bookmarkStart w:id="38" w:name="_Ref33792283"/>
      <w:bookmarkStart w:id="39" w:name="_Toc35096697"/>
      <w:r w:rsidRPr="00137F21">
        <w:t xml:space="preserve">Table </w:t>
      </w:r>
      <w:r w:rsidRPr="00137F21">
        <w:fldChar w:fldCharType="begin"/>
      </w:r>
      <w:r w:rsidRPr="00137F21">
        <w:instrText xml:space="preserve"> SEQ Table \* ARABIC </w:instrText>
      </w:r>
      <w:r w:rsidRPr="00137F21">
        <w:fldChar w:fldCharType="separate"/>
      </w:r>
      <w:r w:rsidR="00803B53">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0" w:name="_Toc35800364"/>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5800365"/>
      <w:r w:rsidRPr="00CC2F87">
        <w:lastRenderedPageBreak/>
        <w:t>Routing service of the local public transport authority</w:t>
      </w:r>
      <w:bookmarkEnd w:id="41"/>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E23A20">
      <w:pPr>
        <w:pStyle w:val="ListParagraph"/>
        <w:numPr>
          <w:ilvl w:val="0"/>
          <w:numId w:val="13"/>
        </w:numPr>
      </w:pPr>
      <w:r>
        <w:t>To be able to identify local public transport stops that would work as the destinations of the local walks.</w:t>
      </w:r>
      <w:r w:rsidR="00DE2F2E">
        <w:t xml:space="preserve"> </w:t>
      </w:r>
    </w:p>
    <w:p w14:paraId="2767BCBE" w14:textId="1C810FA9" w:rsidR="00CC62B1" w:rsidRDefault="008B3B31" w:rsidP="00E23A20">
      <w:pPr>
        <w:pStyle w:val="ListParagraph"/>
        <w:numPr>
          <w:ilvl w:val="0"/>
          <w:numId w:val="13"/>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5800366"/>
      <w:r w:rsidRPr="00CC2F87">
        <w:t>Technical framework</w:t>
      </w:r>
      <w:r w:rsidR="00406DEB">
        <w:t xml:space="preserve"> and architecture</w:t>
      </w:r>
      <w:bookmarkEnd w:id="42"/>
    </w:p>
    <w:p w14:paraId="4562EB86" w14:textId="47FB48BA"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r w:rsidR="007B3A32">
        <w:t>Also</w:t>
      </w:r>
      <w:r w:rsidR="00570A1E">
        <w:t>,</w:t>
      </w:r>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61D1042F" w:rsidR="00153745" w:rsidRDefault="00153745" w:rsidP="00020EA1">
      <w:pPr>
        <w:pStyle w:val="Caption"/>
      </w:pPr>
      <w:bookmarkStart w:id="43" w:name="_Ref33707421"/>
      <w:bookmarkStart w:id="44" w:name="_Toc3509667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5800367"/>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5800368"/>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5020F4"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5020F4"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3378E603"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r w:rsidR="002F2855">
        <w:t>L</w:t>
      </w:r>
      <w:r w:rsidR="002F2855">
        <w:rPr>
          <w:vertAlign w:val="subscript"/>
        </w:rPr>
        <w:t>Aeq</w:t>
      </w:r>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9C3CB4">
        <w:t xml:space="preserve">(3)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5020F4"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26F5F968"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5020F4"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4B7D8B1C"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F77E2D9" w:rsidR="00393D82" w:rsidRPr="00CC2F87" w:rsidRDefault="00393D82" w:rsidP="00020EA1">
      <w:pPr>
        <w:pStyle w:val="TableCaption"/>
        <w:rPr>
          <w:rFonts w:eastAsiaTheme="minorEastAsia"/>
        </w:rPr>
      </w:pPr>
      <w:bookmarkStart w:id="55" w:name="_Ref34464348"/>
      <w:bookmarkStart w:id="56" w:name="_Toc35096698"/>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3</w:t>
      </w:r>
      <w:r w:rsidR="004F023F" w:rsidRPr="00CC2F87">
        <w:fldChar w:fldCharType="end"/>
      </w:r>
      <w:bookmarkEnd w:id="52"/>
      <w:bookmarkEnd w:id="55"/>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5020F4"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5020F4"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7454876E" w:rsidR="00FC4723" w:rsidRDefault="00DD49EE" w:rsidP="00D60F6B">
      <w:pPr>
        <w:pStyle w:val="Caption"/>
        <w:jc w:val="both"/>
      </w:pPr>
      <w:bookmarkStart w:id="57" w:name="_Ref25930825"/>
      <w:bookmarkStart w:id="58" w:name="_Toc35096674"/>
      <w:r>
        <w:t xml:space="preserve">Figure </w:t>
      </w:r>
      <w:r>
        <w:fldChar w:fldCharType="begin"/>
      </w:r>
      <w:r>
        <w:instrText xml:space="preserve"> SEQ Figure \* ARABIC </w:instrText>
      </w:r>
      <w:r>
        <w:fldChar w:fldCharType="separate"/>
      </w:r>
      <w:r w:rsidR="006B3A73">
        <w:rPr>
          <w:noProof/>
        </w:rPr>
        <w:t>13</w:t>
      </w:r>
      <w:r>
        <w:fldChar w:fldCharType="end"/>
      </w:r>
      <w:bookmarkEnd w:id="57"/>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89767B" w:rsidRPr="00CC2F87">
        <w:t xml:space="preserve">Table </w:t>
      </w:r>
      <w:r w:rsidR="0089767B">
        <w:rPr>
          <w:noProof/>
        </w:rPr>
        <w:t>3</w:t>
      </w:r>
      <w:r w:rsidR="0089767B">
        <w:fldChar w:fldCharType="end"/>
      </w:r>
      <w:r w:rsidR="0089767B">
        <w:t>)</w:t>
      </w:r>
      <w:r>
        <w:t>.</w:t>
      </w:r>
      <w:bookmarkEnd w:id="58"/>
    </w:p>
    <w:p w14:paraId="2BC6D466" w14:textId="1EC31305" w:rsidR="002447F6" w:rsidRPr="00CC2F87" w:rsidRDefault="002447F6" w:rsidP="002447F6">
      <w:pPr>
        <w:pStyle w:val="Heading3"/>
      </w:pPr>
      <w:bookmarkStart w:id="59" w:name="_Toc35800369"/>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E23A20">
      <w:pPr>
        <w:pStyle w:val="ListParagraph"/>
        <w:numPr>
          <w:ilvl w:val="0"/>
          <w:numId w:val="4"/>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E23A20">
      <w:pPr>
        <w:pStyle w:val="ListParagraph"/>
        <w:numPr>
          <w:ilvl w:val="0"/>
          <w:numId w:val="4"/>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E23A20">
      <w:pPr>
        <w:pStyle w:val="ListParagraph"/>
        <w:numPr>
          <w:ilvl w:val="0"/>
          <w:numId w:val="4"/>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34FE8C5F" w:rsidR="000A0520" w:rsidRPr="00CC2F87" w:rsidRDefault="000C4DB9" w:rsidP="00020EA1">
      <w:pPr>
        <w:pStyle w:val="Caption"/>
      </w:pPr>
      <w:bookmarkStart w:id="60" w:name="_Ref9348163"/>
      <w:bookmarkStart w:id="61" w:name="_Toc3509667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73DFC90D" w:rsidR="001E1452" w:rsidRDefault="0032447E" w:rsidP="00020EA1">
      <w:pPr>
        <w:pStyle w:val="Caption"/>
      </w:pPr>
      <w:bookmarkStart w:id="62" w:name="_Ref9348261"/>
      <w:bookmarkStart w:id="63" w:name="_Toc3509667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045F44DD" w:rsidR="00145A66" w:rsidRDefault="00DA6DDA" w:rsidP="00DA6DDA">
      <w:r>
        <w:t>A lossless spatial join of noise data</w:t>
      </w:r>
      <w:r w:rsidR="009D1653">
        <w:t xml:space="preserve"> (L</w:t>
      </w:r>
      <w:r w:rsidR="009D1653">
        <w:rPr>
          <w:vertAlign w:val="subscript"/>
        </w:rPr>
        <w:t>A</w:t>
      </w:r>
      <w:r w:rsidR="009D1653" w:rsidRPr="009D1653">
        <w:rPr>
          <w:vertAlign w:val="subscript"/>
        </w:rPr>
        <w:t>eq</w:t>
      </w:r>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5800370"/>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E23A20">
      <w:pPr>
        <w:pStyle w:val="ListParagraph"/>
        <w:numPr>
          <w:ilvl w:val="0"/>
          <w:numId w:val="14"/>
        </w:numPr>
      </w:pPr>
      <w:r>
        <w:t>It optimizes shortest paths (least cost path</w:t>
      </w:r>
      <w:r w:rsidR="0008579E">
        <w:t>s</w:t>
      </w:r>
      <w:r>
        <w:t xml:space="preserve"> by length).</w:t>
      </w:r>
    </w:p>
    <w:p w14:paraId="3CC77DD0" w14:textId="77777777" w:rsidR="00C9076A" w:rsidRDefault="00C9076A" w:rsidP="00E23A20">
      <w:pPr>
        <w:pStyle w:val="ListParagraph"/>
        <w:numPr>
          <w:ilvl w:val="0"/>
          <w:numId w:val="14"/>
        </w:numPr>
      </w:pPr>
      <w:r>
        <w:t>It optimizes quiet paths (least cost paths by noise exposure -based costs).</w:t>
      </w:r>
    </w:p>
    <w:p w14:paraId="2EB10BA1" w14:textId="0AC63C23" w:rsidR="00C9076A" w:rsidRDefault="00C9076A" w:rsidP="00E23A20">
      <w:pPr>
        <w:pStyle w:val="ListParagraph"/>
        <w:numPr>
          <w:ilvl w:val="0"/>
          <w:numId w:val="14"/>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2B65F36A" w:rsidR="002A652E" w:rsidRDefault="002A652E" w:rsidP="002A652E">
      <w:pPr>
        <w:pStyle w:val="Caption"/>
      </w:pPr>
      <w:bookmarkStart w:id="65" w:name="_Ref9348368"/>
      <w:bookmarkStart w:id="66" w:name="_Toc35096677"/>
      <w:r w:rsidRPr="00CC2F87">
        <w:t xml:space="preserve">Figure </w:t>
      </w:r>
      <w:r w:rsidRPr="00CC2F87">
        <w:fldChar w:fldCharType="begin"/>
      </w:r>
      <w:r w:rsidRPr="00CC2F87">
        <w:instrText xml:space="preserve"> SEQ Figure \* ARABIC </w:instrText>
      </w:r>
      <w:r w:rsidRPr="00CC2F87">
        <w:fldChar w:fldCharType="separate"/>
      </w:r>
      <w:r w:rsidR="006B3A73">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7ADFA710" w:rsidR="008330B4" w:rsidRPr="00CC2F87" w:rsidRDefault="00415067" w:rsidP="00020EA1">
      <w:pPr>
        <w:pStyle w:val="Caption"/>
      </w:pPr>
      <w:bookmarkStart w:id="67" w:name="_Ref9516858"/>
      <w:bookmarkStart w:id="68" w:name="_Toc3509667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5800371"/>
      <w:r>
        <w:t xml:space="preserve">Noise exposure assessment </w:t>
      </w:r>
      <w:r w:rsidR="00D2693F" w:rsidRPr="00CC2F87">
        <w:t xml:space="preserve">of </w:t>
      </w:r>
      <w:r w:rsidR="00A14980" w:rsidRPr="00CC2F87">
        <w:t>short and quiet paths</w:t>
      </w:r>
      <w:bookmarkEnd w:id="69"/>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762F4359"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190F1AA6" w:rsidR="00193D86" w:rsidRPr="00CC2F87" w:rsidRDefault="00832804" w:rsidP="00193D86">
      <w:pPr>
        <w:pStyle w:val="TableCaption"/>
      </w:pPr>
      <w:bookmarkStart w:id="71" w:name="_Ref33904344"/>
      <w:bookmarkStart w:id="72" w:name="_Toc35096699"/>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5020F4"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5020F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5020F4"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5020F4"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5020F4"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5020F4"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73650244" w14:textId="72F6A311" w:rsidR="00193D86" w:rsidRPr="00CC2F87" w:rsidRDefault="005020F4"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r w:rsidR="00BC0FA4" w:rsidRPr="00BC0FA4">
        <w:t>Table 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5800372"/>
      <w:r>
        <w:t>Web-based q</w:t>
      </w:r>
      <w:r w:rsidR="00B74D96" w:rsidRPr="00CC2F87">
        <w:t>uiet path route planner</w:t>
      </w:r>
      <w:bookmarkEnd w:id="78"/>
    </w:p>
    <w:p w14:paraId="52B866C2" w14:textId="575540C6" w:rsidR="00B74D96" w:rsidRPr="00CC2F87" w:rsidRDefault="00897D02" w:rsidP="00B74D96">
      <w:r>
        <w:lastRenderedPageBreak/>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3748ED32" w:rsidR="00B74D96" w:rsidRPr="00CC2F87" w:rsidRDefault="00B74D96" w:rsidP="00020EA1">
      <w:pPr>
        <w:pStyle w:val="Caption"/>
      </w:pPr>
      <w:bookmarkStart w:id="79" w:name="_Ref9517973"/>
      <w:bookmarkStart w:id="80" w:name="_Toc3509667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8</w:t>
      </w:r>
      <w:r w:rsidR="004F023F" w:rsidRPr="00CC2F87">
        <w:fldChar w:fldCharType="end"/>
      </w:r>
      <w:bookmarkEnd w:id="79"/>
      <w:r w:rsidRPr="00CC2F87">
        <w:t>. Technical architecture of the quiet path route planner web application.</w:t>
      </w:r>
      <w:bookmarkEnd w:id="80"/>
      <w:r w:rsidR="003172BE" w:rsidRPr="00CC2F87">
        <w:t xml:space="preserve"> </w:t>
      </w:r>
    </w:p>
    <w:p w14:paraId="5C6CF1D2" w14:textId="0C6FC585" w:rsidR="00D03A8C" w:rsidRPr="00CC2F87" w:rsidRDefault="00B74D96" w:rsidP="00B74D96">
      <w:r w:rsidRPr="00CC2F87">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w:t>
      </w:r>
      <w:r w:rsidR="00501DD8" w:rsidRPr="00CC2F87">
        <w:lastRenderedPageBreak/>
        <w:t xml:space="preserve">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0600E27D"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C84685">
        <w:t xml:space="preserve">user-interfac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D52918">
        <w:t>4</w:t>
      </w:r>
      <w:r w:rsidR="00C84685">
        <w:t>.</w:t>
      </w:r>
      <w:r w:rsidR="00D52918">
        <w:t>3 &amp; 4.4</w:t>
      </w:r>
      <w:r w:rsidR="00C84685">
        <w:t>)</w:t>
      </w:r>
      <w:r w:rsidR="00C84685" w:rsidRPr="00CC2F87">
        <w:t xml:space="preserve">. </w:t>
      </w:r>
    </w:p>
    <w:p w14:paraId="3D3D9328" w14:textId="0B74707D"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5800373"/>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5800374"/>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E23A20">
      <w:pPr>
        <w:pStyle w:val="ListParagraph"/>
        <w:numPr>
          <w:ilvl w:val="0"/>
          <w:numId w:val="5"/>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E23A20">
      <w:pPr>
        <w:pStyle w:val="ListParagraph"/>
        <w:numPr>
          <w:ilvl w:val="0"/>
          <w:numId w:val="5"/>
        </w:numPr>
      </w:pPr>
      <w:r w:rsidRPr="00CC2F87">
        <w:lastRenderedPageBreak/>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2AFD33CB" w:rsidR="00D21C90" w:rsidRPr="00CC2F87" w:rsidRDefault="00FD4AB0" w:rsidP="00020EA1">
      <w:pPr>
        <w:pStyle w:val="Caption"/>
      </w:pPr>
      <w:bookmarkStart w:id="83" w:name="_Ref9504158"/>
      <w:bookmarkStart w:id="84" w:name="_Toc3509668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7F4D452E" w:rsidR="000D6F25" w:rsidRDefault="00754167" w:rsidP="001D18B4">
      <w:pPr>
        <w:pStyle w:val="TableCaption"/>
        <w:spacing w:before="120"/>
      </w:pPr>
      <w:bookmarkStart w:id="85" w:name="_Ref33897315"/>
      <w:bookmarkStart w:id="86" w:name="_Toc3509668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5800375"/>
      <w:r w:rsidRPr="00CC2F87">
        <w:t xml:space="preserve">Estimation of local </w:t>
      </w:r>
      <w:r w:rsidR="00523928">
        <w:t xml:space="preserve">walks </w:t>
      </w:r>
      <w:r w:rsidRPr="00CC2F87">
        <w:t>by commutes</w:t>
      </w:r>
      <w:bookmarkEnd w:id="87"/>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E23A20">
      <w:pPr>
        <w:pStyle w:val="ListParagraph"/>
        <w:numPr>
          <w:ilvl w:val="0"/>
          <w:numId w:val="7"/>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E23A20">
      <w:pPr>
        <w:pStyle w:val="ListParagraph"/>
        <w:numPr>
          <w:ilvl w:val="0"/>
          <w:numId w:val="7"/>
        </w:numPr>
      </w:pPr>
      <w:r w:rsidRPr="00CC2F87">
        <w:t>Calculate center of gravity for the convex hull polygon.</w:t>
      </w:r>
      <w:r w:rsidR="00A04435">
        <w:t xml:space="preserve"> </w:t>
      </w:r>
    </w:p>
    <w:p w14:paraId="11DD0419" w14:textId="2190E1CC" w:rsidR="00202E1F" w:rsidRPr="00CC2F87" w:rsidRDefault="00202E1F" w:rsidP="00E23A20">
      <w:pPr>
        <w:pStyle w:val="ListParagraph"/>
        <w:numPr>
          <w:ilvl w:val="0"/>
          <w:numId w:val="7"/>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E23A20">
      <w:pPr>
        <w:pStyle w:val="ListParagraph"/>
        <w:numPr>
          <w:ilvl w:val="0"/>
          <w:numId w:val="7"/>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54C1C9B9" w:rsidR="00CE4D3F" w:rsidRPr="00CC2F87" w:rsidRDefault="00CE4D3F" w:rsidP="00020EA1">
      <w:pPr>
        <w:pStyle w:val="TableCaption"/>
      </w:pPr>
      <w:bookmarkStart w:id="88" w:name="_Ref9505792"/>
      <w:bookmarkStart w:id="89" w:name="_Toc35096700"/>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4E90A5E6" w:rsidR="00562144" w:rsidRDefault="00562144" w:rsidP="000C5499">
      <w:pPr>
        <w:pStyle w:val="Caption"/>
        <w:jc w:val="both"/>
      </w:pPr>
      <w:bookmarkStart w:id="90" w:name="_Ref33901886"/>
      <w:bookmarkStart w:id="91" w:name="_Toc35096682"/>
      <w:r>
        <w:t xml:space="preserve">Figure </w:t>
      </w:r>
      <w:r>
        <w:fldChar w:fldCharType="begin"/>
      </w:r>
      <w:r>
        <w:instrText xml:space="preserve"> SEQ Figure \* ARABIC </w:instrText>
      </w:r>
      <w:r>
        <w:fldChar w:fldCharType="separate"/>
      </w:r>
      <w:r w:rsidR="006B3A73">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9F6C4AD" w:rsidR="006C217B" w:rsidRPr="00CC2F87" w:rsidRDefault="006C217B" w:rsidP="006C217B">
      <w:pPr>
        <w:pStyle w:val="Caption"/>
        <w:jc w:val="both"/>
      </w:pPr>
      <w:bookmarkStart w:id="92" w:name="_Ref9955925"/>
      <w:bookmarkStart w:id="93" w:name="_Toc35096683"/>
      <w:r w:rsidRPr="00CC2F87">
        <w:t xml:space="preserve">Figure </w:t>
      </w:r>
      <w:r w:rsidRPr="00CC2F87">
        <w:fldChar w:fldCharType="begin"/>
      </w:r>
      <w:r w:rsidRPr="00CC2F87">
        <w:instrText xml:space="preserve"> SEQ Figure \* ARABIC </w:instrText>
      </w:r>
      <w:r w:rsidRPr="00CC2F87">
        <w:fldChar w:fldCharType="separate"/>
      </w:r>
      <w:r w:rsidR="006B3A73">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64613B8C" w:rsidR="002D011B" w:rsidRPr="00CC2F87" w:rsidRDefault="000E1C92" w:rsidP="000E71C6">
      <w:pPr>
        <w:pStyle w:val="Caption"/>
        <w:jc w:val="both"/>
      </w:pPr>
      <w:bookmarkStart w:id="94" w:name="_Ref9955196"/>
      <w:bookmarkStart w:id="95" w:name="_Toc35096684"/>
      <w:r w:rsidRPr="00CC2F87">
        <w:t xml:space="preserve">Figure </w:t>
      </w:r>
      <w:r w:rsidRPr="00CC2F87">
        <w:fldChar w:fldCharType="begin"/>
      </w:r>
      <w:r w:rsidRPr="00CC2F87">
        <w:instrText xml:space="preserve"> SEQ Figure \* ARABIC </w:instrText>
      </w:r>
      <w:r w:rsidRPr="00CC2F87">
        <w:fldChar w:fldCharType="separate"/>
      </w:r>
      <w:r w:rsidR="006B3A73">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5800376"/>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ECCB5DD" w:rsidR="00CC0487" w:rsidRPr="00CC2F87" w:rsidRDefault="003A5764" w:rsidP="003A5764">
      <w:pPr>
        <w:pStyle w:val="TableCaption"/>
      </w:pPr>
      <w:bookmarkStart w:id="97" w:name="_Ref33902848"/>
      <w:bookmarkStart w:id="98" w:name="_Toc35096701"/>
      <w:r w:rsidRPr="00CC2F87">
        <w:t xml:space="preserve">Table </w:t>
      </w:r>
      <w:r w:rsidRPr="00CC2F87">
        <w:fldChar w:fldCharType="begin"/>
      </w:r>
      <w:r w:rsidRPr="00CC2F87">
        <w:instrText xml:space="preserve"> SEQ Table \* ARABIC </w:instrText>
      </w:r>
      <w:r w:rsidRPr="00CC2F87">
        <w:fldChar w:fldCharType="separate"/>
      </w:r>
      <w:r w:rsidR="00803B53">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790B68E" w:rsidR="00247ED5" w:rsidRPr="00CC2F87" w:rsidRDefault="00247ED5" w:rsidP="00247ED5">
      <w:pPr>
        <w:pStyle w:val="Caption"/>
        <w:jc w:val="both"/>
      </w:pPr>
      <w:bookmarkStart w:id="100" w:name="_Ref33903340"/>
      <w:bookmarkStart w:id="101" w:name="_Toc35096685"/>
      <w:r w:rsidRPr="00CC2F87">
        <w:t xml:space="preserve">Figure </w:t>
      </w:r>
      <w:r w:rsidRPr="00CC2F87">
        <w:fldChar w:fldCharType="begin"/>
      </w:r>
      <w:r w:rsidRPr="00CC2F87">
        <w:instrText xml:space="preserve"> SEQ Figure \* ARABIC </w:instrText>
      </w:r>
      <w:r w:rsidRPr="00CC2F87">
        <w:fldChar w:fldCharType="separate"/>
      </w:r>
      <w:r w:rsidR="006B3A73">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5800377"/>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3" w:name="_Toc35800378"/>
      <w:r w:rsidRPr="00CC2F87">
        <w:t xml:space="preserve">Assessment of </w:t>
      </w:r>
      <w:r w:rsidR="007D01EA">
        <w:t>achievable reductions in exposure to traffic noise</w:t>
      </w:r>
      <w:bookmarkEnd w:id="103"/>
    </w:p>
    <w:p w14:paraId="1F3039EE" w14:textId="71B4FBDF" w:rsidR="00FC4B4D" w:rsidRDefault="00E14A8E" w:rsidP="00FC4B4D">
      <w:r>
        <w:t xml:space="preserve">Quiet path routing application was used to calculating both shortest and quiet paths for </w:t>
      </w:r>
      <w:r w:rsidR="003460FC">
        <w:t xml:space="preserve">the </w:t>
      </w:r>
      <w:r>
        <w:t xml:space="preserve">modelled </w:t>
      </w:r>
      <w:r w:rsidRPr="00085B50">
        <w:t>31291</w:t>
      </w:r>
      <w:r>
        <w:t xml:space="preserve"> commuting-related walks (ODs). After filtering out paths that were outside the extent of the traffic noise data and few other problematic paths, the achievable reduction</w:t>
      </w:r>
      <w:r w:rsidR="00756E1D">
        <w:t xml:space="preserve">s </w:t>
      </w:r>
      <w:r>
        <w:t xml:space="preserve">in noise exposure </w:t>
      </w:r>
      <w:r w:rsidR="00756E1D">
        <w:t>were</w:t>
      </w:r>
      <w:r>
        <w:t xml:space="preserve"> assessed for </w:t>
      </w:r>
      <w:r w:rsidR="00756E1D" w:rsidRPr="00756E1D">
        <w:t xml:space="preserve">12180 </w:t>
      </w:r>
      <w:r>
        <w:t>OD pairs</w:t>
      </w:r>
      <w:r w:rsidR="00756E1D">
        <w:t xml:space="preserve"> having the shortest path within the length range from 300 m to 1300 m.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23A20">
      <w:pPr>
        <w:pStyle w:val="ListParagraph"/>
        <w:numPr>
          <w:ilvl w:val="0"/>
          <w:numId w:val="11"/>
        </w:numPr>
      </w:pPr>
      <w:r>
        <w:t>Distance between origin and destination</w:t>
      </w:r>
      <w:r w:rsidR="000424F7">
        <w:t xml:space="preserve"> (O-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t>
      </w:r>
      <w:r>
        <w:lastRenderedPageBreak/>
        <w:t xml:space="preserve">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by scatterplots and boxplots. </w:t>
      </w:r>
      <w:r w:rsidR="00594B7A">
        <w:t xml:space="preserve">It was anticipated that more quiet path alternatives were found for longer shortest paths. </w:t>
      </w:r>
    </w:p>
    <w:p w14:paraId="15CB7AFE" w14:textId="5EC1C6D9"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OD</w:t>
      </w:r>
      <w:r w:rsidR="00B352E8">
        <w:t>-</w:t>
      </w:r>
      <w:r w:rsidR="001E5686">
        <w:t>pairs</w:t>
      </w:r>
      <w:r w:rsidR="00B33A28">
        <w:t xml:space="preserve"> </w:t>
      </w:r>
      <w:r w:rsidR="00342B1B">
        <w:t>(</w:t>
      </w:r>
      <w:r w:rsidR="005F22FE">
        <w:t xml:space="preserve">on </w:t>
      </w:r>
      <w:r w:rsidR="00B33A28">
        <w:t>the shortest paths</w:t>
      </w:r>
      <w:r w:rsidR="00342B1B">
        <w:t>)</w:t>
      </w:r>
      <w:r w:rsidR="00B33A28">
        <w:t xml:space="preserve">.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4" w:name="_Toc35800379"/>
      <w:r>
        <w:lastRenderedPageBreak/>
        <w:t>RESULTS</w:t>
      </w:r>
      <w:bookmarkEnd w:id="104"/>
    </w:p>
    <w:p w14:paraId="30ADDC1E" w14:textId="6ACD0509" w:rsidR="00B17DC1" w:rsidRDefault="00B17DC1" w:rsidP="00B17DC1">
      <w:pPr>
        <w:pStyle w:val="Heading2"/>
      </w:pPr>
      <w:bookmarkStart w:id="105" w:name="_Toc35800380"/>
      <w:r w:rsidRPr="00CC2F87">
        <w:t>Pedestrians</w:t>
      </w:r>
      <w:r w:rsidR="002367E0">
        <w:t>’</w:t>
      </w:r>
      <w:r w:rsidRPr="00CC2F87">
        <w:t xml:space="preserve"> exposure to traffic noise</w:t>
      </w:r>
      <w:bookmarkEnd w:id="105"/>
    </w:p>
    <w:p w14:paraId="4EA105FD" w14:textId="77777777" w:rsidR="00A01D53"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p>
    <w:p w14:paraId="70EC3638" w14:textId="589A992A"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Pr="00CC2F87">
        <w:t xml:space="preserve">Table </w:t>
      </w:r>
      <w:r>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7136AC2F" w:rsidR="00B17DC1" w:rsidRPr="00CC2F87" w:rsidRDefault="00B17DC1" w:rsidP="00B17DC1">
      <w:pPr>
        <w:pStyle w:val="TableCaption"/>
      </w:pPr>
      <w:bookmarkStart w:id="106" w:name="_Ref33960913"/>
      <w:bookmarkStart w:id="107" w:name="_Toc35096702"/>
      <w:r w:rsidRPr="00CC2F87">
        <w:t xml:space="preserve">Table </w:t>
      </w:r>
      <w:r w:rsidRPr="00CC2F87">
        <w:fldChar w:fldCharType="begin"/>
      </w:r>
      <w:r w:rsidRPr="00CC2F87">
        <w:instrText xml:space="preserve"> SEQ Table \* ARABIC </w:instrText>
      </w:r>
      <w:r w:rsidRPr="00CC2F87">
        <w:fldChar w:fldCharType="separate"/>
      </w:r>
      <w:r w:rsidR="00803B5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3930E10" w:rsidR="00B17DC1" w:rsidRPr="00CC2F87" w:rsidRDefault="00B17DC1" w:rsidP="00B17DC1">
      <w:pPr>
        <w:pStyle w:val="TableCaption"/>
      </w:pPr>
      <w:r>
        <w:br/>
      </w:r>
      <w:bookmarkStart w:id="109" w:name="_Ref33960922"/>
      <w:bookmarkStart w:id="110" w:name="_Toc35096703"/>
      <w:r>
        <w:t xml:space="preserve">Table </w:t>
      </w:r>
      <w:r>
        <w:fldChar w:fldCharType="begin"/>
      </w:r>
      <w:r>
        <w:instrText xml:space="preserve"> SEQ Table \* ARABIC </w:instrText>
      </w:r>
      <w:r>
        <w:fldChar w:fldCharType="separate"/>
      </w:r>
      <w:r w:rsidR="00803B5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5800381"/>
      <w:r w:rsidRPr="00CC2F87">
        <w:t>Spatial patterns in pedestrians’ exposures to traffic noise</w:t>
      </w:r>
      <w:bookmarkEnd w:id="112"/>
    </w:p>
    <w:p w14:paraId="4FCEC4A6" w14:textId="7C0C46D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054F81">
        <w:t xml:space="preserve">of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761C06">
        <w:t xml:space="preserve">Figure </w:t>
      </w:r>
      <w:r w:rsidR="00761C06">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761C06" w:rsidRPr="00CC2F87">
        <w:t xml:space="preserve">Figure </w:t>
      </w:r>
      <w:r w:rsidR="00761C06">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rPr>
          <w:noProof/>
        </w:rPr>
        <w:t>28</w:t>
      </w:r>
      <w:r w:rsidR="00A12AB1">
        <w:fldChar w:fldCharType="end"/>
      </w:r>
      <w:r w:rsidR="00A12AB1">
        <w:t xml:space="preserve"> represent maps of average walking distances in traffic noise levels exceeding noise level thresholds 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B64832">
        <w:t>The choropleth maps of average ER</w:t>
      </w:r>
      <w:r w:rsidR="00B64832">
        <w:rPr>
          <w:vertAlign w:val="subscript"/>
        </w:rPr>
        <w:t xml:space="preserve">+65dB </w:t>
      </w:r>
      <w:r w:rsidR="00B64832">
        <w:t>and ER</w:t>
      </w:r>
      <w:r w:rsidR="00B64832">
        <w:rPr>
          <w:vertAlign w:val="subscript"/>
        </w:rPr>
        <w:t xml:space="preserve">+70dB </w:t>
      </w:r>
      <w:r w:rsidR="00B64832">
        <w:t>were not included in the results, as only similar spatial patterns were present in them than already presented by the average dB</w:t>
      </w:r>
      <w:r w:rsidR="00B64832" w:rsidRPr="00A1791A">
        <w:rPr>
          <w:vertAlign w:val="subscript"/>
        </w:rPr>
        <w:t>mean</w:t>
      </w:r>
      <w:r w:rsidR="00B64832">
        <w:t xml:space="preserve">. </w:t>
      </w:r>
    </w:p>
    <w:p w14:paraId="1BF4B4C2" w14:textId="7660E719"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origin-level </w:t>
      </w:r>
      <w:r w:rsidR="005F230D">
        <w:t xml:space="preserve">average </w:t>
      </w:r>
      <w:r w:rsidR="00551E53">
        <w:t xml:space="preserve">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551E53">
        <w:lastRenderedPageBreak/>
        <w:t>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r w:rsidR="00FC7B9B">
        <w:t>An important feature of the maps is visualizing the expected dynamic exposure to traffic noise per grid cell</w:t>
      </w:r>
      <w:r w:rsidR="002F4A6E">
        <w:t xml:space="preserve"> </w:t>
      </w:r>
      <w:r w:rsidR="00FC7B9B">
        <w:t>instead of the underlying traffic noise level</w:t>
      </w:r>
      <w:r w:rsidR="004B1E48">
        <w:t>s</w:t>
      </w:r>
      <w:r w:rsidR="00FC7B9B">
        <w:t xml:space="preserve">. </w:t>
      </w:r>
    </w:p>
    <w:p w14:paraId="3A9CB7FD" w14:textId="0116626A" w:rsidR="00863F96" w:rsidRDefault="00227288" w:rsidP="00361E7C">
      <w:r>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Clearly, t</w:t>
      </w:r>
      <w:r w:rsidR="00392C48">
        <w:t xml:space="preserve">he highest 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2C14E5">
        <w:t>Also</w:t>
      </w:r>
      <w:r w:rsidR="009B3DDB">
        <w:t>, f</w:t>
      </w:r>
      <w:r w:rsidR="001323FB">
        <w:t xml:space="preserve">or </w:t>
      </w:r>
      <w:r w:rsidR="0061771E">
        <w:t xml:space="preserve">a substantial share of the </w:t>
      </w:r>
      <w:r w:rsidR="001323FB">
        <w:t>areas (including the previously mentioned), the average noise level of the average walk is higher than 65 dB</w:t>
      </w:r>
      <w:r w:rsidR="002C14E5">
        <w:t xml:space="preserve">. The results indicate great dynamic exposures to unhealthy traffic noise levels from significant share of </w:t>
      </w:r>
      <w:r w:rsidR="00C66836">
        <w:t>the</w:t>
      </w:r>
      <w:r w:rsidR="002C14E5">
        <w:t xml:space="preserve"> origins.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7F0B8819">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4C874A1D" w:rsidR="00B17DC1" w:rsidRDefault="00B17DC1" w:rsidP="00B17DC1">
      <w:pPr>
        <w:pStyle w:val="Caption"/>
        <w:jc w:val="both"/>
      </w:pPr>
      <w:bookmarkStart w:id="113" w:name="_Ref33965311"/>
      <w:bookmarkStart w:id="114" w:name="_Toc35096686"/>
      <w:r w:rsidRPr="00CC2F87">
        <w:t xml:space="preserve">Figure </w:t>
      </w:r>
      <w:r w:rsidRPr="00CC2F87">
        <w:fldChar w:fldCharType="begin"/>
      </w:r>
      <w:r w:rsidRPr="00CC2F87">
        <w:instrText xml:space="preserve"> SEQ Figure \* ARABIC </w:instrText>
      </w:r>
      <w:r w:rsidRPr="00CC2F87">
        <w:fldChar w:fldCharType="separate"/>
      </w:r>
      <w:r w:rsidR="006B3A73">
        <w:rPr>
          <w:noProof/>
        </w:rPr>
        <w:t>25</w:t>
      </w:r>
      <w:r w:rsidRPr="00CC2F87">
        <w:fldChar w:fldCharType="end"/>
      </w:r>
      <w:bookmarkEnd w:id="113"/>
      <w:r w:rsidRPr="00CC2F87">
        <w:t xml:space="preserve">. </w:t>
      </w:r>
      <w:r w:rsidR="00A31008">
        <w:t>The a</w:t>
      </w:r>
      <w:r w:rsidRPr="00CC2F87">
        <w:t xml:space="preserve">verage walking </w:t>
      </w:r>
      <w:commentRangeStart w:id="115"/>
      <w:r w:rsidRPr="00CC2F87">
        <w:t xml:space="preserve">distance </w:t>
      </w:r>
      <w:commentRangeEnd w:id="115"/>
      <w:r w:rsidR="00D10ADB">
        <w:rPr>
          <w:rStyle w:val="CommentReference"/>
          <w:iCs w:val="0"/>
          <w:color w:val="auto"/>
        </w:rPr>
        <w:commentReference w:id="115"/>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4"/>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787121E3">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33770D75" w:rsidR="00232359" w:rsidRPr="00232359" w:rsidRDefault="00981967" w:rsidP="00981967">
      <w:pPr>
        <w:pStyle w:val="Caption"/>
        <w:jc w:val="both"/>
      </w:pPr>
      <w:bookmarkStart w:id="116" w:name="_Ref33965456"/>
      <w:bookmarkStart w:id="117" w:name="_Toc35096687"/>
      <w:r>
        <w:t xml:space="preserve">Figure </w:t>
      </w:r>
      <w:r>
        <w:fldChar w:fldCharType="begin"/>
      </w:r>
      <w:r>
        <w:instrText xml:space="preserve"> SEQ Figure \* ARABIC </w:instrText>
      </w:r>
      <w:r>
        <w:fldChar w:fldCharType="separate"/>
      </w:r>
      <w:r w:rsidR="006B3A73">
        <w:rPr>
          <w:noProof/>
        </w:rPr>
        <w:t>26</w:t>
      </w:r>
      <w:r>
        <w:fldChar w:fldCharType="end"/>
      </w:r>
      <w:bookmarkEnd w:id="116"/>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7"/>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54FFEC9D" w:rsidR="00B17DC1" w:rsidRPr="00CC2F87" w:rsidRDefault="00B17DC1" w:rsidP="00B17DC1">
      <w:pPr>
        <w:pStyle w:val="Caption"/>
        <w:jc w:val="both"/>
      </w:pPr>
      <w:bookmarkStart w:id="118" w:name="_Ref33965511"/>
      <w:bookmarkStart w:id="119" w:name="_Toc35096688"/>
      <w:r w:rsidRPr="00CC2F87">
        <w:t xml:space="preserve">Figure </w:t>
      </w:r>
      <w:r w:rsidRPr="00CC2F87">
        <w:fldChar w:fldCharType="begin"/>
      </w:r>
      <w:r w:rsidRPr="00CC2F87">
        <w:instrText xml:space="preserve"> SEQ Figure \* ARABIC </w:instrText>
      </w:r>
      <w:r w:rsidRPr="00CC2F87">
        <w:fldChar w:fldCharType="separate"/>
      </w:r>
      <w:r w:rsidR="006B3A73">
        <w:rPr>
          <w:noProof/>
        </w:rPr>
        <w:t>27</w:t>
      </w:r>
      <w:r w:rsidRPr="00CC2F87">
        <w:fldChar w:fldCharType="end"/>
      </w:r>
      <w:bookmarkEnd w:id="118"/>
      <w:r w:rsidRPr="00CC2F87">
        <w:t xml:space="preserve">. </w:t>
      </w:r>
      <w:r w:rsidR="00802880">
        <w:t>The a</w:t>
      </w:r>
      <w:r w:rsidRPr="00CC2F87">
        <w:t xml:space="preserve">verage walking </w:t>
      </w:r>
      <w:commentRangeStart w:id="120"/>
      <w:r w:rsidRPr="00CC2F87">
        <w:t xml:space="preserve">distance </w:t>
      </w:r>
      <w:commentRangeEnd w:id="120"/>
      <w:r w:rsidR="004758E5">
        <w:rPr>
          <w:rStyle w:val="CommentReference"/>
          <w:iCs w:val="0"/>
          <w:color w:val="auto"/>
        </w:rPr>
        <w:commentReference w:id="120"/>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9"/>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272DF694">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21F47599" w:rsidR="00575A13" w:rsidRDefault="00B17DC1" w:rsidP="006E50C1">
      <w:pPr>
        <w:pStyle w:val="Caption"/>
      </w:pPr>
      <w:bookmarkStart w:id="121" w:name="_Ref33965563"/>
      <w:bookmarkStart w:id="122" w:name="_Toc35096689"/>
      <w:r w:rsidRPr="00CC2F87">
        <w:t xml:space="preserve">Figure </w:t>
      </w:r>
      <w:r w:rsidRPr="00CC2F87">
        <w:fldChar w:fldCharType="begin"/>
      </w:r>
      <w:r w:rsidRPr="00CC2F87">
        <w:instrText xml:space="preserve"> SEQ Figure \* ARABIC </w:instrText>
      </w:r>
      <w:r w:rsidRPr="00CC2F87">
        <w:fldChar w:fldCharType="separate"/>
      </w:r>
      <w:r w:rsidR="006B3A73">
        <w:rPr>
          <w:noProof/>
        </w:rPr>
        <w:t>28</w:t>
      </w:r>
      <w:r w:rsidRPr="00CC2F87">
        <w:fldChar w:fldCharType="end"/>
      </w:r>
      <w:bookmarkEnd w:id="121"/>
      <w:r w:rsidRPr="00CC2F87">
        <w:t xml:space="preserve">. </w:t>
      </w:r>
      <w:r w:rsidR="000D29EE">
        <w:t>The a</w:t>
      </w:r>
      <w:r w:rsidR="000D29EE" w:rsidRPr="00CC2F87">
        <w:t xml:space="preserve">verage walking </w:t>
      </w:r>
      <w:commentRangeStart w:id="123"/>
      <w:r w:rsidR="000D29EE" w:rsidRPr="00CC2F87">
        <w:t xml:space="preserve">distance </w:t>
      </w:r>
      <w:commentRangeEnd w:id="123"/>
      <w:r w:rsidR="000D29EE">
        <w:rPr>
          <w:rStyle w:val="CommentReference"/>
          <w:iCs w:val="0"/>
          <w:color w:val="auto"/>
        </w:rPr>
        <w:commentReference w:id="123"/>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2"/>
      <w:r w:rsidR="005C7FA8">
        <w:t xml:space="preserve"> </w:t>
      </w:r>
    </w:p>
    <w:p w14:paraId="4D005831" w14:textId="3E1568B6" w:rsidR="006826F7" w:rsidRDefault="006826F7" w:rsidP="006826F7">
      <w:pPr>
        <w:pStyle w:val="Heading2"/>
      </w:pPr>
      <w:bookmarkStart w:id="124" w:name="_Toc35800382"/>
      <w:r>
        <w:t>Quiet path routing API</w:t>
      </w:r>
      <w:bookmarkEnd w:id="124"/>
    </w:p>
    <w:p w14:paraId="180D3DA0" w14:textId="77777777" w:rsidR="00BB033B"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gs_coordinates</w:t>
      </w:r>
      <w:proofErr w:type="spellEnd"/>
      <w:r w:rsidR="00CC02D0">
        <w:t>&gt;</w:t>
      </w:r>
      <w:r w:rsidR="00CC02D0" w:rsidRPr="00CC02D0">
        <w:t>/</w:t>
      </w:r>
      <w:r w:rsidR="00CC02D0">
        <w:t>&lt;</w:t>
      </w:r>
      <w:proofErr w:type="spellStart"/>
      <w:r w:rsidR="00B0216A">
        <w:t>destination</w:t>
      </w:r>
      <w:r w:rsidR="00CC02D0">
        <w:t>_wgs_coordinates</w:t>
      </w:r>
      <w:proofErr w:type="spellEnd"/>
      <w:r w:rsidR="00CC02D0">
        <w:t xml:space="preserve">&gt;. The API </w:t>
      </w:r>
      <w:r w:rsidR="005E19AB">
        <w:t>responds</w:t>
      </w:r>
      <w:r w:rsidR="00CC02D0">
        <w:t xml:space="preserve"> </w:t>
      </w:r>
      <w:r w:rsidR="007C35FD">
        <w:t xml:space="preserve">to requests simply by returning either </w:t>
      </w:r>
      <w:r w:rsidR="008E26E2">
        <w:t xml:space="preserve">the paths </w:t>
      </w:r>
      <w:r w:rsidR="00AD2D01">
        <w:t xml:space="preserve">as a </w:t>
      </w:r>
      <w:r w:rsidR="00CC02D0">
        <w:t xml:space="preserve">GeoJSON </w:t>
      </w:r>
      <w:r w:rsidR="00AD2D01">
        <w:t xml:space="preserve">FeatureCollection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paths in the returned FeatureCollection contain several</w:t>
      </w:r>
      <w:r w:rsidR="008506E7">
        <w:t xml:space="preserve"> attributes o</w:t>
      </w:r>
      <w:r w:rsidR="006D179D">
        <w:t>n noise exposure and length</w:t>
      </w:r>
      <w:r w:rsidR="008506E7">
        <w:t xml:space="preserve"> as properties</w:t>
      </w:r>
      <w:r w:rsidR="006D179D">
        <w:t xml:space="preserve"> (</w:t>
      </w:r>
      <w:r w:rsidR="00727B58">
        <w:fldChar w:fldCharType="begin"/>
      </w:r>
      <w:r w:rsidR="00727B58">
        <w:instrText xml:space="preserve"> REF _Ref34575518 \h </w:instrText>
      </w:r>
      <w:r w:rsidR="00727B58">
        <w:fldChar w:fldCharType="separate"/>
      </w:r>
      <w:r w:rsidR="00727B58">
        <w:t xml:space="preserve">Table </w:t>
      </w:r>
      <w:r w:rsidR="00727B58">
        <w:rPr>
          <w:noProof/>
        </w:rPr>
        <w:t>9</w:t>
      </w:r>
      <w:r w:rsidR="00727B58">
        <w:fldChar w:fldCharType="end"/>
      </w:r>
      <w:r w:rsidR="00727B58">
        <w:t xml:space="preserve">). </w:t>
      </w:r>
      <w:r w:rsidR="00B96BC5">
        <w:t xml:space="preserve">Some of the </w:t>
      </w:r>
      <w:r w:rsidR="008506E7">
        <w:t>properties</w:t>
      </w:r>
      <w:r w:rsidR="00B96BC5">
        <w:t xml:space="preserve"> describe difference in noise exposure </w:t>
      </w:r>
      <w:r w:rsidR="00B96BC5">
        <w:lastRenderedPageBreak/>
        <w:t xml:space="preserve">(compared to the shortest path) and </w:t>
      </w:r>
      <w:r w:rsidR="00A72A5A">
        <w:t xml:space="preserve">thus </w:t>
      </w:r>
      <w:r w:rsidR="008506E7">
        <w:t>have</w:t>
      </w:r>
      <w:r w:rsidR="00B801B5">
        <w:t xml:space="preserve"> non-null values </w:t>
      </w:r>
      <w:r w:rsidR="00B96BC5">
        <w:t xml:space="preserve">only for quiet paths.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727B58" w:rsidRPr="00803B53">
        <w:t>Table 10</w:t>
      </w:r>
      <w:r w:rsidR="00727B58">
        <w:fldChar w:fldCharType="end"/>
      </w:r>
      <w:r w:rsidR="00727B58">
        <w:t>.</w:t>
      </w:r>
      <w:r w:rsidR="00C40DC9">
        <w:t xml:space="preserve"> The attributes of the paths can be used for comparing different paths visually and by attributes in </w:t>
      </w:r>
      <w:r w:rsidR="00E34C24">
        <w:t>a</w:t>
      </w:r>
      <w:r w:rsidR="00C40DC9">
        <w:t xml:space="preserve"> user-interface. </w:t>
      </w:r>
      <w:r w:rsidR="00BA1427">
        <w:t>Since the paths are returned in a standard GeoJSON format, they can be easily viewed by web map</w:t>
      </w:r>
      <w:r w:rsidR="004629CE">
        <w:t>ping</w:t>
      </w:r>
      <w:r w:rsidR="00BA1427">
        <w:t xml:space="preserve"> libraries and also in most desktop GIS applications</w:t>
      </w:r>
      <w:r w:rsidR="004629CE">
        <w:t xml:space="preserve"> (e.g. QGIS)</w:t>
      </w:r>
      <w:r w:rsidR="00BA1427">
        <w:t>.</w:t>
      </w:r>
      <w:r w:rsidR="00BB033B">
        <w:t xml:space="preserve"> More detailed documentation of the quiet path routing API can be viewed at: </w:t>
      </w:r>
    </w:p>
    <w:p w14:paraId="26610813" w14:textId="293BFBA9" w:rsidR="00BB033B" w:rsidRPr="00B57C8B" w:rsidRDefault="005020F4" w:rsidP="00CC02D0">
      <w:pPr>
        <w:rPr>
          <w:color w:val="000000" w:themeColor="text1"/>
        </w:rPr>
      </w:pPr>
      <w:hyperlink r:id="rId42" w:history="1">
        <w:r w:rsidR="00BB033B" w:rsidRPr="00831B94">
          <w:rPr>
            <w:rStyle w:val="Hyperlink"/>
            <w:color w:val="000000" w:themeColor="text1"/>
          </w:rPr>
          <w:t>https://github.com/DigitalGeographyLab/hope-green-path-server/blob/develop/docs/green_paths_api.md</w:t>
        </w:r>
      </w:hyperlink>
    </w:p>
    <w:p w14:paraId="5428A122" w14:textId="1CFC9E32" w:rsidR="000B5580" w:rsidRPr="006826F7" w:rsidRDefault="00803B53" w:rsidP="00803B53">
      <w:pPr>
        <w:pStyle w:val="TableCaption"/>
      </w:pPr>
      <w:bookmarkStart w:id="125" w:name="_Ref34575518"/>
      <w:bookmarkStart w:id="126" w:name="_Toc35096704"/>
      <w:r>
        <w:t xml:space="preserve">Table </w:t>
      </w:r>
      <w:r>
        <w:fldChar w:fldCharType="begin"/>
      </w:r>
      <w:r>
        <w:instrText xml:space="preserve"> SEQ Table \* ARABIC </w:instrText>
      </w:r>
      <w:r>
        <w:fldChar w:fldCharType="separate"/>
      </w:r>
      <w:r>
        <w:rPr>
          <w:noProof/>
        </w:rPr>
        <w:t>9</w:t>
      </w:r>
      <w:r>
        <w:fldChar w:fldCharType="end"/>
      </w:r>
      <w:bookmarkEnd w:id="125"/>
      <w:r>
        <w:t xml:space="preserve">. Descriptions of the path properties returned from </w:t>
      </w:r>
      <w:r w:rsidR="00C171B0">
        <w:t xml:space="preserve">the </w:t>
      </w:r>
      <w:r>
        <w:t>quiet path routing API.</w:t>
      </w:r>
      <w:bookmarkEnd w:id="126"/>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4AD51005" w:rsidR="00B076FB" w:rsidRPr="00CC2F87" w:rsidRDefault="00B076FB" w:rsidP="00FE6B69">
            <w:pPr>
              <w:pStyle w:val="TableText"/>
            </w:pPr>
            <w:r>
              <w:t>Unique name of the path (e.g. “short” or “qp_0.2”).</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31A44E98" w:rsidR="00B076FB" w:rsidRPr="00CC2F87" w:rsidRDefault="00B076FB" w:rsidP="00FE6B69">
            <w:pPr>
              <w:pStyle w:val="TableText"/>
            </w:pPr>
            <w:r>
              <w:t>Noise sensitivity coefficient</w:t>
            </w:r>
            <w:r w:rsidR="00FD2FAB">
              <w:t xml:space="preserve"> with which the quiet path was optimiz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74F2E0DB" w:rsidR="00B076FB" w:rsidRPr="00CC2F87" w:rsidRDefault="00B076FB" w:rsidP="00B076FB">
            <w:pPr>
              <w:pStyle w:val="TableText"/>
            </w:pPr>
            <w:r>
              <w:t xml:space="preserve">Differences in contaminated distances with different noise levels as dictionary compared to the shortest path. </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557EA26A" w:rsidR="00B076FB" w:rsidRPr="00CC2F87" w:rsidRDefault="00B076FB" w:rsidP="00B076FB">
            <w:pPr>
              <w:pStyle w:val="TableText"/>
            </w:pPr>
            <w:r>
              <w:t xml:space="preserve">Ratio between difference in noise exposure index </w:t>
            </w:r>
            <w:r w:rsidR="00803B53">
              <w:t>and length compared to the shortest path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49F6664A" w:rsidR="00803B53" w:rsidRPr="00803B53" w:rsidRDefault="00803B53" w:rsidP="00803B53">
      <w:pPr>
        <w:pStyle w:val="TableCaption"/>
      </w:pPr>
      <w:bookmarkStart w:id="127" w:name="_Ref34575558"/>
      <w:bookmarkStart w:id="128" w:name="_Toc35096705"/>
      <w:r w:rsidRPr="00803B53">
        <w:lastRenderedPageBreak/>
        <w:t xml:space="preserve">Table </w:t>
      </w:r>
      <w:r w:rsidRPr="00803B53">
        <w:fldChar w:fldCharType="begin"/>
      </w:r>
      <w:r w:rsidRPr="00803B53">
        <w:instrText xml:space="preserve"> SEQ Table \* ARABIC </w:instrText>
      </w:r>
      <w:r w:rsidRPr="00803B53">
        <w:fldChar w:fldCharType="separate"/>
      </w:r>
      <w:r w:rsidRPr="00803B53">
        <w:t>10</w:t>
      </w:r>
      <w:r w:rsidRPr="00803B53">
        <w:fldChar w:fldCharType="end"/>
      </w:r>
      <w:bookmarkEnd w:id="127"/>
      <w:r w:rsidRPr="00803B53">
        <w:t xml:space="preserve">. Example of a FeatureCollection of two paths returned from </w:t>
      </w:r>
      <w:r w:rsidR="008E7F08">
        <w:t xml:space="preserve">the </w:t>
      </w:r>
      <w:r w:rsidRPr="00803B53">
        <w:t>quiet path routing API.</w:t>
      </w:r>
      <w:bookmarkEnd w:id="128"/>
    </w:p>
    <w:p w14:paraId="3118ED22" w14:textId="6C448FF7" w:rsidR="009A77E3" w:rsidRDefault="009A77E3" w:rsidP="00B076FB">
      <w:r w:rsidRPr="009A77E3">
        <w:rPr>
          <w:noProof/>
        </w:rPr>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5020F4" w:rsidRPr="009219C3" w:rsidRDefault="005020F4"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5020F4" w:rsidRPr="009A77E3" w:rsidRDefault="005020F4"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5020F4" w:rsidRPr="009219C3" w:rsidRDefault="005020F4" w:rsidP="009219C3">
                      <w:pPr>
                        <w:pStyle w:val="PlainText"/>
                      </w:pPr>
                      <w:r w:rsidRPr="009219C3">
                        <w:rPr>
                          <w:rFonts w:hint="eastAsia"/>
                        </w:rPr>
                        <w:t>Path_FC</w:t>
                      </w:r>
                      <w:r>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5020F4" w:rsidRPr="009A77E3" w:rsidRDefault="005020F4"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29" w:name="_Toc35800383"/>
      <w:r w:rsidRPr="00CC2F87">
        <w:t>Quiet path route planner</w:t>
      </w:r>
      <w:bookmarkEnd w:id="129"/>
    </w:p>
    <w:p w14:paraId="262788EE" w14:textId="0E78D20D" w:rsidR="00604364" w:rsidRDefault="00D968CF" w:rsidP="00D0504C">
      <w:r>
        <w:lastRenderedPageBreak/>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761C06" w:rsidRPr="00CC2F87">
        <w:t xml:space="preserve">Figure </w:t>
      </w:r>
      <w:r w:rsidR="00761C06">
        <w:rPr>
          <w:noProof/>
        </w:rPr>
        <w:t>29</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t xml:space="preserve">sequence </w:t>
      </w:r>
      <w:r w:rsidR="00EB7CB1">
        <w:t xml:space="preserve">of </w:t>
      </w:r>
      <w:r w:rsidR="000A6F60">
        <w:t xml:space="preserve">actions </w:t>
      </w:r>
      <w:r w:rsidR="00034233">
        <w:t xml:space="preserve">for requesting, receiving and comparing </w:t>
      </w:r>
      <w:r w:rsidR="000A6F60">
        <w:t>route suggestions for one OD-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58AA0D5F" w:rsidR="00C04B57" w:rsidRDefault="00C04B57" w:rsidP="00D0504C">
      <w:r>
        <w:fldChar w:fldCharType="begin"/>
      </w:r>
      <w:r>
        <w:instrText xml:space="preserve"> REF _Ref34580873 \h </w:instrText>
      </w:r>
      <w:r>
        <w:fldChar w:fldCharType="separate"/>
      </w:r>
      <w:r w:rsidRPr="00CC2F87">
        <w:t xml:space="preserve">Figure </w:t>
      </w:r>
      <w:r>
        <w:rPr>
          <w:noProof/>
        </w:rPr>
        <w:t>30</w:t>
      </w:r>
      <w:r>
        <w:fldChar w:fldCharType="end"/>
      </w:r>
      <w:r>
        <w:t xml:space="preserve"> and </w:t>
      </w:r>
      <w:r>
        <w:fldChar w:fldCharType="begin"/>
      </w:r>
      <w:r>
        <w:instrText xml:space="preserve"> REF _Ref34580877 \h </w:instrText>
      </w:r>
      <w:r>
        <w:fldChar w:fldCharType="separate"/>
      </w:r>
      <w:r>
        <w:t xml:space="preserve">Figure </w:t>
      </w:r>
      <w:r>
        <w:rPr>
          <w:noProof/>
        </w:rPr>
        <w:t>31</w:t>
      </w:r>
      <w:r>
        <w:fldChar w:fldCharType="end"/>
      </w:r>
      <w:r>
        <w:t xml:space="preserve"> represent the quiet path route planner in</w:t>
      </w:r>
      <w:r w:rsidR="00D6074A">
        <w:t xml:space="preserve"> two</w:t>
      </w:r>
      <w:r>
        <w:t xml:space="preserve"> practical situations. In the first figure, only two paths are shown for the OD-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35BA42AF" w:rsidR="001F0D44" w:rsidRDefault="005F485A" w:rsidP="00D0504C">
      <w:r>
        <w:t xml:space="preserve">In </w:t>
      </w:r>
      <w:r>
        <w:fldChar w:fldCharType="begin"/>
      </w:r>
      <w:r>
        <w:instrText xml:space="preserve"> REF _Ref34580877 \h </w:instrText>
      </w:r>
      <w:r>
        <w:fldChar w:fldCharType="separate"/>
      </w:r>
      <w:r>
        <w:t xml:space="preserve">Figure </w:t>
      </w:r>
      <w:r>
        <w:rPr>
          <w:noProof/>
        </w:rPr>
        <w:t>31</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E23A20">
      <w:pPr>
        <w:pStyle w:val="ListParagraph"/>
        <w:numPr>
          <w:ilvl w:val="0"/>
          <w:numId w:val="17"/>
        </w:numPr>
      </w:pPr>
      <w:r>
        <w:t>Map zooms automatically t</w:t>
      </w:r>
      <w:r w:rsidR="001F0D44">
        <w:t>o fit</w:t>
      </w:r>
      <w:r>
        <w:t xml:space="preserve"> both origin and destination in the view when routing is started.</w:t>
      </w:r>
    </w:p>
    <w:p w14:paraId="353CE93C" w14:textId="7287EDA8" w:rsidR="00AA2F30" w:rsidRDefault="00EA4456" w:rsidP="00E23A20">
      <w:pPr>
        <w:pStyle w:val="ListParagraph"/>
        <w:numPr>
          <w:ilvl w:val="0"/>
          <w:numId w:val="17"/>
        </w:numPr>
      </w:pPr>
      <w:r>
        <w:t>Map zooms automatically to user location if the user selects “current location” as the origin.</w:t>
      </w:r>
    </w:p>
    <w:p w14:paraId="63B538AB" w14:textId="728D3974" w:rsidR="00EA4456" w:rsidRDefault="00EA4456" w:rsidP="00E23A20">
      <w:pPr>
        <w:pStyle w:val="ListParagraph"/>
        <w:numPr>
          <w:ilvl w:val="0"/>
          <w:numId w:val="17"/>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E23A20">
      <w:pPr>
        <w:pStyle w:val="ListParagraph"/>
        <w:numPr>
          <w:ilvl w:val="0"/>
          <w:numId w:val="17"/>
        </w:numPr>
      </w:pPr>
      <w:r>
        <w:lastRenderedPageBreak/>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E23A20">
      <w:pPr>
        <w:pStyle w:val="ListParagraph"/>
        <w:numPr>
          <w:ilvl w:val="0"/>
          <w:numId w:val="17"/>
        </w:numPr>
      </w:pPr>
      <w:r>
        <w:t xml:space="preserve">If a path is selected from the map, the list of paths automatically “jumps” to display the selected path. </w:t>
      </w:r>
    </w:p>
    <w:p w14:paraId="4AA4EA66" w14:textId="2D5F624E" w:rsidR="00407D35" w:rsidRDefault="00407D35" w:rsidP="00E23A20">
      <w:pPr>
        <w:pStyle w:val="ListParagraph"/>
        <w:numPr>
          <w:ilvl w:val="0"/>
          <w:numId w:val="17"/>
        </w:numPr>
      </w:pPr>
      <w:r>
        <w:t>UI shows notifications to inform the user about the state of the route planner (e.g. “Origin not found”, “Routing”, “Error in routing”).</w:t>
      </w:r>
      <w:r w:rsidR="00FF25E3">
        <w:t xml:space="preserve"> </w:t>
      </w:r>
    </w:p>
    <w:p w14:paraId="6A65C898" w14:textId="17EB01C6" w:rsidR="00D52918" w:rsidRDefault="00D52918" w:rsidP="00E23A20">
      <w:pPr>
        <w:pStyle w:val="ListParagraph"/>
        <w:numPr>
          <w:ilvl w:val="0"/>
          <w:numId w:val="17"/>
        </w:numPr>
      </w:pPr>
      <w:r>
        <w:t>A small search radius is used when selecting paths from the map to ease selecting paths by tapping with finger on mobile phones.</w:t>
      </w:r>
      <w:r w:rsidR="00407D35">
        <w:t xml:space="preserve"> </w:t>
      </w:r>
    </w:p>
    <w:p w14:paraId="074E73D2" w14:textId="0C06D0F3" w:rsidR="00D52918" w:rsidRDefault="008C2FA3" w:rsidP="00E23A20">
      <w:pPr>
        <w:pStyle w:val="ListParagraph"/>
        <w:numPr>
          <w:ilvl w:val="0"/>
          <w:numId w:val="17"/>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7C8AC3B4" w14:textId="085F7201" w:rsidR="008E1123" w:rsidRDefault="008E1123" w:rsidP="00E23A20">
      <w:pPr>
        <w:pStyle w:val="ListParagraph"/>
        <w:numPr>
          <w:ilvl w:val="0"/>
          <w:numId w:val="17"/>
        </w:numPr>
      </w:pPr>
      <w:r>
        <w:t>The web application can be added</w:t>
      </w:r>
      <w:r w:rsidR="00E52E30">
        <w:t xml:space="preserve"> </w:t>
      </w:r>
      <w:r>
        <w:t xml:space="preserve">to the “home screen” of user’s </w:t>
      </w:r>
      <w:r w:rsidR="00E52E30">
        <w:t xml:space="preserve">phone to </w:t>
      </w:r>
      <w:r w:rsidR="00B57C8B">
        <w:t>be used</w:t>
      </w:r>
      <w:r w:rsidR="00E52E30">
        <w:t xml:space="preserve"> similarly as</w:t>
      </w:r>
      <w:r w:rsidR="002F7EEC">
        <w:t xml:space="preserve"> installed apps</w:t>
      </w:r>
      <w:r w:rsidR="00E52E30">
        <w:t xml:space="preserve">; when opened from </w:t>
      </w:r>
      <w:r w:rsidR="00464661">
        <w:t xml:space="preserve">the icon on </w:t>
      </w:r>
      <w:r w:rsidR="00DA0CA7">
        <w:t xml:space="preserve">the </w:t>
      </w:r>
      <w:r w:rsidR="00E52E30">
        <w:t xml:space="preserve">home screen, the </w:t>
      </w:r>
      <w:r w:rsidR="00700D45">
        <w:t xml:space="preserve">application </w:t>
      </w:r>
      <w:r w:rsidR="00E52E30">
        <w:t xml:space="preserve">runs in full screen mode </w:t>
      </w:r>
      <w:r w:rsidR="00C7790C">
        <w:t xml:space="preserve">(without e.g. address bar) </w:t>
      </w:r>
      <w:r w:rsidR="00E52E30">
        <w:t>and avoids the need to be refreshed</w:t>
      </w:r>
      <w:r w:rsidR="00270D20">
        <w:t xml:space="preserve"> (</w:t>
      </w:r>
      <w:r w:rsidR="00270D20">
        <w:fldChar w:fldCharType="begin"/>
      </w:r>
      <w:r w:rsidR="00270D20">
        <w:instrText xml:space="preserve"> REF _Ref35094920 \h </w:instrText>
      </w:r>
      <w:r w:rsidR="00270D20">
        <w:fldChar w:fldCharType="separate"/>
      </w:r>
      <w:r w:rsidR="00270D20">
        <w:t xml:space="preserve">Figure </w:t>
      </w:r>
      <w:r w:rsidR="00270D20">
        <w:rPr>
          <w:noProof/>
        </w:rPr>
        <w:t>32</w:t>
      </w:r>
      <w:r w:rsidR="00270D20">
        <w:fldChar w:fldCharType="end"/>
      </w:r>
      <w:r w:rsidR="00270D20">
        <w:t>)</w:t>
      </w:r>
      <w:r w:rsidR="00E52E30">
        <w:t xml:space="preserve">. </w:t>
      </w:r>
      <w:r w:rsidR="00133F00">
        <w:t xml:space="preserve">This feature is enabled by html meta tags and </w:t>
      </w:r>
      <w:r w:rsidR="00B75729">
        <w:t xml:space="preserve">a </w:t>
      </w:r>
      <w:r w:rsidR="00133F00">
        <w:t xml:space="preserve">custom-made </w:t>
      </w:r>
      <w:r w:rsidR="004D34A1">
        <w:t xml:space="preserve">“app </w:t>
      </w:r>
      <w:r w:rsidR="00133F00">
        <w:t>icon</w:t>
      </w:r>
      <w:r w:rsidR="00A71F6C">
        <w:t>”</w:t>
      </w:r>
      <w:r w:rsidR="00133F00">
        <w:t>.</w:t>
      </w:r>
      <w:r w:rsidR="006E05A6">
        <w:t xml:space="preserve"> </w:t>
      </w:r>
    </w:p>
    <w:p w14:paraId="0A3BF416" w14:textId="06DBBFB4" w:rsidR="00D0504C" w:rsidRPr="00CC2F87" w:rsidRDefault="00D0504C" w:rsidP="00D0504C">
      <w:pPr>
        <w:keepNext/>
      </w:pPr>
      <w:r w:rsidRPr="00CC2F87">
        <w:rPr>
          <w:noProof/>
        </w:rPr>
        <w:lastRenderedPageBreak/>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1311B7ED" w:rsidR="000E1B52" w:rsidRPr="00CC2F87" w:rsidRDefault="00D0504C" w:rsidP="002F4105">
      <w:pPr>
        <w:pStyle w:val="Caption"/>
      </w:pPr>
      <w:bookmarkStart w:id="130" w:name="_Ref9602518"/>
      <w:bookmarkStart w:id="131" w:name="_Ref9602513"/>
      <w:bookmarkStart w:id="132" w:name="_Toc35096690"/>
      <w:r w:rsidRPr="00CC2F87">
        <w:t xml:space="preserve">Figure </w:t>
      </w:r>
      <w:r w:rsidRPr="00CC2F87">
        <w:fldChar w:fldCharType="begin"/>
      </w:r>
      <w:r w:rsidRPr="00CC2F87">
        <w:instrText xml:space="preserve"> SEQ Figure \* ARABIC </w:instrText>
      </w:r>
      <w:r w:rsidRPr="00CC2F87">
        <w:fldChar w:fldCharType="separate"/>
      </w:r>
      <w:r w:rsidR="006B3A73">
        <w:rPr>
          <w:noProof/>
        </w:rPr>
        <w:t>29</w:t>
      </w:r>
      <w:r w:rsidRPr="00CC2F87">
        <w:fldChar w:fldCharType="end"/>
      </w:r>
      <w:bookmarkEnd w:id="130"/>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1"/>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2"/>
      <w:r w:rsidRPr="00CC2F87">
        <w:t xml:space="preserve"> </w:t>
      </w:r>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4"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5"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6"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7"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8"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9" o:title=""/>
                  <v:path arrowok="t"/>
                </v:shape>
                <w10:anchorlock/>
              </v:group>
            </w:pict>
          </mc:Fallback>
        </mc:AlternateContent>
      </w:r>
    </w:p>
    <w:p w14:paraId="7FD89DDC" w14:textId="7AB5837E" w:rsidR="00E31FB7" w:rsidRDefault="000E1B52" w:rsidP="002F4105">
      <w:pPr>
        <w:pStyle w:val="Caption"/>
        <w:spacing w:before="120" w:after="240"/>
      </w:pPr>
      <w:bookmarkStart w:id="133" w:name="_Ref34580873"/>
      <w:bookmarkStart w:id="134" w:name="_Toc3509669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6B3A73">
        <w:rPr>
          <w:noProof/>
        </w:rPr>
        <w:t>30</w:t>
      </w:r>
      <w:r w:rsidR="004F023F" w:rsidRPr="00CC2F87">
        <w:fldChar w:fldCharType="end"/>
      </w:r>
      <w:bookmarkEnd w:id="133"/>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r w:rsidR="002F4105">
        <w:t>showing two alternative paths (one shortest path and one quiet path).</w:t>
      </w:r>
      <w:bookmarkEnd w:id="134"/>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1"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2"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3"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4"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5" o:title=""/>
                  <v:path arrowok="t"/>
                </v:shape>
                <w10:anchorlock/>
              </v:group>
            </w:pict>
          </mc:Fallback>
        </mc:AlternateContent>
      </w:r>
    </w:p>
    <w:p w14:paraId="08C68691" w14:textId="04725F48" w:rsidR="00B52366" w:rsidRDefault="002F4105" w:rsidP="00F57F90">
      <w:pPr>
        <w:pStyle w:val="Caption"/>
        <w:jc w:val="both"/>
      </w:pPr>
      <w:bookmarkStart w:id="135" w:name="_Ref34580877"/>
      <w:bookmarkStart w:id="136" w:name="_Toc35096692"/>
      <w:r>
        <w:t xml:space="preserve">Figure </w:t>
      </w:r>
      <w:r>
        <w:fldChar w:fldCharType="begin"/>
      </w:r>
      <w:r>
        <w:instrText xml:space="preserve"> SEQ Figure \* ARABIC </w:instrText>
      </w:r>
      <w:r>
        <w:fldChar w:fldCharType="separate"/>
      </w:r>
      <w:r w:rsidR="006B3A73">
        <w:rPr>
          <w:noProof/>
        </w:rPr>
        <w:t>31</w:t>
      </w:r>
      <w:r>
        <w:fldChar w:fldCharType="end"/>
      </w:r>
      <w:bookmarkEnd w:id="135"/>
      <w:r>
        <w:t xml:space="preserve">. </w:t>
      </w:r>
      <w:r w:rsidR="00A02267">
        <w:t>The u</w:t>
      </w:r>
      <w:r>
        <w:t>ser-interface of the</w:t>
      </w:r>
      <w:r w:rsidR="00DF7456">
        <w:t xml:space="preserve"> quiet path</w:t>
      </w:r>
      <w:r>
        <w:t xml:space="preserve"> route planner showing several alternative paths (one shortest path and six quiet paths).</w:t>
      </w:r>
      <w:bookmarkEnd w:id="136"/>
      <w:r>
        <w:t xml:space="preserve"> </w:t>
      </w:r>
    </w:p>
    <w:p w14:paraId="55298D1B" w14:textId="77777777" w:rsidR="006B3A73" w:rsidRDefault="006B3A73" w:rsidP="006B3A73">
      <w:pPr>
        <w:keepNext/>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2B35E36B" w:rsidR="006B3A73" w:rsidRPr="006B3A73" w:rsidRDefault="006B3A73" w:rsidP="006B3A73">
      <w:pPr>
        <w:pStyle w:val="Caption"/>
        <w:jc w:val="both"/>
      </w:pPr>
      <w:bookmarkStart w:id="137" w:name="_Ref35094920"/>
      <w:bookmarkStart w:id="138" w:name="_Toc35096693"/>
      <w:r>
        <w:t xml:space="preserve">Figure </w:t>
      </w:r>
      <w:r>
        <w:fldChar w:fldCharType="begin"/>
      </w:r>
      <w:r>
        <w:instrText xml:space="preserve"> SEQ Figure \* ARABIC </w:instrText>
      </w:r>
      <w:r>
        <w:fldChar w:fldCharType="separate"/>
      </w:r>
      <w:r>
        <w:rPr>
          <w:noProof/>
        </w:rPr>
        <w:t>32</w:t>
      </w:r>
      <w:r>
        <w:fldChar w:fldCharType="end"/>
      </w:r>
      <w:bookmarkEnd w:id="137"/>
      <w:r>
        <w:t xml:space="preserve">. “Add to home screen” 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38"/>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39" w:name="_Toc35800384"/>
      <w:r>
        <w:t>Achievable reductions in exposure to traffic noise</w:t>
      </w:r>
      <w:bookmarkEnd w:id="139"/>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777777" w:rsidR="00863A03" w:rsidRDefault="00863A03" w:rsidP="00E23A20">
      <w:pPr>
        <w:pStyle w:val="ListParagraph"/>
        <w:numPr>
          <w:ilvl w:val="0"/>
          <w:numId w:val="8"/>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E23A20">
      <w:pPr>
        <w:pStyle w:val="ListParagraph"/>
        <w:numPr>
          <w:ilvl w:val="0"/>
          <w:numId w:val="8"/>
        </w:numPr>
      </w:pPr>
      <w:r>
        <w:t>EI (index of total exposure to traffic noise)</w:t>
      </w:r>
    </w:p>
    <w:p w14:paraId="3866D7BA" w14:textId="0ED77CF3" w:rsidR="00863A03" w:rsidRDefault="00863A03" w:rsidP="00863A03">
      <w:r>
        <w:lastRenderedPageBreak/>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pair.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length addition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40" w:name="_Ref21677664"/>
      <w:r>
        <w:t xml:space="preserve">Three important observations can be made by assessing the scatterplots and the results of the regression analysis: </w:t>
      </w:r>
    </w:p>
    <w:p w14:paraId="5C6ED72E" w14:textId="0CCE1173" w:rsidR="00863A03" w:rsidRDefault="00863A03" w:rsidP="00E23A20">
      <w:pPr>
        <w:pStyle w:val="ListParagraph"/>
        <w:numPr>
          <w:ilvl w:val="0"/>
          <w:numId w:val="9"/>
        </w:numPr>
      </w:pPr>
      <w:r>
        <w:t>Higher exposure to noise on the shortest path increases the achievable noise reduction (</w:t>
      </w:r>
      <w:r w:rsidR="00B352E8">
        <w:t>by</w:t>
      </w:r>
      <w:r>
        <w:t xml:space="preserve"> quiet paths). </w:t>
      </w:r>
    </w:p>
    <w:p w14:paraId="2341ED09" w14:textId="77777777" w:rsidR="00863A03" w:rsidRDefault="00863A03" w:rsidP="00E23A20">
      <w:pPr>
        <w:pStyle w:val="ListParagraph"/>
        <w:numPr>
          <w:ilvl w:val="0"/>
          <w:numId w:val="9"/>
        </w:numPr>
      </w:pPr>
      <w:r>
        <w:t xml:space="preserve">Greater length addition of the quiet path (compared to the length of the shortest path) seem to predict higher reduction in exposure to noise. </w:t>
      </w:r>
    </w:p>
    <w:p w14:paraId="332F2645" w14:textId="52006091" w:rsidR="00863A03" w:rsidRDefault="00863A03" w:rsidP="00E23A20">
      <w:pPr>
        <w:pStyle w:val="ListParagraph"/>
        <w:numPr>
          <w:ilvl w:val="0"/>
          <w:numId w:val="9"/>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30AD8A8A" w:rsidR="00863A03" w:rsidRDefault="00863A03" w:rsidP="00863A03">
      <w:pPr>
        <w:pStyle w:val="TableCaption"/>
      </w:pPr>
      <w:bookmarkStart w:id="141" w:name="_Ref33970982"/>
      <w:bookmarkStart w:id="142" w:name="_Toc35096694"/>
      <w:r>
        <w:rPr>
          <w:noProof/>
        </w:rPr>
        <w:lastRenderedPageBreak/>
        <w:drawing>
          <wp:anchor distT="0" distB="0" distL="114300" distR="114300" simplePos="0" relativeHeight="251666432" behindDoc="0" locked="0" layoutInCell="1" allowOverlap="1" wp14:anchorId="600C998F" wp14:editId="29596203">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7"/>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B3A73">
        <w:rPr>
          <w:noProof/>
        </w:rPr>
        <w:t>33</w:t>
      </w:r>
      <w:r>
        <w:fldChar w:fldCharType="end"/>
      </w:r>
      <w:bookmarkEnd w:id="140"/>
      <w:bookmarkEnd w:id="141"/>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42"/>
    </w:p>
    <w:p w14:paraId="3D251813" w14:textId="540E8947" w:rsidR="00863A03" w:rsidRPr="00600BF7" w:rsidRDefault="00863A03" w:rsidP="00863A03">
      <w:pPr>
        <w:pStyle w:val="TableCaption"/>
      </w:pPr>
      <w:bookmarkStart w:id="143" w:name="_Toc35096695"/>
      <w:r w:rsidRPr="00600BF7">
        <w:rPr>
          <w:noProof/>
        </w:rPr>
        <w:lastRenderedPageBreak/>
        <w:drawing>
          <wp:anchor distT="0" distB="0" distL="114300" distR="114300" simplePos="0" relativeHeight="251667456" behindDoc="0" locked="0" layoutInCell="1" allowOverlap="1" wp14:anchorId="7020C814" wp14:editId="6511C330">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8"/>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4" w:name="_Ref21677674"/>
      <w:r w:rsidRPr="00600BF7">
        <w:t xml:space="preserve">Figure </w:t>
      </w:r>
      <w:r w:rsidRPr="00600BF7">
        <w:fldChar w:fldCharType="begin"/>
      </w:r>
      <w:r w:rsidRPr="00600BF7">
        <w:instrText xml:space="preserve"> SEQ Figure \* ARABIC </w:instrText>
      </w:r>
      <w:r w:rsidRPr="00600BF7">
        <w:fldChar w:fldCharType="separate"/>
      </w:r>
      <w:r w:rsidR="006B3A73">
        <w:rPr>
          <w:noProof/>
        </w:rPr>
        <w:t>34</w:t>
      </w:r>
      <w:r w:rsidRPr="00600BF7">
        <w:fldChar w:fldCharType="end"/>
      </w:r>
      <w:bookmarkEnd w:id="144"/>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43"/>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E23A20">
      <w:pPr>
        <w:pStyle w:val="ListParagraph"/>
        <w:numPr>
          <w:ilvl w:val="0"/>
          <w:numId w:val="15"/>
        </w:numPr>
      </w:pPr>
      <w:r>
        <w:t xml:space="preserve">Higher achievable reductions in traffic noise exposure seem to be available for longer (shortest) paths. </w:t>
      </w:r>
    </w:p>
    <w:p w14:paraId="0157FF2E" w14:textId="77777777" w:rsidR="00863A03" w:rsidRDefault="00863A03" w:rsidP="00E23A20">
      <w:pPr>
        <w:pStyle w:val="ListParagraph"/>
        <w:numPr>
          <w:ilvl w:val="0"/>
          <w:numId w:val="15"/>
        </w:numPr>
      </w:pPr>
      <w:r>
        <w:t xml:space="preserve">Higher achievable reductions in traffic noise exposure indexes were found for the initially highest noise exposures. </w:t>
      </w:r>
    </w:p>
    <w:p w14:paraId="27E528FB" w14:textId="77777777" w:rsidR="00863A03" w:rsidRDefault="00863A03" w:rsidP="00E23A20">
      <w:pPr>
        <w:pStyle w:val="ListParagraph"/>
        <w:numPr>
          <w:ilvl w:val="0"/>
          <w:numId w:val="15"/>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59509F9E" w:rsidR="00863A03" w:rsidRPr="006B372B" w:rsidRDefault="00863A03" w:rsidP="00863A03">
      <w:pPr>
        <w:pStyle w:val="TableCaption"/>
      </w:pPr>
      <w:bookmarkStart w:id="145" w:name="_Ref21678532"/>
      <w:bookmarkStart w:id="146" w:name="_Toc35096706"/>
      <w:r>
        <w:t xml:space="preserve">Table </w:t>
      </w:r>
      <w:r>
        <w:fldChar w:fldCharType="begin"/>
      </w:r>
      <w:r>
        <w:instrText xml:space="preserve"> SEQ Table \* ARABIC </w:instrText>
      </w:r>
      <w:r>
        <w:fldChar w:fldCharType="separate"/>
      </w:r>
      <w:r w:rsidR="00803B53">
        <w:rPr>
          <w:noProof/>
        </w:rPr>
        <w:t>11</w:t>
      </w:r>
      <w:r>
        <w:fldChar w:fldCharType="end"/>
      </w:r>
      <w:bookmarkEnd w:id="145"/>
      <w:r>
        <w:t xml:space="preserve">.  Descriptive </w:t>
      </w:r>
      <w:commentRangeStart w:id="147"/>
      <w:r>
        <w:t xml:space="preserve">statistics </w:t>
      </w:r>
      <w:commentRangeEnd w:id="147"/>
      <w:r w:rsidR="00733C8A">
        <w:rPr>
          <w:rStyle w:val="CommentReference"/>
          <w:iCs w:val="0"/>
          <w:color w:val="auto"/>
        </w:rPr>
        <w:commentReference w:id="147"/>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46"/>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0B637572" w:rsidR="00863A03" w:rsidRPr="000C3E11" w:rsidRDefault="00863A03" w:rsidP="00863A03">
      <w:pPr>
        <w:pStyle w:val="TableCaption"/>
        <w:rPr>
          <w:vertAlign w:val="subscript"/>
        </w:rPr>
      </w:pPr>
      <w:bookmarkStart w:id="148" w:name="_Ref21678541"/>
      <w:bookmarkStart w:id="149" w:name="_Toc35096707"/>
      <w:r>
        <w:t xml:space="preserve">Table </w:t>
      </w:r>
      <w:r>
        <w:fldChar w:fldCharType="begin"/>
      </w:r>
      <w:r>
        <w:instrText xml:space="preserve"> SEQ Table \* ARABIC </w:instrText>
      </w:r>
      <w:r>
        <w:fldChar w:fldCharType="separate"/>
      </w:r>
      <w:r w:rsidR="00803B53">
        <w:rPr>
          <w:noProof/>
        </w:rPr>
        <w:t>12</w:t>
      </w:r>
      <w:r>
        <w:fldChar w:fldCharType="end"/>
      </w:r>
      <w:bookmarkEnd w:id="148"/>
      <w:r>
        <w:t xml:space="preserve">. Descriptive </w:t>
      </w:r>
      <w:commentRangeStart w:id="150"/>
      <w:r>
        <w:t xml:space="preserve">statistics </w:t>
      </w:r>
      <w:commentRangeEnd w:id="150"/>
      <w:r w:rsidR="00DE5ACC">
        <w:rPr>
          <w:rStyle w:val="CommentReference"/>
          <w:iCs w:val="0"/>
          <w:color w:val="auto"/>
        </w:rPr>
        <w:commentReference w:id="150"/>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49"/>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1" w:name="_Toc35800385"/>
      <w:r>
        <w:t>Sharing of the methods and results</w:t>
      </w:r>
      <w:bookmarkEnd w:id="151"/>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52" w:name="_Toc35800386"/>
      <w:r>
        <w:lastRenderedPageBreak/>
        <w:t>DISCUSSION AND CONCLUSIONS</w:t>
      </w:r>
      <w:bookmarkEnd w:id="152"/>
    </w:p>
    <w:p w14:paraId="5138BF85" w14:textId="16244F16" w:rsidR="00A90258" w:rsidRDefault="00AE2896" w:rsidP="00A90258">
      <w:pPr>
        <w:pStyle w:val="Heading2"/>
      </w:pPr>
      <w:bookmarkStart w:id="153" w:name="_Toc35800387"/>
      <w:r w:rsidRPr="00CC2F87">
        <w:t>Technical assessment –</w:t>
      </w:r>
      <w:r w:rsidR="00F942E3">
        <w:t xml:space="preserve"> </w:t>
      </w:r>
      <w:r w:rsidR="005D1430">
        <w:t>quality of the paths</w:t>
      </w:r>
      <w:bookmarkEnd w:id="153"/>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5136790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F2C8B" w:rsidRPr="00CC2F87">
        <w:t xml:space="preserve">Table </w:t>
      </w:r>
      <w:r w:rsidR="001F2C8B">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46230D6E" w:rsidR="00621C16" w:rsidRPr="00CC2F87" w:rsidRDefault="002053DA" w:rsidP="00EE1ECB">
      <w:pPr>
        <w:pStyle w:val="TableCaption"/>
      </w:pPr>
      <w:bookmarkStart w:id="154" w:name="_Ref23670715"/>
      <w:bookmarkStart w:id="155" w:name="_Toc35096708"/>
      <w:r w:rsidRPr="00CC2F87">
        <w:lastRenderedPageBreak/>
        <w:t xml:space="preserve">Table </w:t>
      </w:r>
      <w:r w:rsidRPr="00CC2F87">
        <w:fldChar w:fldCharType="begin"/>
      </w:r>
      <w:r w:rsidRPr="00CC2F87">
        <w:instrText xml:space="preserve"> SEQ Table \* ARABIC </w:instrText>
      </w:r>
      <w:r w:rsidRPr="00CC2F87">
        <w:fldChar w:fldCharType="separate"/>
      </w:r>
      <w:r w:rsidR="00F3779E">
        <w:rPr>
          <w:noProof/>
        </w:rPr>
        <w:t>13</w:t>
      </w:r>
      <w:r w:rsidRPr="00CC2F87">
        <w:fldChar w:fldCharType="end"/>
      </w:r>
      <w:bookmarkEnd w:id="154"/>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6"/>
      <w:r w:rsidR="00350147" w:rsidRPr="00CC2F87">
        <w:t>3122</w:t>
      </w:r>
      <w:r w:rsidR="00EC2E21" w:rsidRPr="00CC2F87">
        <w:t>8</w:t>
      </w:r>
      <w:commentRangeEnd w:id="156"/>
      <w:r w:rsidR="00EC2E21" w:rsidRPr="00CC2F87">
        <w:rPr>
          <w:rStyle w:val="CommentReference"/>
          <w:iCs w:val="0"/>
          <w:color w:val="auto"/>
        </w:rPr>
        <w:commentReference w:id="156"/>
      </w:r>
      <w:r w:rsidR="00085389" w:rsidRPr="00CC2F87">
        <w:t>)</w:t>
      </w:r>
      <w:r w:rsidRPr="00CC2F87">
        <w:t>.</w:t>
      </w:r>
      <w:bookmarkEnd w:id="155"/>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E23A20">
      <w:pPr>
        <w:pStyle w:val="ListParagraph"/>
        <w:numPr>
          <w:ilvl w:val="0"/>
          <w:numId w:val="10"/>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459E33ED" w:rsidR="00553004" w:rsidRDefault="008760A1" w:rsidP="00E23A20">
      <w:pPr>
        <w:pStyle w:val="ListParagraph"/>
        <w:numPr>
          <w:ilvl w:val="0"/>
          <w:numId w:val="10"/>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EA4467" w:rsidRPr="00CC2F87">
        <w:t xml:space="preserve">Table </w:t>
      </w:r>
      <w:r w:rsidR="00EA4467">
        <w:rPr>
          <w:noProof/>
        </w:rPr>
        <w:t>12</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E23A20">
      <w:pPr>
        <w:pStyle w:val="ListParagraph"/>
        <w:numPr>
          <w:ilvl w:val="0"/>
          <w:numId w:val="10"/>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024F1C61" w:rsidR="00EE1ECB" w:rsidRPr="00CC2F87" w:rsidRDefault="00EE1ECB" w:rsidP="00EE1ECB">
      <w:pPr>
        <w:pStyle w:val="TableCaption"/>
      </w:pPr>
      <w:bookmarkStart w:id="157" w:name="_Ref23696639"/>
      <w:bookmarkStart w:id="158" w:name="_Toc35096709"/>
      <w:r w:rsidRPr="00CC2F87">
        <w:t xml:space="preserve">Table </w:t>
      </w:r>
      <w:r w:rsidRPr="00CC2F87">
        <w:fldChar w:fldCharType="begin"/>
      </w:r>
      <w:r w:rsidRPr="00CC2F87">
        <w:instrText xml:space="preserve"> SEQ Table \* ARABIC </w:instrText>
      </w:r>
      <w:r w:rsidRPr="00CC2F87">
        <w:fldChar w:fldCharType="separate"/>
      </w:r>
      <w:r w:rsidR="00803B53">
        <w:rPr>
          <w:noProof/>
        </w:rPr>
        <w:t>14</w:t>
      </w:r>
      <w:r w:rsidRPr="00CC2F87">
        <w:fldChar w:fldCharType="end"/>
      </w:r>
      <w:bookmarkEnd w:id="157"/>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59"/>
      <w:r w:rsidRPr="00CC2F87">
        <w:t>reference paths</w:t>
      </w:r>
      <w:commentRangeEnd w:id="159"/>
      <w:r w:rsidR="00260041">
        <w:rPr>
          <w:rStyle w:val="CommentReference"/>
          <w:iCs w:val="0"/>
          <w:color w:val="auto"/>
        </w:rPr>
        <w:commentReference w:id="159"/>
      </w:r>
      <w:r w:rsidRPr="00CC2F87">
        <w:t>.</w:t>
      </w:r>
      <w:bookmarkEnd w:id="158"/>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DCE867E" w:rsidR="005B0DC2" w:rsidRDefault="003610B6" w:rsidP="005B0DC2">
      <w:pPr>
        <w:keepNext/>
      </w:pPr>
      <w:r>
        <w:t xml:space="preserve">Also, </w:t>
      </w:r>
      <w:r w:rsidR="002E1491">
        <w:t xml:space="preserve">the following </w:t>
      </w:r>
      <w:r w:rsidR="0081121C">
        <w:t xml:space="preserve">common </w:t>
      </w:r>
      <w:r w:rsidR="00C946EC">
        <w:t xml:space="preserve">situations </w:t>
      </w:r>
      <w:r w:rsidR="002E1491">
        <w:t xml:space="preserve">were </w:t>
      </w:r>
      <w:r w:rsidR="00C946EC">
        <w:t xml:space="preserve">identified </w:t>
      </w:r>
      <w:r w:rsidR="00F04879">
        <w:t>by</w:t>
      </w:r>
      <w:r w:rsidR="002E1491">
        <w:t xml:space="preserve"> exploring the </w:t>
      </w:r>
      <w:r>
        <w:t>numerous minor differences in path lengths in GIS:</w:t>
      </w:r>
    </w:p>
    <w:p w14:paraId="2687CAA6" w14:textId="094FB8CC" w:rsidR="00640325" w:rsidRDefault="00D8549A" w:rsidP="00E23A20">
      <w:pPr>
        <w:pStyle w:val="ListParagraph"/>
        <w:keepNext/>
        <w:numPr>
          <w:ilvl w:val="0"/>
          <w:numId w:val="12"/>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6E1C4A">
        <w:t xml:space="preserve"> (by only considering the edge costs)</w:t>
      </w:r>
      <w:r w:rsidR="00C9094B">
        <w:t>.</w:t>
      </w:r>
      <w:r w:rsidR="00812CE1">
        <w:t xml:space="preserve"> </w:t>
      </w:r>
    </w:p>
    <w:p w14:paraId="4329798D" w14:textId="348A8B24" w:rsidR="00E82992" w:rsidRDefault="00640325" w:rsidP="00E23A20">
      <w:pPr>
        <w:pStyle w:val="ListParagraph"/>
        <w:keepNext/>
        <w:numPr>
          <w:ilvl w:val="0"/>
          <w:numId w:val="12"/>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EFDF15A" w:rsidR="00970850" w:rsidRDefault="00561F2C" w:rsidP="00970850">
      <w:pPr>
        <w:pStyle w:val="Heading2"/>
      </w:pPr>
      <w:bookmarkStart w:id="160" w:name="_Toc35800389"/>
      <w:r>
        <w:t xml:space="preserve">Assessing </w:t>
      </w:r>
      <w:r w:rsidR="00970850" w:rsidRPr="00CC2F87">
        <w:t xml:space="preserve">pedestrians’ </w:t>
      </w:r>
      <w:r w:rsidR="00D46387">
        <w:t xml:space="preserve">dynamic </w:t>
      </w:r>
      <w:r w:rsidR="00970850" w:rsidRPr="00CC2F87">
        <w:t xml:space="preserve">exposures to traffic noise can reveal </w:t>
      </w:r>
      <w:r w:rsidR="00970850">
        <w:t xml:space="preserve">unequal </w:t>
      </w:r>
      <w:r>
        <w:t>opportunities for walking</w:t>
      </w:r>
      <w:bookmarkEnd w:id="160"/>
    </w:p>
    <w:p w14:paraId="08036EE8" w14:textId="318E4BDD"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noise </w:t>
      </w:r>
      <w:r w:rsidR="00FF31DC">
        <w:t xml:space="preserve">dynamic </w:t>
      </w:r>
      <w:r w:rsidR="00FF31DC">
        <w:t>(i.e</w:t>
      </w:r>
      <w:bookmarkStart w:id="161" w:name="_GoBack"/>
      <w:bookmarkEnd w:id="161"/>
      <w:r w:rsidR="00FF31DC">
        <w:t xml:space="preserve">. journey-time) </w:t>
      </w:r>
      <w:r w:rsidR="00AD5306">
        <w:t xml:space="preserve">exposures </w:t>
      </w:r>
      <w:r w:rsidR="009C2D8B">
        <w:t>were aggregated at origin-level</w:t>
      </w:r>
      <w:r w:rsidR="00AD5306">
        <w:t xml:space="preserve"> </w:t>
      </w:r>
      <w:r w:rsidR="009C2D8B">
        <w:t xml:space="preserve">and concepts </w:t>
      </w:r>
      <w:r w:rsidR="00AD5306" w:rsidRPr="00AD5306">
        <w:rPr>
          <w:i/>
          <w:iCs/>
        </w:rPr>
        <w:t xml:space="preserve">average local </w:t>
      </w:r>
      <w:r w:rsidR="00AD5306" w:rsidRPr="00AD5306">
        <w:rPr>
          <w:i/>
          <w:iCs/>
        </w:rPr>
        <w:lastRenderedPageBreak/>
        <w:t>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62" w:name="_Toc35800390"/>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62"/>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3E95BA1C"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OD-pair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76E42E5" w:rsidR="003B6B8C" w:rsidRDefault="003B6B8C" w:rsidP="00E23A20">
      <w:pPr>
        <w:pStyle w:val="ListParagraph"/>
        <w:numPr>
          <w:ilvl w:val="0"/>
          <w:numId w:val="20"/>
        </w:numPr>
      </w:pPr>
      <w:r>
        <w:t>Greater length addition of the quiet path compared to the shortest path.</w:t>
      </w:r>
    </w:p>
    <w:p w14:paraId="1725E307" w14:textId="1C9F90DD" w:rsidR="00666A7E" w:rsidRDefault="000A79A6" w:rsidP="001957DE">
      <w:r>
        <w:lastRenderedPageBreak/>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OD</w:t>
      </w:r>
      <w:r w:rsidR="00910C0D">
        <w:t>-</w:t>
      </w:r>
      <w:r w:rsidR="00BC3431">
        <w:t>pair.</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63" w:name="_Toc35800391"/>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63"/>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2405A876"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Despite calculating alternative quiet paths for each OD-pair, no attempt was made to determine which of the paths is the best and thus most probable for a pedestrian to take.</w:t>
      </w:r>
      <w:r w:rsidR="002B0189">
        <w:t xml:space="preserve"> </w:t>
      </w:r>
    </w:p>
    <w:p w14:paraId="081C8F49" w14:textId="79B47636" w:rsidR="00C363F9" w:rsidRDefault="00581792" w:rsidP="003D3EE2">
      <w:r>
        <w:lastRenderedPageBreak/>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However, no attempt was made to assess opportunities for replacing the commuting-related 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proofErr w:type="spellStart"/>
      <w:r w:rsidR="00EF1FA0">
        <w:t>x.x</w:t>
      </w:r>
      <w:r w:rsidR="00F17194">
        <w:t>.</w:t>
      </w:r>
      <w:proofErr w:type="spellEnd"/>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0AD080D0" w:rsidR="00970850" w:rsidRDefault="00281E1D" w:rsidP="00FC771D">
      <w:r>
        <w:t xml:space="preserve">However, </w:t>
      </w:r>
      <w:r w:rsidR="008D315F">
        <w:t>when</w:t>
      </w:r>
      <w:r w:rsidR="005E1DA2">
        <w:t xml:space="preserve"> large-scale spatial analysis on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w:t>
      </w:r>
      <w:r w:rsidR="006E610B">
        <w:lastRenderedPageBreak/>
        <w:t xml:space="preserve">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64" w:name="_Ref26450045"/>
      <w:bookmarkStart w:id="165" w:name="_Toc35800392"/>
      <w:r w:rsidRPr="00CC2F87">
        <w:t xml:space="preserve">Alternative quiet paths need to be calculated to suit different situations and </w:t>
      </w:r>
      <w:r w:rsidR="00177AAB">
        <w:t>people</w:t>
      </w:r>
      <w:r w:rsidRPr="00CC2F87">
        <w:t xml:space="preserve"> with varying preferences</w:t>
      </w:r>
      <w:bookmarkEnd w:id="164"/>
      <w:bookmarkEnd w:id="165"/>
    </w:p>
    <w:p w14:paraId="5B98D4E8" w14:textId="788CDA13"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OD-pair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66" w:name="_Toc35800393"/>
      <w:r>
        <w:t xml:space="preserve">Uncertainties in </w:t>
      </w:r>
      <w:r w:rsidR="0073004A">
        <w:t>exposure-response</w:t>
      </w:r>
      <w:r>
        <w:t xml:space="preserve"> relationship</w:t>
      </w:r>
      <w:r w:rsidR="0073004A">
        <w:t>s</w:t>
      </w:r>
      <w:r>
        <w:t xml:space="preserve"> challenge the environmental impedance function</w:t>
      </w:r>
      <w:bookmarkEnd w:id="166"/>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lastRenderedPageBreak/>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Hence, literature on sound pressure level – annoyance relationship 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3A25F573"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EB0426"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 1999; Ouis, 2001; Parmanen, 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325B3826" w:rsidR="00A4242C" w:rsidRDefault="00BB6D42" w:rsidP="007B6BD6">
      <w:r>
        <w:t xml:space="preserve">It can be argued that both (power and linear) functions presented in the study are likely to perform better than a non-continuous (threshold-based) cost function (e.g. </w:t>
      </w:r>
      <w:r>
        <w:fldChar w:fldCharType="begin"/>
      </w:r>
      <w:r>
        <w:instrText xml:space="preserve"> ADDIN ZOTERO_ITEM CSL_CITATION {"citationID":"OHga4YFZ","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0A5F35">
        <w:t xml:space="preserve">Figure </w:t>
      </w:r>
      <w:r w:rsidR="000A5F35">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17A989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an OD-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 xml:space="preserve">affect the </w:t>
      </w:r>
      <w:r w:rsidR="00FC0FCF">
        <w:rPr>
          <w:rFonts w:eastAsiaTheme="minorEastAsia"/>
        </w:rPr>
        <w:lastRenderedPageBreak/>
        <w:t>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67" w:name="_Toc35800394"/>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67"/>
    </w:p>
    <w:p w14:paraId="3882A062" w14:textId="77777777"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t>exposure,</w:t>
      </w:r>
      <w:proofErr w:type="gramEnd"/>
      <w:r>
        <w:t xml:space="preserve"> it can be anticipated that ERRs of also dynamic exposures to different noise sources are likely to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t>
      </w:r>
      <w:r>
        <w:lastRenderedPageBreak/>
        <w:t xml:space="preserve">would be necessary to assess also the dominant noise source at each edge (street segment) and path, to allow comparing the results of quiet path routing with respect to the dominant noise sources. </w:t>
      </w:r>
    </w:p>
    <w:p w14:paraId="484DD917" w14:textId="77777777" w:rsidR="00555473" w:rsidRDefault="00F73BFA" w:rsidP="00133BD7">
      <w:r>
        <w:t>While combining different noise sources together has its own challenges, then another level of complexity to exposure-based routing is introduced by considering exposures to also other pollutants 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p>
    <w:p w14:paraId="0E3AC705" w14:textId="777777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during </w:t>
      </w:r>
      <w:r w:rsidR="00AE223C">
        <w:t>a</w:t>
      </w:r>
      <w:r w:rsidR="00DC69B4">
        <w:t xml:space="preserve"> </w:t>
      </w:r>
      <w:r w:rsidR="00AE223C">
        <w:t>walk</w:t>
      </w:r>
      <w:r w:rsidR="00DC69B4">
        <w:t>?</w:t>
      </w:r>
      <w:r w:rsidR="00762008">
        <w:t xml:space="preserve"> </w:t>
      </w:r>
    </w:p>
    <w:p w14:paraId="181A8536" w14:textId="644BF363" w:rsidR="00241980" w:rsidRDefault="001A7A4C" w:rsidP="00F12D0B">
      <w:r>
        <w:lastRenderedPageBreak/>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Naharudin et al., 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hile the number of exposures increases and also positive exposures are included in LCP analysis, using only exposure based EIF seem to become increasingly difficult.</w:t>
      </w:r>
      <w:r w:rsidR="00CE15E9">
        <w:t xml:space="preserve">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frameworks</w:t>
      </w:r>
      <w:r w:rsidR="004A34DD">
        <w:t xml:space="preserve"> for multi-criteria </w:t>
      </w:r>
      <w:r w:rsidR="00E73D4F">
        <w:t>analysis</w:t>
      </w:r>
      <w:r w:rsidR="004A34DD">
        <w:t xml:space="preserve">, </w:t>
      </w:r>
      <w:r w:rsidR="005A6E7A">
        <w:t>subjective</w:t>
      </w:r>
      <w:r w:rsidR="00E73D4F">
        <w:t xml:space="preserve"> decision-making</w:t>
      </w:r>
      <w:r w:rsidR="002317AE">
        <w:t xml:space="preserve"> still plays a critical role in </w:t>
      </w:r>
      <w:r w:rsidR="002317AE">
        <w:t>setting the relative weights for different criteri</w:t>
      </w:r>
      <w:r w:rsidR="002317AE">
        <w:t>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68" w:name="_Toc35800395"/>
      <w:r w:rsidRPr="00CC2F87">
        <w:t>Publishing a green path routing application online can facilitate citizens to choose healthier paths</w:t>
      </w:r>
      <w:bookmarkEnd w:id="168"/>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w:t>
      </w:r>
      <w:r>
        <w:t xml:space="preserve">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 xml:space="preserve">(e.g. Lwin &amp; Murayama, 2011, 2013; </w:t>
      </w:r>
      <w:proofErr w:type="spellStart"/>
      <w:r w:rsidR="000C0079" w:rsidRPr="00CC2F87">
        <w:t>Quercia</w:t>
      </w:r>
      <w:proofErr w:type="spellEnd"/>
      <w:r w:rsidR="000C0079" w:rsidRPr="00CC2F87">
        <w:t xml:space="preserve">, </w:t>
      </w:r>
      <w:proofErr w:type="spellStart"/>
      <w:r w:rsidR="000C0079" w:rsidRPr="00CC2F87">
        <w:t>Schifanella</w:t>
      </w:r>
      <w:proofErr w:type="spellEnd"/>
      <w:r w:rsidR="000C0079" w:rsidRPr="00CC2F87">
        <w:t>,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pedestrians</w:t>
      </w:r>
      <w:r w:rsidR="006E5319">
        <w:t>’</w:t>
      </w:r>
      <w:r w:rsidR="006E5319">
        <w:t xml:space="preserve"> and cyclists</w:t>
      </w:r>
      <w:r w:rsidR="006E5319">
        <w:t xml:space="preserve">’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w:t>
      </w:r>
      <w:r w:rsidR="00D86547">
        <w:lastRenderedPageBreak/>
        <w:t xml:space="preserve">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w:t>
      </w:r>
      <w:r>
        <w:t xml:space="preserve">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It</w:t>
      </w:r>
      <w:r>
        <w:t xml:space="preserve">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e.g. green areas, quietness and distance)</w:t>
      </w:r>
      <w:r w:rsidR="0021300C">
        <w:t xml:space="preserv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557150A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lastRenderedPageBreak/>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69" w:name="_Toc35800396"/>
      <w:r>
        <w:lastRenderedPageBreak/>
        <w:t>REFERENCES</w:t>
      </w:r>
      <w:bookmarkEnd w:id="169"/>
    </w:p>
    <w:p w14:paraId="114F1253" w14:textId="77777777" w:rsidR="00C20632" w:rsidRPr="00C20632" w:rsidRDefault="00410501" w:rsidP="00C20632">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C20632" w:rsidRPr="00C20632">
        <w:rPr>
          <w:lang w:val="en-GB"/>
        </w:rPr>
        <w:t xml:space="preserve">Agrawal, S., &amp; Gupta, R. D. (2017). Web GIS and its architecture: A review. </w:t>
      </w:r>
      <w:r w:rsidR="00C20632" w:rsidRPr="00C20632">
        <w:rPr>
          <w:i/>
          <w:iCs/>
          <w:lang w:val="en-GB"/>
        </w:rPr>
        <w:t>Arabian Journal of Geosciences</w:t>
      </w:r>
      <w:r w:rsidR="00C20632" w:rsidRPr="00C20632">
        <w:rPr>
          <w:lang w:val="en-GB"/>
        </w:rPr>
        <w:t xml:space="preserve">, </w:t>
      </w:r>
      <w:r w:rsidR="00C20632" w:rsidRPr="00C20632">
        <w:rPr>
          <w:i/>
          <w:iCs/>
          <w:lang w:val="en-GB"/>
        </w:rPr>
        <w:t>10</w:t>
      </w:r>
      <w:r w:rsidR="00C20632" w:rsidRPr="00C20632">
        <w:rPr>
          <w:lang w:val="en-GB"/>
        </w:rPr>
        <w:t>(23), 518.</w:t>
      </w:r>
    </w:p>
    <w:p w14:paraId="217EBC9E" w14:textId="77777777" w:rsidR="00C20632" w:rsidRPr="00C20632" w:rsidRDefault="00C20632" w:rsidP="00C20632">
      <w:pPr>
        <w:pStyle w:val="Bibliography"/>
        <w:rPr>
          <w:lang w:val="en-GB"/>
        </w:rPr>
      </w:pPr>
      <w:r w:rsidRPr="00C20632">
        <w:rPr>
          <w:lang w:val="en-GB"/>
        </w:rPr>
        <w:t xml:space="preserve">Ahuja, R. K., </w:t>
      </w:r>
      <w:proofErr w:type="spellStart"/>
      <w:r w:rsidRPr="00C20632">
        <w:rPr>
          <w:lang w:val="en-GB"/>
        </w:rPr>
        <w:t>Mehlhorn</w:t>
      </w:r>
      <w:proofErr w:type="spellEnd"/>
      <w:r w:rsidRPr="00C20632">
        <w:rPr>
          <w:lang w:val="en-GB"/>
        </w:rPr>
        <w:t xml:space="preserve">, K., Orlin, J., &amp; </w:t>
      </w:r>
      <w:proofErr w:type="spellStart"/>
      <w:r w:rsidRPr="00C20632">
        <w:rPr>
          <w:lang w:val="en-GB"/>
        </w:rPr>
        <w:t>Tarjan</w:t>
      </w:r>
      <w:proofErr w:type="spellEnd"/>
      <w:r w:rsidRPr="00C20632">
        <w:rPr>
          <w:lang w:val="en-GB"/>
        </w:rPr>
        <w:t xml:space="preserve">, R. E. (1990). Faster algorithms for the shortest path problem. </w:t>
      </w:r>
      <w:r w:rsidRPr="00C20632">
        <w:rPr>
          <w:i/>
          <w:iCs/>
          <w:lang w:val="en-GB"/>
        </w:rPr>
        <w:t>Journal of the ACM (JACM)</w:t>
      </w:r>
      <w:r w:rsidRPr="00C20632">
        <w:rPr>
          <w:lang w:val="en-GB"/>
        </w:rPr>
        <w:t xml:space="preserve">, </w:t>
      </w:r>
      <w:r w:rsidRPr="00C20632">
        <w:rPr>
          <w:i/>
          <w:iCs/>
          <w:lang w:val="en-GB"/>
        </w:rPr>
        <w:t>37</w:t>
      </w:r>
      <w:r w:rsidRPr="00C20632">
        <w:rPr>
          <w:lang w:val="en-GB"/>
        </w:rPr>
        <w:t>(2), 213–223. https://doi.org/10.1145/77600.77615</w:t>
      </w:r>
    </w:p>
    <w:p w14:paraId="1616B14C" w14:textId="77777777" w:rsidR="00C20632" w:rsidRPr="00C20632" w:rsidRDefault="00C20632" w:rsidP="00C20632">
      <w:pPr>
        <w:pStyle w:val="Bibliography"/>
        <w:rPr>
          <w:lang w:val="en-GB"/>
        </w:rPr>
      </w:pPr>
      <w:proofErr w:type="spellStart"/>
      <w:r w:rsidRPr="00C20632">
        <w:rPr>
          <w:lang w:val="en-GB"/>
        </w:rPr>
        <w:t>Alam</w:t>
      </w:r>
      <w:proofErr w:type="spellEnd"/>
      <w:r w:rsidRPr="00C20632">
        <w:rPr>
          <w:lang w:val="en-GB"/>
        </w:rPr>
        <w:t xml:space="preserve">, M. S., </w:t>
      </w:r>
      <w:proofErr w:type="spellStart"/>
      <w:r w:rsidRPr="00C20632">
        <w:rPr>
          <w:lang w:val="en-GB"/>
        </w:rPr>
        <w:t>Perugu</w:t>
      </w:r>
      <w:proofErr w:type="spellEnd"/>
      <w:r w:rsidRPr="00C20632">
        <w:rPr>
          <w:lang w:val="en-GB"/>
        </w:rPr>
        <w:t xml:space="preserve">, H., &amp; </w:t>
      </w:r>
      <w:proofErr w:type="spellStart"/>
      <w:r w:rsidRPr="00C20632">
        <w:rPr>
          <w:lang w:val="en-GB"/>
        </w:rPr>
        <w:t>McNabola</w:t>
      </w:r>
      <w:proofErr w:type="spellEnd"/>
      <w:r w:rsidRPr="00C20632">
        <w:rPr>
          <w:lang w:val="en-GB"/>
        </w:rPr>
        <w:t xml:space="preserve">, A. (2018). A comparison of route-choice navigation across air pollution exposure, CO2 emission and traditional travel cost factors. </w:t>
      </w:r>
      <w:r w:rsidRPr="00C20632">
        <w:rPr>
          <w:i/>
          <w:iCs/>
          <w:lang w:val="en-GB"/>
        </w:rPr>
        <w:t>Transportation Research Part D: Transport and Environment</w:t>
      </w:r>
      <w:r w:rsidRPr="00C20632">
        <w:rPr>
          <w:lang w:val="en-GB"/>
        </w:rPr>
        <w:t xml:space="preserve">, </w:t>
      </w:r>
      <w:r w:rsidRPr="00C20632">
        <w:rPr>
          <w:i/>
          <w:iCs/>
          <w:lang w:val="en-GB"/>
        </w:rPr>
        <w:t>65</w:t>
      </w:r>
      <w:r w:rsidRPr="00C20632">
        <w:rPr>
          <w:lang w:val="en-GB"/>
        </w:rPr>
        <w:t>, 82–100. https://doi.org/10.1016/j.trd.2018.08.007</w:t>
      </w:r>
    </w:p>
    <w:p w14:paraId="7F9C776A" w14:textId="77777777" w:rsidR="00C20632" w:rsidRPr="00C20632" w:rsidRDefault="00C20632" w:rsidP="00C20632">
      <w:pPr>
        <w:pStyle w:val="Bibliography"/>
        <w:rPr>
          <w:lang w:val="en-GB"/>
        </w:rPr>
      </w:pPr>
      <w:proofErr w:type="spellStart"/>
      <w:r w:rsidRPr="00C20632">
        <w:rPr>
          <w:lang w:val="en-GB"/>
        </w:rPr>
        <w:t>Apparicio</w:t>
      </w:r>
      <w:proofErr w:type="spellEnd"/>
      <w:r w:rsidRPr="00C20632">
        <w:rPr>
          <w:lang w:val="en-GB"/>
        </w:rPr>
        <w:t xml:space="preserve">, P., Carrier, M., Gelb, J., </w:t>
      </w:r>
      <w:proofErr w:type="spellStart"/>
      <w:r w:rsidRPr="00C20632">
        <w:rPr>
          <w:lang w:val="en-GB"/>
        </w:rPr>
        <w:t>Séguin</w:t>
      </w:r>
      <w:proofErr w:type="spellEnd"/>
      <w:r w:rsidRPr="00C20632">
        <w:rPr>
          <w:lang w:val="en-GB"/>
        </w:rPr>
        <w:t xml:space="preserve">, A.-M., &amp; </w:t>
      </w:r>
      <w:proofErr w:type="spellStart"/>
      <w:r w:rsidRPr="00C20632">
        <w:rPr>
          <w:lang w:val="en-GB"/>
        </w:rPr>
        <w:t>Kingham</w:t>
      </w:r>
      <w:proofErr w:type="spellEnd"/>
      <w:r w:rsidRPr="00C20632">
        <w:rPr>
          <w:lang w:val="en-GB"/>
        </w:rPr>
        <w:t xml:space="preserve">, S. (2016). Cyclists’ exposure to air pollution and road traffic noise in central city neighbourhoods of Montreal. </w:t>
      </w:r>
      <w:r w:rsidRPr="00C20632">
        <w:rPr>
          <w:i/>
          <w:iCs/>
          <w:lang w:val="en-GB"/>
        </w:rPr>
        <w:t>Journal of Transport Geography</w:t>
      </w:r>
      <w:r w:rsidRPr="00C20632">
        <w:rPr>
          <w:lang w:val="en-GB"/>
        </w:rPr>
        <w:t xml:space="preserve">, </w:t>
      </w:r>
      <w:r w:rsidRPr="00C20632">
        <w:rPr>
          <w:i/>
          <w:iCs/>
          <w:lang w:val="en-GB"/>
        </w:rPr>
        <w:t>57</w:t>
      </w:r>
      <w:r w:rsidRPr="00C20632">
        <w:rPr>
          <w:lang w:val="en-GB"/>
        </w:rPr>
        <w:t>, 63–69.</w:t>
      </w:r>
    </w:p>
    <w:p w14:paraId="309E104D" w14:textId="77777777" w:rsidR="00C20632" w:rsidRPr="00C20632" w:rsidRDefault="00C20632" w:rsidP="00C20632">
      <w:pPr>
        <w:pStyle w:val="Bibliography"/>
        <w:rPr>
          <w:lang w:val="en-GB"/>
        </w:rPr>
      </w:pPr>
      <w:proofErr w:type="spellStart"/>
      <w:r w:rsidRPr="00C20632">
        <w:rPr>
          <w:lang w:val="en-GB"/>
        </w:rPr>
        <w:t>Babisch</w:t>
      </w:r>
      <w:proofErr w:type="spellEnd"/>
      <w:r w:rsidRPr="00C20632">
        <w:rPr>
          <w:lang w:val="en-GB"/>
        </w:rPr>
        <w:t xml:space="preserve">, W., </w:t>
      </w:r>
      <w:proofErr w:type="spellStart"/>
      <w:r w:rsidRPr="00C20632">
        <w:rPr>
          <w:lang w:val="en-GB"/>
        </w:rPr>
        <w:t>Beule</w:t>
      </w:r>
      <w:proofErr w:type="spellEnd"/>
      <w:r w:rsidRPr="00C20632">
        <w:rPr>
          <w:lang w:val="en-GB"/>
        </w:rPr>
        <w:t xml:space="preserve">, B., </w:t>
      </w:r>
      <w:proofErr w:type="spellStart"/>
      <w:r w:rsidRPr="00C20632">
        <w:rPr>
          <w:lang w:val="en-GB"/>
        </w:rPr>
        <w:t>Schust</w:t>
      </w:r>
      <w:proofErr w:type="spellEnd"/>
      <w:r w:rsidRPr="00C20632">
        <w:rPr>
          <w:lang w:val="en-GB"/>
        </w:rPr>
        <w:t xml:space="preserve">, M., Kersten, N., &amp; </w:t>
      </w:r>
      <w:proofErr w:type="spellStart"/>
      <w:r w:rsidRPr="00C20632">
        <w:rPr>
          <w:lang w:val="en-GB"/>
        </w:rPr>
        <w:t>Ising</w:t>
      </w:r>
      <w:proofErr w:type="spellEnd"/>
      <w:r w:rsidRPr="00C20632">
        <w:rPr>
          <w:lang w:val="en-GB"/>
        </w:rPr>
        <w:t xml:space="preserve">, H. (2005). Traffic noise and risk of myocardial infarction. </w:t>
      </w:r>
      <w:r w:rsidRPr="00C20632">
        <w:rPr>
          <w:i/>
          <w:iCs/>
          <w:lang w:val="en-GB"/>
        </w:rPr>
        <w:t>Epidemiology</w:t>
      </w:r>
      <w:r w:rsidRPr="00C20632">
        <w:rPr>
          <w:lang w:val="en-GB"/>
        </w:rPr>
        <w:t>, 33–40.</w:t>
      </w:r>
    </w:p>
    <w:p w14:paraId="3AE417F0" w14:textId="77777777" w:rsidR="00C20632" w:rsidRPr="00C20632" w:rsidRDefault="00C20632" w:rsidP="00C20632">
      <w:pPr>
        <w:pStyle w:val="Bibliography"/>
        <w:rPr>
          <w:lang w:val="en-GB"/>
        </w:rPr>
      </w:pPr>
      <w:r w:rsidRPr="00C20632">
        <w:rPr>
          <w:lang w:val="en-GB"/>
        </w:rPr>
        <w:t xml:space="preserve">Boulos, M. N. K., Warren, J., Gong, J., &amp; Yue, P. (2010). </w:t>
      </w:r>
      <w:r w:rsidRPr="00C20632">
        <w:rPr>
          <w:i/>
          <w:iCs/>
          <w:lang w:val="en-GB"/>
        </w:rPr>
        <w:t>Web GIS in practice VIII: HTML5 and the canvas element for interactive online mapping</w:t>
      </w:r>
      <w:r w:rsidRPr="00C20632">
        <w:rPr>
          <w:lang w:val="en-GB"/>
        </w:rPr>
        <w:t>. Springer.</w:t>
      </w:r>
    </w:p>
    <w:p w14:paraId="5B773458" w14:textId="77777777" w:rsidR="00C20632" w:rsidRPr="00C20632" w:rsidRDefault="00C20632" w:rsidP="00C20632">
      <w:pPr>
        <w:pStyle w:val="Bibliography"/>
        <w:rPr>
          <w:lang w:val="en-GB"/>
        </w:rPr>
      </w:pPr>
      <w:r w:rsidRPr="00C20632">
        <w:rPr>
          <w:lang w:val="en-GB"/>
        </w:rPr>
        <w:t xml:space="preserve">Brown, A. L., &amp; Van Kamp, I. (2017). WHO environmental noise guidelines for the European region: A systematic review of transport noise interventions and their impacts on health. </w:t>
      </w:r>
      <w:r w:rsidRPr="00C20632">
        <w:rPr>
          <w:i/>
          <w:iCs/>
          <w:lang w:val="en-GB"/>
        </w:rPr>
        <w:t>International Journal of Environmental Research and Public Health</w:t>
      </w:r>
      <w:r w:rsidRPr="00C20632">
        <w:rPr>
          <w:lang w:val="en-GB"/>
        </w:rPr>
        <w:t xml:space="preserve">, </w:t>
      </w:r>
      <w:r w:rsidRPr="00C20632">
        <w:rPr>
          <w:i/>
          <w:iCs/>
          <w:lang w:val="en-GB"/>
        </w:rPr>
        <w:t>14</w:t>
      </w:r>
      <w:r w:rsidRPr="00C20632">
        <w:rPr>
          <w:lang w:val="en-GB"/>
        </w:rPr>
        <w:t>(8), 873.</w:t>
      </w:r>
    </w:p>
    <w:p w14:paraId="071FEBDD" w14:textId="77777777" w:rsidR="00C20632" w:rsidRPr="00C20632" w:rsidRDefault="00C20632" w:rsidP="00C20632">
      <w:pPr>
        <w:pStyle w:val="Bibliography"/>
        <w:rPr>
          <w:lang w:val="en-GB"/>
        </w:rPr>
      </w:pPr>
      <w:proofErr w:type="spellStart"/>
      <w:r w:rsidRPr="00C20632">
        <w:rPr>
          <w:lang w:val="en-GB"/>
        </w:rPr>
        <w:t>Buliung</w:t>
      </w:r>
      <w:proofErr w:type="spellEnd"/>
      <w:r w:rsidRPr="00C20632">
        <w:rPr>
          <w:lang w:val="en-GB"/>
        </w:rPr>
        <w:t xml:space="preserve">, R. N., Larsen, K., Faulkner, G. E., &amp; Stone, M. R. (2013). The “path” not taken: Exploring structural differences in mapped-versus shortest-network-path school travel routes. </w:t>
      </w:r>
      <w:r w:rsidRPr="00C20632">
        <w:rPr>
          <w:i/>
          <w:iCs/>
          <w:lang w:val="en-GB"/>
        </w:rPr>
        <w:t>American Journal of Public Health</w:t>
      </w:r>
      <w:r w:rsidRPr="00C20632">
        <w:rPr>
          <w:lang w:val="en-GB"/>
        </w:rPr>
        <w:t xml:space="preserve">, </w:t>
      </w:r>
      <w:r w:rsidRPr="00C20632">
        <w:rPr>
          <w:i/>
          <w:iCs/>
          <w:lang w:val="en-GB"/>
        </w:rPr>
        <w:t>103</w:t>
      </w:r>
      <w:r w:rsidRPr="00C20632">
        <w:rPr>
          <w:lang w:val="en-GB"/>
        </w:rPr>
        <w:t>(9), 1589–1596.</w:t>
      </w:r>
    </w:p>
    <w:p w14:paraId="6EA8333B" w14:textId="77777777" w:rsidR="00C20632" w:rsidRPr="00C20632" w:rsidRDefault="00C20632" w:rsidP="00C20632">
      <w:pPr>
        <w:pStyle w:val="Bibliography"/>
        <w:rPr>
          <w:lang w:val="en-GB"/>
        </w:rPr>
      </w:pPr>
      <w:r w:rsidRPr="00C20632">
        <w:rPr>
          <w:lang w:val="en-GB"/>
        </w:rPr>
        <w:t xml:space="preserve">Cole-Hunter, T., </w:t>
      </w:r>
      <w:proofErr w:type="spellStart"/>
      <w:r w:rsidRPr="00C20632">
        <w:rPr>
          <w:lang w:val="en-GB"/>
        </w:rPr>
        <w:t>Morawska</w:t>
      </w:r>
      <w:proofErr w:type="spellEnd"/>
      <w:r w:rsidRPr="00C20632">
        <w:rPr>
          <w:lang w:val="en-GB"/>
        </w:rPr>
        <w:t xml:space="preserve">, L., Stewart, I., Jayaratne, R., &amp; Solomon, C. (2012). Inhaled particle counts on bicycle commute routes of low and high proximity to motorised traffic. </w:t>
      </w:r>
      <w:r w:rsidRPr="00C20632">
        <w:rPr>
          <w:i/>
          <w:iCs/>
          <w:lang w:val="en-GB"/>
        </w:rPr>
        <w:t>Atmospheric Environment</w:t>
      </w:r>
      <w:r w:rsidRPr="00C20632">
        <w:rPr>
          <w:lang w:val="en-GB"/>
        </w:rPr>
        <w:t xml:space="preserve">, </w:t>
      </w:r>
      <w:r w:rsidRPr="00C20632">
        <w:rPr>
          <w:i/>
          <w:iCs/>
          <w:lang w:val="en-GB"/>
        </w:rPr>
        <w:t>61</w:t>
      </w:r>
      <w:r w:rsidRPr="00C20632">
        <w:rPr>
          <w:lang w:val="en-GB"/>
        </w:rPr>
        <w:t>, 197–203. https://doi.org/10.1016/j.atmosenv.2012.06.041</w:t>
      </w:r>
    </w:p>
    <w:p w14:paraId="45C2563E" w14:textId="77777777" w:rsidR="00C20632" w:rsidRPr="00C20632" w:rsidRDefault="00C20632" w:rsidP="00C20632">
      <w:pPr>
        <w:pStyle w:val="Bibliography"/>
        <w:rPr>
          <w:lang w:val="en-GB"/>
        </w:rPr>
      </w:pPr>
      <w:r w:rsidRPr="00C20632">
        <w:rPr>
          <w:lang w:val="en-GB"/>
        </w:rPr>
        <w:t xml:space="preserve">Davies, G., &amp; </w:t>
      </w:r>
      <w:proofErr w:type="spellStart"/>
      <w:r w:rsidRPr="00C20632">
        <w:rPr>
          <w:lang w:val="en-GB"/>
        </w:rPr>
        <w:t>Whyatt</w:t>
      </w:r>
      <w:proofErr w:type="spellEnd"/>
      <w:r w:rsidRPr="00C20632">
        <w:rPr>
          <w:lang w:val="en-GB"/>
        </w:rPr>
        <w:t xml:space="preserve">, D. (2009). A least-cost approach to personal exposure reduction. </w:t>
      </w:r>
      <w:r w:rsidRPr="00C20632">
        <w:rPr>
          <w:i/>
          <w:iCs/>
          <w:lang w:val="en-GB"/>
        </w:rPr>
        <w:t>Transactions in GIS</w:t>
      </w:r>
      <w:r w:rsidRPr="00C20632">
        <w:rPr>
          <w:lang w:val="en-GB"/>
        </w:rPr>
        <w:t xml:space="preserve">, </w:t>
      </w:r>
      <w:r w:rsidRPr="00C20632">
        <w:rPr>
          <w:i/>
          <w:iCs/>
          <w:lang w:val="en-GB"/>
        </w:rPr>
        <w:t>13</w:t>
      </w:r>
      <w:r w:rsidRPr="00C20632">
        <w:rPr>
          <w:lang w:val="en-GB"/>
        </w:rPr>
        <w:t>(2), 229–246.</w:t>
      </w:r>
    </w:p>
    <w:p w14:paraId="4B737372" w14:textId="77777777" w:rsidR="00C20632" w:rsidRPr="00C20632" w:rsidRDefault="00C20632" w:rsidP="00C20632">
      <w:pPr>
        <w:pStyle w:val="Bibliography"/>
        <w:rPr>
          <w:lang w:val="en-GB"/>
        </w:rPr>
      </w:pPr>
      <w:r w:rsidRPr="00C20632">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C20632">
        <w:rPr>
          <w:lang w:val="en-GB"/>
        </w:rPr>
        <w:t>. (2002, July 18). http://data.europa.eu/eli/dir/2002/49/oj/eng</w:t>
      </w:r>
    </w:p>
    <w:p w14:paraId="2720BDF9" w14:textId="77777777" w:rsidR="00C20632" w:rsidRPr="00C20632" w:rsidRDefault="00C20632" w:rsidP="00C20632">
      <w:pPr>
        <w:pStyle w:val="Bibliography"/>
        <w:rPr>
          <w:lang w:val="en-GB"/>
        </w:rPr>
      </w:pPr>
      <w:proofErr w:type="spellStart"/>
      <w:r w:rsidRPr="00C20632">
        <w:rPr>
          <w:lang w:val="en-GB"/>
        </w:rPr>
        <w:t>Gaffuri</w:t>
      </w:r>
      <w:proofErr w:type="spellEnd"/>
      <w:r w:rsidRPr="00C20632">
        <w:rPr>
          <w:lang w:val="en-GB"/>
        </w:rPr>
        <w:t xml:space="preserve">, J. (2012). Toward web mapping with vector data. </w:t>
      </w:r>
      <w:r w:rsidRPr="00C20632">
        <w:rPr>
          <w:i/>
          <w:iCs/>
          <w:lang w:val="en-GB"/>
        </w:rPr>
        <w:t>International Conference on Geographic Information Science</w:t>
      </w:r>
      <w:r w:rsidRPr="00C20632">
        <w:rPr>
          <w:lang w:val="en-GB"/>
        </w:rPr>
        <w:t>, 87–101.</w:t>
      </w:r>
    </w:p>
    <w:p w14:paraId="2E24BFF7" w14:textId="77777777" w:rsidR="00C20632" w:rsidRPr="00C20632" w:rsidRDefault="00C20632" w:rsidP="00C20632">
      <w:pPr>
        <w:pStyle w:val="Bibliography"/>
        <w:rPr>
          <w:lang w:val="en-GB"/>
        </w:rPr>
      </w:pPr>
      <w:proofErr w:type="spellStart"/>
      <w:r w:rsidRPr="00C20632">
        <w:rPr>
          <w:lang w:val="en-GB"/>
        </w:rPr>
        <w:lastRenderedPageBreak/>
        <w:t>Genuit</w:t>
      </w:r>
      <w:proofErr w:type="spellEnd"/>
      <w:r w:rsidRPr="00C20632">
        <w:rPr>
          <w:lang w:val="en-GB"/>
        </w:rPr>
        <w:t xml:space="preserve">, K. (1999). The use of psychoacoustic parameters combined with A-weighted SPL in noise description. </w:t>
      </w:r>
      <w:r w:rsidRPr="00C20632">
        <w:rPr>
          <w:i/>
          <w:iCs/>
          <w:lang w:val="en-GB"/>
        </w:rPr>
        <w:t>INTER-NOISE and NOISE-CON Congress and Conference Proceedings</w:t>
      </w:r>
      <w:r w:rsidRPr="00C20632">
        <w:rPr>
          <w:lang w:val="en-GB"/>
        </w:rPr>
        <w:t xml:space="preserve">, </w:t>
      </w:r>
      <w:r w:rsidRPr="00C20632">
        <w:rPr>
          <w:i/>
          <w:iCs/>
          <w:lang w:val="en-GB"/>
        </w:rPr>
        <w:t>1999</w:t>
      </w:r>
      <w:r w:rsidRPr="00C20632">
        <w:rPr>
          <w:lang w:val="en-GB"/>
        </w:rPr>
        <w:t>, 1887–1892.</w:t>
      </w:r>
    </w:p>
    <w:p w14:paraId="52E53DA5" w14:textId="77777777" w:rsidR="00C20632" w:rsidRPr="00C20632" w:rsidRDefault="00C20632" w:rsidP="00C20632">
      <w:pPr>
        <w:pStyle w:val="Bibliography"/>
        <w:rPr>
          <w:lang w:val="en-GB"/>
        </w:rPr>
      </w:pPr>
      <w:r w:rsidRPr="00C20632">
        <w:rPr>
          <w:lang w:val="en-GB"/>
        </w:rPr>
        <w:t xml:space="preserve">Goldberg, A. V., &amp; Harrelson, C. (2005). Computing the shortest path: A search meets graph theory. </w:t>
      </w:r>
      <w:r w:rsidRPr="00C20632">
        <w:rPr>
          <w:i/>
          <w:iCs/>
          <w:lang w:val="en-GB"/>
        </w:rPr>
        <w:t>Proceedings of the Sixteenth Annual ACM-SIAM Symposium on Discrete Algorithms</w:t>
      </w:r>
      <w:r w:rsidRPr="00C20632">
        <w:rPr>
          <w:lang w:val="en-GB"/>
        </w:rPr>
        <w:t>, 156–165.</w:t>
      </w:r>
    </w:p>
    <w:p w14:paraId="3F7AD7C1" w14:textId="77777777" w:rsidR="00C20632" w:rsidRPr="00C20632" w:rsidRDefault="00C20632" w:rsidP="00C20632">
      <w:pPr>
        <w:pStyle w:val="Bibliography"/>
        <w:rPr>
          <w:lang w:val="en-GB"/>
        </w:rPr>
      </w:pPr>
      <w:proofErr w:type="spellStart"/>
      <w:r w:rsidRPr="00C20632">
        <w:rPr>
          <w:lang w:val="en-GB"/>
        </w:rPr>
        <w:t>Guski</w:t>
      </w:r>
      <w:proofErr w:type="spellEnd"/>
      <w:r w:rsidRPr="00C20632">
        <w:rPr>
          <w:lang w:val="en-GB"/>
        </w:rPr>
        <w:t xml:space="preserve">, R., </w:t>
      </w:r>
      <w:proofErr w:type="spellStart"/>
      <w:r w:rsidRPr="00C20632">
        <w:rPr>
          <w:lang w:val="en-GB"/>
        </w:rPr>
        <w:t>Schreckenberg</w:t>
      </w:r>
      <w:proofErr w:type="spellEnd"/>
      <w:r w:rsidRPr="00C20632">
        <w:rPr>
          <w:lang w:val="en-GB"/>
        </w:rPr>
        <w:t xml:space="preserve">, D., &amp; </w:t>
      </w:r>
      <w:proofErr w:type="spellStart"/>
      <w:r w:rsidRPr="00C20632">
        <w:rPr>
          <w:lang w:val="en-GB"/>
        </w:rPr>
        <w:t>Schuemer</w:t>
      </w:r>
      <w:proofErr w:type="spellEnd"/>
      <w:r w:rsidRPr="00C20632">
        <w:rPr>
          <w:lang w:val="en-GB"/>
        </w:rPr>
        <w:t xml:space="preserve">, R. (2017). WHO environmental noise guidelines for the European region: A systematic review on environmental noise and annoyance. </w:t>
      </w:r>
      <w:r w:rsidRPr="00C20632">
        <w:rPr>
          <w:i/>
          <w:iCs/>
          <w:lang w:val="en-GB"/>
        </w:rPr>
        <w:t>International Journal of Environmental Research and Public Health</w:t>
      </w:r>
      <w:r w:rsidRPr="00C20632">
        <w:rPr>
          <w:lang w:val="en-GB"/>
        </w:rPr>
        <w:t xml:space="preserve">, </w:t>
      </w:r>
      <w:r w:rsidRPr="00C20632">
        <w:rPr>
          <w:i/>
          <w:iCs/>
          <w:lang w:val="en-GB"/>
        </w:rPr>
        <w:t>14</w:t>
      </w:r>
      <w:r w:rsidRPr="00C20632">
        <w:rPr>
          <w:lang w:val="en-GB"/>
        </w:rPr>
        <w:t>(12), 1539.</w:t>
      </w:r>
    </w:p>
    <w:p w14:paraId="66B3E7C5" w14:textId="77777777" w:rsidR="00C20632" w:rsidRPr="00C20632" w:rsidRDefault="00C20632" w:rsidP="00C20632">
      <w:pPr>
        <w:pStyle w:val="Bibliography"/>
        <w:rPr>
          <w:lang w:val="en-GB"/>
        </w:rPr>
      </w:pPr>
      <w:proofErr w:type="spellStart"/>
      <w:r w:rsidRPr="00C20632">
        <w:rPr>
          <w:lang w:val="en-GB"/>
        </w:rPr>
        <w:t>Hasenfratz</w:t>
      </w:r>
      <w:proofErr w:type="spellEnd"/>
      <w:r w:rsidRPr="00C20632">
        <w:rPr>
          <w:lang w:val="en-GB"/>
        </w:rPr>
        <w:t xml:space="preserve">, D., </w:t>
      </w:r>
      <w:proofErr w:type="spellStart"/>
      <w:r w:rsidRPr="00C20632">
        <w:rPr>
          <w:lang w:val="en-GB"/>
        </w:rPr>
        <w:t>Arn</w:t>
      </w:r>
      <w:proofErr w:type="spellEnd"/>
      <w:r w:rsidRPr="00C20632">
        <w:rPr>
          <w:lang w:val="en-GB"/>
        </w:rPr>
        <w:t xml:space="preserve">, T., de </w:t>
      </w:r>
      <w:proofErr w:type="spellStart"/>
      <w:r w:rsidRPr="00C20632">
        <w:rPr>
          <w:lang w:val="en-GB"/>
        </w:rPr>
        <w:t>Concini</w:t>
      </w:r>
      <w:proofErr w:type="spellEnd"/>
      <w:r w:rsidRPr="00C20632">
        <w:rPr>
          <w:lang w:val="en-GB"/>
        </w:rPr>
        <w:t xml:space="preserve">, I., </w:t>
      </w:r>
      <w:proofErr w:type="spellStart"/>
      <w:r w:rsidRPr="00C20632">
        <w:rPr>
          <w:lang w:val="en-GB"/>
        </w:rPr>
        <w:t>Saukh</w:t>
      </w:r>
      <w:proofErr w:type="spellEnd"/>
      <w:r w:rsidRPr="00C20632">
        <w:rPr>
          <w:lang w:val="en-GB"/>
        </w:rPr>
        <w:t xml:space="preserve">, O., &amp; Thiele, L. (2015). Health-optimal routing in urban areas. </w:t>
      </w:r>
      <w:r w:rsidRPr="00C20632">
        <w:rPr>
          <w:i/>
          <w:iCs/>
          <w:lang w:val="en-GB"/>
        </w:rPr>
        <w:t>Proceedings of the 14th International Conference on Information Processing in Sensor Networks</w:t>
      </w:r>
      <w:r w:rsidRPr="00C20632">
        <w:rPr>
          <w:lang w:val="en-GB"/>
        </w:rPr>
        <w:t>, 398–399.</w:t>
      </w:r>
    </w:p>
    <w:p w14:paraId="1ECF568C" w14:textId="77777777" w:rsidR="00C20632" w:rsidRPr="00C20632" w:rsidRDefault="00C20632" w:rsidP="00C20632">
      <w:pPr>
        <w:pStyle w:val="Bibliography"/>
        <w:rPr>
          <w:lang w:val="en-GB"/>
        </w:rPr>
      </w:pPr>
      <w:proofErr w:type="spellStart"/>
      <w:r w:rsidRPr="00C20632">
        <w:rPr>
          <w:i/>
          <w:iCs/>
          <w:lang w:val="en-GB"/>
        </w:rPr>
        <w:t>Helsingin</w:t>
      </w:r>
      <w:proofErr w:type="spellEnd"/>
      <w:r w:rsidRPr="00C20632">
        <w:rPr>
          <w:i/>
          <w:iCs/>
          <w:lang w:val="en-GB"/>
        </w:rPr>
        <w:t xml:space="preserve"> </w:t>
      </w:r>
      <w:proofErr w:type="spellStart"/>
      <w:r w:rsidRPr="00C20632">
        <w:rPr>
          <w:i/>
          <w:iCs/>
          <w:lang w:val="en-GB"/>
        </w:rPr>
        <w:t>kaupungin</w:t>
      </w:r>
      <w:proofErr w:type="spellEnd"/>
      <w:r w:rsidRPr="00C20632">
        <w:rPr>
          <w:i/>
          <w:iCs/>
          <w:lang w:val="en-GB"/>
        </w:rPr>
        <w:t xml:space="preserve"> </w:t>
      </w:r>
      <w:proofErr w:type="spellStart"/>
      <w:r w:rsidRPr="00C20632">
        <w:rPr>
          <w:i/>
          <w:iCs/>
          <w:lang w:val="en-GB"/>
        </w:rPr>
        <w:t>meluselvitys</w:t>
      </w:r>
      <w:proofErr w:type="spellEnd"/>
      <w:r w:rsidRPr="00C20632">
        <w:rPr>
          <w:i/>
          <w:iCs/>
          <w:lang w:val="en-GB"/>
        </w:rPr>
        <w:t xml:space="preserve"> 2017</w:t>
      </w:r>
      <w:r w:rsidRPr="00C20632">
        <w:rPr>
          <w:lang w:val="en-GB"/>
        </w:rPr>
        <w:t>. (2017). https://www.hel.fi/helsinki/fi/asuminen-ja-ymparisto/ymparistonsuojelu/ilmanlaatu-ja-melu/selvitys/</w:t>
      </w:r>
    </w:p>
    <w:p w14:paraId="1337F481" w14:textId="77777777" w:rsidR="00C20632" w:rsidRPr="00C20632" w:rsidRDefault="00C20632" w:rsidP="00C20632">
      <w:pPr>
        <w:pStyle w:val="Bibliography"/>
        <w:rPr>
          <w:lang w:val="en-GB"/>
        </w:rPr>
      </w:pPr>
      <w:r w:rsidRPr="00C20632">
        <w:rPr>
          <w:lang w:val="en-GB"/>
        </w:rPr>
        <w:t xml:space="preserve">Hertel, O., </w:t>
      </w:r>
      <w:proofErr w:type="spellStart"/>
      <w:r w:rsidRPr="00C20632">
        <w:rPr>
          <w:lang w:val="en-GB"/>
        </w:rPr>
        <w:t>Hvidberg</w:t>
      </w:r>
      <w:proofErr w:type="spellEnd"/>
      <w:r w:rsidRPr="00C20632">
        <w:rPr>
          <w:lang w:val="en-GB"/>
        </w:rPr>
        <w:t xml:space="preserve">, M., </w:t>
      </w:r>
      <w:proofErr w:type="spellStart"/>
      <w:r w:rsidRPr="00C20632">
        <w:rPr>
          <w:lang w:val="en-GB"/>
        </w:rPr>
        <w:t>Ketzel</w:t>
      </w:r>
      <w:proofErr w:type="spellEnd"/>
      <w:r w:rsidRPr="00C20632">
        <w:rPr>
          <w:lang w:val="en-GB"/>
        </w:rPr>
        <w:t xml:space="preserve">, M., Storm, L., &amp; </w:t>
      </w:r>
      <w:proofErr w:type="spellStart"/>
      <w:r w:rsidRPr="00C20632">
        <w:rPr>
          <w:lang w:val="en-GB"/>
        </w:rPr>
        <w:t>Stausgaard</w:t>
      </w:r>
      <w:proofErr w:type="spellEnd"/>
      <w:r w:rsidRPr="00C20632">
        <w:rPr>
          <w:lang w:val="en-GB"/>
        </w:rPr>
        <w:t xml:space="preserve">, L. (2008). A proper choice of route significantly reduces air pollution exposure—A study on bicycle and bus trips in urban streets. </w:t>
      </w:r>
      <w:r w:rsidRPr="00C20632">
        <w:rPr>
          <w:i/>
          <w:iCs/>
          <w:lang w:val="en-GB"/>
        </w:rPr>
        <w:t>Science of The Total Environment</w:t>
      </w:r>
      <w:r w:rsidRPr="00C20632">
        <w:rPr>
          <w:lang w:val="en-GB"/>
        </w:rPr>
        <w:t xml:space="preserve">, </w:t>
      </w:r>
      <w:r w:rsidRPr="00C20632">
        <w:rPr>
          <w:i/>
          <w:iCs/>
          <w:lang w:val="en-GB"/>
        </w:rPr>
        <w:t>389</w:t>
      </w:r>
      <w:r w:rsidRPr="00C20632">
        <w:rPr>
          <w:lang w:val="en-GB"/>
        </w:rPr>
        <w:t>(1), 58–70. https://doi.org/10.1016/j.scitotenv.2007.08.058</w:t>
      </w:r>
    </w:p>
    <w:p w14:paraId="64ABC2D1" w14:textId="77777777" w:rsidR="00C20632" w:rsidRPr="00C20632" w:rsidRDefault="00C20632" w:rsidP="00C20632">
      <w:pPr>
        <w:pStyle w:val="Bibliography"/>
        <w:rPr>
          <w:lang w:val="en-GB"/>
        </w:rPr>
      </w:pPr>
      <w:r w:rsidRPr="00C20632">
        <w:rPr>
          <w:i/>
          <w:iCs/>
          <w:lang w:val="en-GB"/>
        </w:rPr>
        <w:t>International Standard ISO 226: 1987</w:t>
      </w:r>
      <w:r w:rsidRPr="00C20632">
        <w:rPr>
          <w:lang w:val="en-GB"/>
        </w:rPr>
        <w:t>. (n.d.). International Organization for Standardization, Geneva, Switzerland.</w:t>
      </w:r>
    </w:p>
    <w:p w14:paraId="2C5DB07B" w14:textId="77777777" w:rsidR="00C20632" w:rsidRPr="00C20632" w:rsidRDefault="00C20632" w:rsidP="00C20632">
      <w:pPr>
        <w:pStyle w:val="Bibliography"/>
        <w:rPr>
          <w:lang w:val="en-GB"/>
        </w:rPr>
      </w:pPr>
      <w:proofErr w:type="spellStart"/>
      <w:r w:rsidRPr="00C20632">
        <w:rPr>
          <w:lang w:val="en-GB"/>
        </w:rPr>
        <w:t>Ising</w:t>
      </w:r>
      <w:proofErr w:type="spellEnd"/>
      <w:r w:rsidRPr="00C20632">
        <w:rPr>
          <w:lang w:val="en-GB"/>
        </w:rPr>
        <w:t xml:space="preserve">, H., </w:t>
      </w:r>
      <w:proofErr w:type="spellStart"/>
      <w:r w:rsidRPr="00C20632">
        <w:rPr>
          <w:lang w:val="en-GB"/>
        </w:rPr>
        <w:t>Dienel</w:t>
      </w:r>
      <w:proofErr w:type="spellEnd"/>
      <w:r w:rsidRPr="00C20632">
        <w:rPr>
          <w:lang w:val="en-GB"/>
        </w:rPr>
        <w:t xml:space="preserve">, D., Günther, T., &amp; </w:t>
      </w:r>
      <w:proofErr w:type="spellStart"/>
      <w:r w:rsidRPr="00C20632">
        <w:rPr>
          <w:lang w:val="en-GB"/>
        </w:rPr>
        <w:t>Markert</w:t>
      </w:r>
      <w:proofErr w:type="spellEnd"/>
      <w:r w:rsidRPr="00C20632">
        <w:rPr>
          <w:lang w:val="en-GB"/>
        </w:rPr>
        <w:t xml:space="preserve">, B. (1980). Health effects of traffic noise. </w:t>
      </w:r>
      <w:r w:rsidRPr="00C20632">
        <w:rPr>
          <w:i/>
          <w:iCs/>
          <w:lang w:val="en-GB"/>
        </w:rPr>
        <w:t>International Archives of Occupational and Environmental Health</w:t>
      </w:r>
      <w:r w:rsidRPr="00C20632">
        <w:rPr>
          <w:lang w:val="en-GB"/>
        </w:rPr>
        <w:t xml:space="preserve">, </w:t>
      </w:r>
      <w:r w:rsidRPr="00C20632">
        <w:rPr>
          <w:i/>
          <w:iCs/>
          <w:lang w:val="en-GB"/>
        </w:rPr>
        <w:t>47</w:t>
      </w:r>
      <w:r w:rsidRPr="00C20632">
        <w:rPr>
          <w:lang w:val="en-GB"/>
        </w:rPr>
        <w:t>(2), 179–190.</w:t>
      </w:r>
    </w:p>
    <w:p w14:paraId="21482F62" w14:textId="77777777" w:rsidR="00C20632" w:rsidRPr="00C20632" w:rsidRDefault="00C20632" w:rsidP="00C20632">
      <w:pPr>
        <w:pStyle w:val="Bibliography"/>
        <w:rPr>
          <w:lang w:val="en-GB"/>
        </w:rPr>
      </w:pPr>
      <w:proofErr w:type="spellStart"/>
      <w:r w:rsidRPr="00C20632">
        <w:rPr>
          <w:lang w:val="en-GB"/>
        </w:rPr>
        <w:t>Jäppinen</w:t>
      </w:r>
      <w:proofErr w:type="spellEnd"/>
      <w:r w:rsidRPr="00C20632">
        <w:rPr>
          <w:lang w:val="en-GB"/>
        </w:rPr>
        <w:t xml:space="preserve">, S., Toivonen, T., &amp; Salonen, M. (2013). Modelling the potential effect of shared bicycles on public transport travel times in Greater Helsinki: An open data approach. </w:t>
      </w:r>
      <w:r w:rsidRPr="00C20632">
        <w:rPr>
          <w:i/>
          <w:iCs/>
          <w:lang w:val="en-GB"/>
        </w:rPr>
        <w:t>Applied Geography</w:t>
      </w:r>
      <w:r w:rsidRPr="00C20632">
        <w:rPr>
          <w:lang w:val="en-GB"/>
        </w:rPr>
        <w:t xml:space="preserve">, </w:t>
      </w:r>
      <w:r w:rsidRPr="00C20632">
        <w:rPr>
          <w:i/>
          <w:iCs/>
          <w:lang w:val="en-GB"/>
        </w:rPr>
        <w:t>43</w:t>
      </w:r>
      <w:r w:rsidRPr="00C20632">
        <w:rPr>
          <w:lang w:val="en-GB"/>
        </w:rPr>
        <w:t>, 13–24. https://doi.org/10.1016/j.apgeog.2013.05.010</w:t>
      </w:r>
    </w:p>
    <w:p w14:paraId="694E8E21" w14:textId="77777777" w:rsidR="00C20632" w:rsidRPr="00C20632" w:rsidRDefault="00C20632" w:rsidP="00C20632">
      <w:pPr>
        <w:pStyle w:val="Bibliography"/>
        <w:rPr>
          <w:lang w:val="en-GB"/>
        </w:rPr>
      </w:pPr>
      <w:proofErr w:type="spellStart"/>
      <w:r w:rsidRPr="00C20632">
        <w:rPr>
          <w:lang w:val="en-GB"/>
        </w:rPr>
        <w:t>Jarno</w:t>
      </w:r>
      <w:proofErr w:type="spellEnd"/>
      <w:r w:rsidRPr="00C20632">
        <w:rPr>
          <w:lang w:val="en-GB"/>
        </w:rPr>
        <w:t xml:space="preserve"> </w:t>
      </w:r>
      <w:proofErr w:type="spellStart"/>
      <w:r w:rsidRPr="00C20632">
        <w:rPr>
          <w:lang w:val="en-GB"/>
        </w:rPr>
        <w:t>Kokkonen</w:t>
      </w:r>
      <w:proofErr w:type="spellEnd"/>
      <w:r w:rsidRPr="00C20632">
        <w:rPr>
          <w:lang w:val="en-GB"/>
        </w:rPr>
        <w:t xml:space="preserve">, </w:t>
      </w:r>
      <w:proofErr w:type="spellStart"/>
      <w:r w:rsidRPr="00C20632">
        <w:rPr>
          <w:lang w:val="en-GB"/>
        </w:rPr>
        <w:t>Kontkanen</w:t>
      </w:r>
      <w:proofErr w:type="spellEnd"/>
      <w:r w:rsidRPr="00C20632">
        <w:rPr>
          <w:lang w:val="en-GB"/>
        </w:rPr>
        <w:t xml:space="preserve">, O., &amp; </w:t>
      </w:r>
      <w:proofErr w:type="spellStart"/>
      <w:r w:rsidRPr="00C20632">
        <w:rPr>
          <w:lang w:val="en-GB"/>
        </w:rPr>
        <w:t>Maijala</w:t>
      </w:r>
      <w:proofErr w:type="spellEnd"/>
      <w:r w:rsidRPr="00C20632">
        <w:rPr>
          <w:lang w:val="en-GB"/>
        </w:rPr>
        <w:t xml:space="preserve">, P. (2016). CNOSSOS-EU Noise Model Implementation in Finland. </w:t>
      </w:r>
      <w:r w:rsidRPr="00C20632">
        <w:rPr>
          <w:i/>
          <w:iCs/>
          <w:lang w:val="en-GB"/>
        </w:rPr>
        <w:t>ResearchGate</w:t>
      </w:r>
      <w:r w:rsidRPr="00C20632">
        <w:rPr>
          <w:lang w:val="en-GB"/>
        </w:rPr>
        <w:t xml:space="preserve">, </w:t>
      </w:r>
      <w:r w:rsidRPr="00C20632">
        <w:rPr>
          <w:i/>
          <w:iCs/>
          <w:lang w:val="en-GB"/>
        </w:rPr>
        <w:t>38</w:t>
      </w:r>
      <w:r w:rsidRPr="00C20632">
        <w:rPr>
          <w:lang w:val="en-GB"/>
        </w:rPr>
        <w:t>. https://www.researchgate.net/publication/307907554_CNOSSOS-EU_Noise_Model_Implementation_in_Finland</w:t>
      </w:r>
    </w:p>
    <w:p w14:paraId="05AF656E" w14:textId="77777777" w:rsidR="00C20632" w:rsidRPr="00C20632" w:rsidRDefault="00C20632" w:rsidP="00C20632">
      <w:pPr>
        <w:pStyle w:val="Bibliography"/>
        <w:rPr>
          <w:lang w:val="en-GB"/>
        </w:rPr>
      </w:pPr>
      <w:proofErr w:type="spellStart"/>
      <w:r w:rsidRPr="00C20632">
        <w:rPr>
          <w:lang w:val="en-GB"/>
        </w:rPr>
        <w:t>Jasika</w:t>
      </w:r>
      <w:proofErr w:type="spellEnd"/>
      <w:r w:rsidRPr="00C20632">
        <w:rPr>
          <w:lang w:val="en-GB"/>
        </w:rPr>
        <w:t xml:space="preserve">, N., </w:t>
      </w:r>
      <w:proofErr w:type="spellStart"/>
      <w:r w:rsidRPr="00C20632">
        <w:rPr>
          <w:lang w:val="en-GB"/>
        </w:rPr>
        <w:t>Alispahic</w:t>
      </w:r>
      <w:proofErr w:type="spellEnd"/>
      <w:r w:rsidRPr="00C20632">
        <w:rPr>
          <w:lang w:val="en-GB"/>
        </w:rPr>
        <w:t xml:space="preserve">, N., Elma, A., </w:t>
      </w:r>
      <w:proofErr w:type="spellStart"/>
      <w:r w:rsidRPr="00C20632">
        <w:rPr>
          <w:lang w:val="en-GB"/>
        </w:rPr>
        <w:t>Ilvana</w:t>
      </w:r>
      <w:proofErr w:type="spellEnd"/>
      <w:r w:rsidRPr="00C20632">
        <w:rPr>
          <w:lang w:val="en-GB"/>
        </w:rPr>
        <w:t xml:space="preserve">, K., Elma, L., &amp; </w:t>
      </w:r>
      <w:proofErr w:type="spellStart"/>
      <w:r w:rsidRPr="00C20632">
        <w:rPr>
          <w:lang w:val="en-GB"/>
        </w:rPr>
        <w:t>Nosovic</w:t>
      </w:r>
      <w:proofErr w:type="spellEnd"/>
      <w:r w:rsidRPr="00C20632">
        <w:rPr>
          <w:lang w:val="en-GB"/>
        </w:rPr>
        <w:t xml:space="preserve">, N. (2012). Dijkstra’s shortest path algorithm serial and parallel execution performance analysis. </w:t>
      </w:r>
      <w:r w:rsidRPr="00C20632">
        <w:rPr>
          <w:i/>
          <w:iCs/>
          <w:lang w:val="en-GB"/>
        </w:rPr>
        <w:t>2012 Proceedings of the 35th International Convention MIPRO</w:t>
      </w:r>
      <w:r w:rsidRPr="00C20632">
        <w:rPr>
          <w:lang w:val="en-GB"/>
        </w:rPr>
        <w:t>, 1811–1815.</w:t>
      </w:r>
    </w:p>
    <w:p w14:paraId="34D2CD7B" w14:textId="77777777" w:rsidR="00C20632" w:rsidRPr="00C20632" w:rsidRDefault="00C20632" w:rsidP="00C20632">
      <w:pPr>
        <w:pStyle w:val="Bibliography"/>
        <w:rPr>
          <w:lang w:val="en-GB"/>
        </w:rPr>
      </w:pPr>
      <w:proofErr w:type="spellStart"/>
      <w:r w:rsidRPr="00C20632">
        <w:rPr>
          <w:lang w:val="en-GB"/>
        </w:rPr>
        <w:t>Jonasson</w:t>
      </w:r>
      <w:proofErr w:type="spellEnd"/>
      <w:r w:rsidRPr="00C20632">
        <w:rPr>
          <w:lang w:val="en-GB"/>
        </w:rPr>
        <w:t xml:space="preserve">, H. G., &amp; </w:t>
      </w:r>
      <w:proofErr w:type="spellStart"/>
      <w:r w:rsidRPr="00C20632">
        <w:rPr>
          <w:lang w:val="en-GB"/>
        </w:rPr>
        <w:t>Storeheier</w:t>
      </w:r>
      <w:proofErr w:type="spellEnd"/>
      <w:r w:rsidRPr="00C20632">
        <w:rPr>
          <w:lang w:val="en-GB"/>
        </w:rPr>
        <w:t xml:space="preserve">, S. (2001). </w:t>
      </w:r>
      <w:r w:rsidRPr="00C20632">
        <w:rPr>
          <w:i/>
          <w:iCs/>
          <w:lang w:val="en-GB"/>
        </w:rPr>
        <w:t>Nord 2000. New Nordic prediction method for road traffic noise</w:t>
      </w:r>
      <w:r w:rsidRPr="00C20632">
        <w:rPr>
          <w:lang w:val="en-GB"/>
        </w:rPr>
        <w:t>.</w:t>
      </w:r>
    </w:p>
    <w:p w14:paraId="1621BB15" w14:textId="77777777" w:rsidR="00C20632" w:rsidRPr="00C20632" w:rsidRDefault="00C20632" w:rsidP="00C20632">
      <w:pPr>
        <w:pStyle w:val="Bibliography"/>
        <w:rPr>
          <w:lang w:val="en-GB"/>
        </w:rPr>
      </w:pPr>
      <w:proofErr w:type="spellStart"/>
      <w:r w:rsidRPr="00C20632">
        <w:rPr>
          <w:lang w:val="en-GB"/>
        </w:rPr>
        <w:lastRenderedPageBreak/>
        <w:t>Kephalopoulos</w:t>
      </w:r>
      <w:proofErr w:type="spellEnd"/>
      <w:r w:rsidRPr="00C20632">
        <w:rPr>
          <w:lang w:val="en-GB"/>
        </w:rPr>
        <w:t xml:space="preserve">, S., </w:t>
      </w:r>
      <w:proofErr w:type="spellStart"/>
      <w:r w:rsidRPr="00C20632">
        <w:rPr>
          <w:lang w:val="en-GB"/>
        </w:rPr>
        <w:t>Paviotti</w:t>
      </w:r>
      <w:proofErr w:type="spellEnd"/>
      <w:r w:rsidRPr="00C20632">
        <w:rPr>
          <w:lang w:val="en-GB"/>
        </w:rPr>
        <w:t xml:space="preserve">, M., &amp; </w:t>
      </w:r>
      <w:proofErr w:type="spellStart"/>
      <w:r w:rsidRPr="00C20632">
        <w:rPr>
          <w:lang w:val="en-GB"/>
        </w:rPr>
        <w:t>Anfosso-Lédée</w:t>
      </w:r>
      <w:proofErr w:type="spellEnd"/>
      <w:r w:rsidRPr="00C20632">
        <w:rPr>
          <w:lang w:val="en-GB"/>
        </w:rPr>
        <w:t xml:space="preserve">, F. (2012). </w:t>
      </w:r>
      <w:r w:rsidRPr="00C20632">
        <w:rPr>
          <w:i/>
          <w:iCs/>
          <w:lang w:val="en-GB"/>
        </w:rPr>
        <w:t>Common noise assessment methods in Europe (CNOSSOS-EU)</w:t>
      </w:r>
      <w:r w:rsidRPr="00C20632">
        <w:rPr>
          <w:lang w:val="en-GB"/>
        </w:rPr>
        <w:t>.</w:t>
      </w:r>
    </w:p>
    <w:p w14:paraId="2712CE7A" w14:textId="77777777" w:rsidR="00C20632" w:rsidRPr="00C20632" w:rsidRDefault="00C20632" w:rsidP="00C20632">
      <w:pPr>
        <w:pStyle w:val="Bibliography"/>
        <w:rPr>
          <w:lang w:val="en-GB"/>
        </w:rPr>
      </w:pPr>
      <w:r w:rsidRPr="00C20632">
        <w:rPr>
          <w:lang w:val="en-GB"/>
        </w:rPr>
        <w:t xml:space="preserve">Kumar, P., Nigam, S. P., &amp; Kumar, N. (2014). Vehicular traffic noise </w:t>
      </w:r>
      <w:proofErr w:type="spellStart"/>
      <w:r w:rsidRPr="00C20632">
        <w:rPr>
          <w:lang w:val="en-GB"/>
        </w:rPr>
        <w:t>modeling</w:t>
      </w:r>
      <w:proofErr w:type="spellEnd"/>
      <w:r w:rsidRPr="00C20632">
        <w:rPr>
          <w:lang w:val="en-GB"/>
        </w:rPr>
        <w:t xml:space="preserve"> using artificial neural network approach. </w:t>
      </w:r>
      <w:r w:rsidRPr="00C20632">
        <w:rPr>
          <w:i/>
          <w:iCs/>
          <w:lang w:val="en-GB"/>
        </w:rPr>
        <w:t>Transportation Research Part C: Emerging Technologies</w:t>
      </w:r>
      <w:r w:rsidRPr="00C20632">
        <w:rPr>
          <w:lang w:val="en-GB"/>
        </w:rPr>
        <w:t xml:space="preserve">, </w:t>
      </w:r>
      <w:r w:rsidRPr="00C20632">
        <w:rPr>
          <w:i/>
          <w:iCs/>
          <w:lang w:val="en-GB"/>
        </w:rPr>
        <w:t>40</w:t>
      </w:r>
      <w:r w:rsidRPr="00C20632">
        <w:rPr>
          <w:lang w:val="en-GB"/>
        </w:rPr>
        <w:t>, 111–122.</w:t>
      </w:r>
    </w:p>
    <w:p w14:paraId="1787DA7E" w14:textId="77777777" w:rsidR="00C20632" w:rsidRPr="00C20632" w:rsidRDefault="00C20632" w:rsidP="00C20632">
      <w:pPr>
        <w:pStyle w:val="Bibliography"/>
        <w:rPr>
          <w:lang w:val="en-GB"/>
        </w:rPr>
      </w:pPr>
      <w:r w:rsidRPr="00C20632">
        <w:rPr>
          <w:i/>
          <w:iCs/>
          <w:lang w:val="en-GB"/>
        </w:rPr>
        <w:t>Leaflet</w:t>
      </w:r>
      <w:r w:rsidRPr="00C20632">
        <w:rPr>
          <w:lang w:val="en-GB"/>
        </w:rPr>
        <w:t>. (n.d.). https://leafletjs.com/ (accessed on 23 February 2020)</w:t>
      </w:r>
    </w:p>
    <w:p w14:paraId="51D5C1C7" w14:textId="77777777" w:rsidR="00C20632" w:rsidRPr="00C20632" w:rsidRDefault="00C20632" w:rsidP="00C20632">
      <w:pPr>
        <w:pStyle w:val="Bibliography"/>
        <w:rPr>
          <w:lang w:val="en-GB"/>
        </w:rPr>
      </w:pPr>
      <w:proofErr w:type="spellStart"/>
      <w:r w:rsidRPr="00C20632">
        <w:rPr>
          <w:lang w:val="en-GB"/>
        </w:rPr>
        <w:t>Lienert</w:t>
      </w:r>
      <w:proofErr w:type="spellEnd"/>
      <w:r w:rsidRPr="00C20632">
        <w:rPr>
          <w:lang w:val="en-GB"/>
        </w:rPr>
        <w:t xml:space="preserve">, C., Jenny, B., Schnabel, O., &amp; </w:t>
      </w:r>
      <w:proofErr w:type="spellStart"/>
      <w:r w:rsidRPr="00C20632">
        <w:rPr>
          <w:lang w:val="en-GB"/>
        </w:rPr>
        <w:t>Hurni</w:t>
      </w:r>
      <w:proofErr w:type="spellEnd"/>
      <w:r w:rsidRPr="00C20632">
        <w:rPr>
          <w:lang w:val="en-GB"/>
        </w:rPr>
        <w:t xml:space="preserve">, L. (2012). Current trends in vector-based Internet mapping: A technical review. In </w:t>
      </w:r>
      <w:r w:rsidRPr="00C20632">
        <w:rPr>
          <w:i/>
          <w:iCs/>
          <w:lang w:val="en-GB"/>
        </w:rPr>
        <w:t xml:space="preserve">Online maps with APIs and </w:t>
      </w:r>
      <w:proofErr w:type="spellStart"/>
      <w:r w:rsidRPr="00C20632">
        <w:rPr>
          <w:i/>
          <w:iCs/>
          <w:lang w:val="en-GB"/>
        </w:rPr>
        <w:t>WebServices</w:t>
      </w:r>
      <w:proofErr w:type="spellEnd"/>
      <w:r w:rsidRPr="00C20632">
        <w:rPr>
          <w:lang w:val="en-GB"/>
        </w:rPr>
        <w:t xml:space="preserve"> (pp. 23–36). Springer.</w:t>
      </w:r>
    </w:p>
    <w:p w14:paraId="1077DD5E" w14:textId="77777777" w:rsidR="00C20632" w:rsidRPr="00C20632" w:rsidRDefault="00C20632" w:rsidP="00C20632">
      <w:pPr>
        <w:pStyle w:val="Bibliography"/>
        <w:rPr>
          <w:lang w:val="en-GB"/>
        </w:rPr>
      </w:pPr>
      <w:r w:rsidRPr="00C20632">
        <w:rPr>
          <w:lang w:val="en-GB"/>
        </w:rPr>
        <w:t xml:space="preserve">Lu, X. (2005). An investigation on service-oriented architecture for constructing distributed web </w:t>
      </w:r>
      <w:proofErr w:type="spellStart"/>
      <w:r w:rsidRPr="00C20632">
        <w:rPr>
          <w:lang w:val="en-GB"/>
        </w:rPr>
        <w:t>gis</w:t>
      </w:r>
      <w:proofErr w:type="spellEnd"/>
      <w:r w:rsidRPr="00C20632">
        <w:rPr>
          <w:lang w:val="en-GB"/>
        </w:rPr>
        <w:t xml:space="preserve"> application. </w:t>
      </w:r>
      <w:r w:rsidRPr="00C20632">
        <w:rPr>
          <w:i/>
          <w:iCs/>
          <w:lang w:val="en-GB"/>
        </w:rPr>
        <w:t>2005 IEEE International Conference on Services Computing (SCC’05) Vol-1</w:t>
      </w:r>
      <w:r w:rsidRPr="00C20632">
        <w:rPr>
          <w:lang w:val="en-GB"/>
        </w:rPr>
        <w:t xml:space="preserve">, </w:t>
      </w:r>
      <w:r w:rsidRPr="00C20632">
        <w:rPr>
          <w:i/>
          <w:iCs/>
          <w:lang w:val="en-GB"/>
        </w:rPr>
        <w:t>1</w:t>
      </w:r>
      <w:r w:rsidRPr="00C20632">
        <w:rPr>
          <w:lang w:val="en-GB"/>
        </w:rPr>
        <w:t>, 191–197.</w:t>
      </w:r>
    </w:p>
    <w:p w14:paraId="61740C1B" w14:textId="77777777" w:rsidR="00C20632" w:rsidRPr="00C20632" w:rsidRDefault="00C20632" w:rsidP="00C20632">
      <w:pPr>
        <w:pStyle w:val="Bibliography"/>
        <w:rPr>
          <w:lang w:val="en-GB"/>
        </w:rPr>
      </w:pPr>
      <w:r w:rsidRPr="00C20632">
        <w:rPr>
          <w:lang w:val="en-GB"/>
        </w:rPr>
        <w:t xml:space="preserve">Lwin, K. K., &amp; Murayama, Y. (2011). Modelling of urban green space walkability: Eco-friendly walk score calculator. </w:t>
      </w:r>
      <w:r w:rsidRPr="00C20632">
        <w:rPr>
          <w:i/>
          <w:iCs/>
          <w:lang w:val="en-GB"/>
        </w:rPr>
        <w:t>Computers, Environment and Urban Systems</w:t>
      </w:r>
      <w:r w:rsidRPr="00C20632">
        <w:rPr>
          <w:lang w:val="en-GB"/>
        </w:rPr>
        <w:t xml:space="preserve">, </w:t>
      </w:r>
      <w:r w:rsidRPr="00C20632">
        <w:rPr>
          <w:i/>
          <w:iCs/>
          <w:lang w:val="en-GB"/>
        </w:rPr>
        <w:t>35</w:t>
      </w:r>
      <w:r w:rsidRPr="00C20632">
        <w:rPr>
          <w:lang w:val="en-GB"/>
        </w:rPr>
        <w:t>(5), 408–420. https://doi.org/10.1016/j.compenvurbsys.2011.05.002</w:t>
      </w:r>
    </w:p>
    <w:p w14:paraId="3C01410C" w14:textId="77777777" w:rsidR="00C20632" w:rsidRPr="00C20632" w:rsidRDefault="00C20632" w:rsidP="00C20632">
      <w:pPr>
        <w:pStyle w:val="Bibliography"/>
        <w:rPr>
          <w:lang w:val="en-GB"/>
        </w:rPr>
      </w:pPr>
      <w:r w:rsidRPr="00C20632">
        <w:rPr>
          <w:lang w:val="en-GB"/>
        </w:rPr>
        <w:t xml:space="preserve">Lwin, K. K., &amp; Murayama, Y. (2013). Smart eco-path finder for mobile GIS users. </w:t>
      </w:r>
      <w:r w:rsidRPr="00C20632">
        <w:rPr>
          <w:i/>
          <w:iCs/>
          <w:lang w:val="en-GB"/>
        </w:rPr>
        <w:t>URISA Journal</w:t>
      </w:r>
      <w:r w:rsidRPr="00C20632">
        <w:rPr>
          <w:lang w:val="en-GB"/>
        </w:rPr>
        <w:t xml:space="preserve">, </w:t>
      </w:r>
      <w:r w:rsidRPr="00C20632">
        <w:rPr>
          <w:i/>
          <w:iCs/>
          <w:lang w:val="en-GB"/>
        </w:rPr>
        <w:t>25</w:t>
      </w:r>
      <w:r w:rsidRPr="00C20632">
        <w:rPr>
          <w:lang w:val="en-GB"/>
        </w:rPr>
        <w:t>(2), 5–14.</w:t>
      </w:r>
    </w:p>
    <w:p w14:paraId="17295004" w14:textId="77777777" w:rsidR="00C20632" w:rsidRPr="00C20632" w:rsidRDefault="00C20632" w:rsidP="00C20632">
      <w:pPr>
        <w:pStyle w:val="Bibliography"/>
        <w:rPr>
          <w:lang w:val="en-GB"/>
        </w:rPr>
      </w:pPr>
      <w:proofErr w:type="spellStart"/>
      <w:r w:rsidRPr="00C20632">
        <w:rPr>
          <w:lang w:val="en-GB"/>
        </w:rPr>
        <w:t>Maghelal</w:t>
      </w:r>
      <w:proofErr w:type="spellEnd"/>
      <w:r w:rsidRPr="00C20632">
        <w:rPr>
          <w:lang w:val="en-GB"/>
        </w:rPr>
        <w:t xml:space="preserve">, P. K., &amp; Capp, C. J. (2011). Walkability: A Review of Existing Pedestrian Indices. </w:t>
      </w:r>
      <w:r w:rsidRPr="00C20632">
        <w:rPr>
          <w:i/>
          <w:iCs/>
          <w:lang w:val="en-GB"/>
        </w:rPr>
        <w:t>Journal of the Urban &amp; Regional Information Systems Association</w:t>
      </w:r>
      <w:r w:rsidRPr="00C20632">
        <w:rPr>
          <w:lang w:val="en-GB"/>
        </w:rPr>
        <w:t xml:space="preserve">, </w:t>
      </w:r>
      <w:r w:rsidRPr="00C20632">
        <w:rPr>
          <w:i/>
          <w:iCs/>
          <w:lang w:val="en-GB"/>
        </w:rPr>
        <w:t>23</w:t>
      </w:r>
      <w:r w:rsidRPr="00C20632">
        <w:rPr>
          <w:lang w:val="en-GB"/>
        </w:rPr>
        <w:t>(2).</w:t>
      </w:r>
    </w:p>
    <w:p w14:paraId="26EF5716" w14:textId="77777777" w:rsidR="00C20632" w:rsidRPr="00C20632" w:rsidRDefault="00C20632" w:rsidP="00C20632">
      <w:pPr>
        <w:pStyle w:val="Bibliography"/>
        <w:rPr>
          <w:lang w:val="en-GB"/>
        </w:rPr>
      </w:pPr>
      <w:proofErr w:type="spellStart"/>
      <w:r w:rsidRPr="00C20632">
        <w:rPr>
          <w:lang w:val="en-GB"/>
        </w:rPr>
        <w:t>Miedema</w:t>
      </w:r>
      <w:proofErr w:type="spellEnd"/>
      <w:r w:rsidRPr="00C20632">
        <w:rPr>
          <w:lang w:val="en-GB"/>
        </w:rPr>
        <w:t xml:space="preserve">, H. M., &amp; </w:t>
      </w:r>
      <w:proofErr w:type="spellStart"/>
      <w:r w:rsidRPr="00C20632">
        <w:rPr>
          <w:lang w:val="en-GB"/>
        </w:rPr>
        <w:t>Oudshoorn</w:t>
      </w:r>
      <w:proofErr w:type="spellEnd"/>
      <w:r w:rsidRPr="00C20632">
        <w:rPr>
          <w:lang w:val="en-GB"/>
        </w:rPr>
        <w:t xml:space="preserve">, C. G. (2001). Annoyance from transportation noise: Relationships with exposure metrics DNL and DENL and their confidence intervals. </w:t>
      </w:r>
      <w:r w:rsidRPr="00C20632">
        <w:rPr>
          <w:i/>
          <w:iCs/>
          <w:lang w:val="en-GB"/>
        </w:rPr>
        <w:t>Environmental Health Perspectives</w:t>
      </w:r>
      <w:r w:rsidRPr="00C20632">
        <w:rPr>
          <w:lang w:val="en-GB"/>
        </w:rPr>
        <w:t xml:space="preserve">, </w:t>
      </w:r>
      <w:r w:rsidRPr="00C20632">
        <w:rPr>
          <w:i/>
          <w:iCs/>
          <w:lang w:val="en-GB"/>
        </w:rPr>
        <w:t>109</w:t>
      </w:r>
      <w:r w:rsidRPr="00C20632">
        <w:rPr>
          <w:lang w:val="en-GB"/>
        </w:rPr>
        <w:t>(4), 409–416.</w:t>
      </w:r>
    </w:p>
    <w:p w14:paraId="46ECB238" w14:textId="77777777" w:rsidR="00C20632" w:rsidRPr="00C20632" w:rsidRDefault="00C20632" w:rsidP="00C20632">
      <w:pPr>
        <w:pStyle w:val="Bibliography"/>
        <w:rPr>
          <w:lang w:val="en-GB"/>
        </w:rPr>
      </w:pPr>
      <w:proofErr w:type="spellStart"/>
      <w:r w:rsidRPr="00C20632">
        <w:rPr>
          <w:lang w:val="en-GB"/>
        </w:rPr>
        <w:t>Naharudin</w:t>
      </w:r>
      <w:proofErr w:type="spellEnd"/>
      <w:r w:rsidRPr="00C20632">
        <w:rPr>
          <w:lang w:val="en-GB"/>
        </w:rPr>
        <w:t xml:space="preserve">, N., </w:t>
      </w:r>
      <w:proofErr w:type="spellStart"/>
      <w:r w:rsidRPr="00C20632">
        <w:rPr>
          <w:lang w:val="en-GB"/>
        </w:rPr>
        <w:t>Ahamad</w:t>
      </w:r>
      <w:proofErr w:type="spellEnd"/>
      <w:r w:rsidRPr="00C20632">
        <w:rPr>
          <w:lang w:val="en-GB"/>
        </w:rPr>
        <w:t xml:space="preserve">, M., Sanusi, S., &amp; </w:t>
      </w:r>
      <w:proofErr w:type="spellStart"/>
      <w:r w:rsidRPr="00C20632">
        <w:rPr>
          <w:lang w:val="en-GB"/>
        </w:rPr>
        <w:t>Sadullah</w:t>
      </w:r>
      <w:proofErr w:type="spellEnd"/>
      <w:r w:rsidRPr="00C20632">
        <w:rPr>
          <w:lang w:val="en-GB"/>
        </w:rPr>
        <w:t xml:space="preserve">, A. F. M. (2017). OPTIMIZING PEDESTRIAN-FRIENDLY WALKING PATH FOR THE FIRST AND LAST MILE TRANSIT JOURNEY BY USING THE ANALYTICAL NETWORK PROCESS (ANP) DECISION MODEL AND GIS NETWORK ANALYSIS. </w:t>
      </w:r>
      <w:r w:rsidRPr="00C20632">
        <w:rPr>
          <w:i/>
          <w:iCs/>
          <w:lang w:val="en-GB"/>
        </w:rPr>
        <w:t>International Archives of the Photogrammetry, Remote Sensing &amp; Spatial Information Sciences</w:t>
      </w:r>
      <w:r w:rsidRPr="00C20632">
        <w:rPr>
          <w:lang w:val="en-GB"/>
        </w:rPr>
        <w:t xml:space="preserve">, </w:t>
      </w:r>
      <w:r w:rsidRPr="00C20632">
        <w:rPr>
          <w:i/>
          <w:iCs/>
          <w:lang w:val="en-GB"/>
        </w:rPr>
        <w:t>42</w:t>
      </w:r>
      <w:r w:rsidRPr="00C20632">
        <w:rPr>
          <w:lang w:val="en-GB"/>
        </w:rPr>
        <w:t>.</w:t>
      </w:r>
    </w:p>
    <w:p w14:paraId="017DF646" w14:textId="77777777" w:rsidR="00C20632" w:rsidRPr="00C20632" w:rsidRDefault="00C20632" w:rsidP="00C20632">
      <w:pPr>
        <w:pStyle w:val="Bibliography"/>
        <w:rPr>
          <w:lang w:val="en-GB"/>
        </w:rPr>
      </w:pPr>
      <w:r w:rsidRPr="00C20632">
        <w:rPr>
          <w:lang w:val="en-GB"/>
        </w:rPr>
        <w:t xml:space="preserve">Nielsen, H. L. (1997). </w:t>
      </w:r>
      <w:r w:rsidRPr="00C20632">
        <w:rPr>
          <w:i/>
          <w:iCs/>
          <w:lang w:val="en-GB"/>
        </w:rPr>
        <w:t>Road traffic noise: Nordic prediction method</w:t>
      </w:r>
      <w:r w:rsidRPr="00C20632">
        <w:rPr>
          <w:lang w:val="en-GB"/>
        </w:rPr>
        <w:t>. Nordic Council of Ministers.</w:t>
      </w:r>
    </w:p>
    <w:p w14:paraId="585D8C6E" w14:textId="77777777" w:rsidR="00C20632" w:rsidRPr="00C20632" w:rsidRDefault="00C20632" w:rsidP="00C20632">
      <w:pPr>
        <w:pStyle w:val="Bibliography"/>
        <w:rPr>
          <w:lang w:val="en-GB"/>
        </w:rPr>
      </w:pPr>
      <w:r w:rsidRPr="00C20632">
        <w:rPr>
          <w:lang w:val="en-GB"/>
        </w:rPr>
        <w:t xml:space="preserve">Noto, M., &amp; Sato, H. (2000). A method for the shortest path search by extended Dijkstra algorithm. </w:t>
      </w:r>
      <w:proofErr w:type="spellStart"/>
      <w:r w:rsidRPr="00C20632">
        <w:rPr>
          <w:i/>
          <w:iCs/>
          <w:lang w:val="en-GB"/>
        </w:rPr>
        <w:t>Smc</w:t>
      </w:r>
      <w:proofErr w:type="spellEnd"/>
      <w:r w:rsidRPr="00C20632">
        <w:rPr>
          <w:i/>
          <w:iCs/>
          <w:lang w:val="en-GB"/>
        </w:rPr>
        <w:t xml:space="preserve"> 2000 Conference Proceedings. 2000 </w:t>
      </w:r>
      <w:proofErr w:type="spellStart"/>
      <w:r w:rsidRPr="00C20632">
        <w:rPr>
          <w:i/>
          <w:iCs/>
          <w:lang w:val="en-GB"/>
        </w:rPr>
        <w:t>Ieee</w:t>
      </w:r>
      <w:proofErr w:type="spellEnd"/>
      <w:r w:rsidRPr="00C20632">
        <w:rPr>
          <w:i/>
          <w:iCs/>
          <w:lang w:val="en-GB"/>
        </w:rPr>
        <w:t xml:space="preserve"> International Conference on Systems, Man and Cybernetics. “cybernetics Evolving to Systems, Humans, Organizations, and Their Complex Interactions” (Cat. No.0</w:t>
      </w:r>
      <w:r w:rsidRPr="00C20632">
        <w:rPr>
          <w:lang w:val="en-GB"/>
        </w:rPr>
        <w:t xml:space="preserve">, </w:t>
      </w:r>
      <w:r w:rsidRPr="00C20632">
        <w:rPr>
          <w:i/>
          <w:iCs/>
          <w:lang w:val="en-GB"/>
        </w:rPr>
        <w:t>3</w:t>
      </w:r>
      <w:r w:rsidRPr="00C20632">
        <w:rPr>
          <w:lang w:val="en-GB"/>
        </w:rPr>
        <w:t>, 2316–2320 vol.3. https://doi.org/10.1109/ICSMC.2000.886462</w:t>
      </w:r>
    </w:p>
    <w:p w14:paraId="17E1503A" w14:textId="77777777" w:rsidR="00C20632" w:rsidRPr="00C20632" w:rsidRDefault="00C20632" w:rsidP="00C20632">
      <w:pPr>
        <w:pStyle w:val="Bibliography"/>
        <w:rPr>
          <w:lang w:val="en-GB"/>
        </w:rPr>
      </w:pPr>
      <w:r w:rsidRPr="00C20632">
        <w:rPr>
          <w:lang w:val="en-GB"/>
        </w:rPr>
        <w:t xml:space="preserve">Novack, T., Wang, Z., &amp; </w:t>
      </w:r>
      <w:proofErr w:type="spellStart"/>
      <w:r w:rsidRPr="00C20632">
        <w:rPr>
          <w:lang w:val="en-GB"/>
        </w:rPr>
        <w:t>Zipf</w:t>
      </w:r>
      <w:proofErr w:type="spellEnd"/>
      <w:r w:rsidRPr="00C20632">
        <w:rPr>
          <w:lang w:val="en-GB"/>
        </w:rPr>
        <w:t xml:space="preserve">, A. (2018). A system for generating customized pleasant pedestrian routes based on OpenStreetMap data. </w:t>
      </w:r>
      <w:r w:rsidRPr="00C20632">
        <w:rPr>
          <w:i/>
          <w:iCs/>
          <w:lang w:val="en-GB"/>
        </w:rPr>
        <w:t>Sensors</w:t>
      </w:r>
      <w:r w:rsidRPr="00C20632">
        <w:rPr>
          <w:lang w:val="en-GB"/>
        </w:rPr>
        <w:t xml:space="preserve">, </w:t>
      </w:r>
      <w:r w:rsidRPr="00C20632">
        <w:rPr>
          <w:i/>
          <w:iCs/>
          <w:lang w:val="en-GB"/>
        </w:rPr>
        <w:t>18</w:t>
      </w:r>
      <w:r w:rsidRPr="00C20632">
        <w:rPr>
          <w:lang w:val="en-GB"/>
        </w:rPr>
        <w:t>(11), 3794.</w:t>
      </w:r>
    </w:p>
    <w:p w14:paraId="39CF6E1A" w14:textId="77777777" w:rsidR="00C20632" w:rsidRPr="00C20632" w:rsidRDefault="00C20632" w:rsidP="00C20632">
      <w:pPr>
        <w:pStyle w:val="Bibliography"/>
        <w:rPr>
          <w:lang w:val="en-GB"/>
        </w:rPr>
      </w:pPr>
      <w:proofErr w:type="spellStart"/>
      <w:r w:rsidRPr="00C20632">
        <w:rPr>
          <w:i/>
          <w:iCs/>
          <w:lang w:val="en-GB"/>
        </w:rPr>
        <w:t>OpenLayers</w:t>
      </w:r>
      <w:proofErr w:type="spellEnd"/>
      <w:r w:rsidRPr="00C20632">
        <w:rPr>
          <w:lang w:val="en-GB"/>
        </w:rPr>
        <w:t>. (n.d.). https://openlayers.org/ (accessed on 23 February 2020)</w:t>
      </w:r>
    </w:p>
    <w:p w14:paraId="65BFBBA7" w14:textId="77777777" w:rsidR="00C20632" w:rsidRPr="00C20632" w:rsidRDefault="00C20632" w:rsidP="00C20632">
      <w:pPr>
        <w:pStyle w:val="Bibliography"/>
        <w:rPr>
          <w:lang w:val="en-GB"/>
        </w:rPr>
      </w:pPr>
      <w:proofErr w:type="spellStart"/>
      <w:r w:rsidRPr="00C20632">
        <w:rPr>
          <w:lang w:val="en-GB"/>
        </w:rPr>
        <w:lastRenderedPageBreak/>
        <w:t>Ouis</w:t>
      </w:r>
      <w:proofErr w:type="spellEnd"/>
      <w:r w:rsidRPr="00C20632">
        <w:rPr>
          <w:lang w:val="en-GB"/>
        </w:rPr>
        <w:t xml:space="preserve">, D. (2001). ANNOYANCE FROM ROAD TRAFFIC NOISE: A REVIEW. </w:t>
      </w:r>
      <w:r w:rsidRPr="00C20632">
        <w:rPr>
          <w:i/>
          <w:iCs/>
          <w:lang w:val="en-GB"/>
        </w:rPr>
        <w:t>Journal of Environmental Psychology</w:t>
      </w:r>
      <w:r w:rsidRPr="00C20632">
        <w:rPr>
          <w:lang w:val="en-GB"/>
        </w:rPr>
        <w:t xml:space="preserve">, </w:t>
      </w:r>
      <w:r w:rsidRPr="00C20632">
        <w:rPr>
          <w:i/>
          <w:iCs/>
          <w:lang w:val="en-GB"/>
        </w:rPr>
        <w:t>21</w:t>
      </w:r>
      <w:r w:rsidRPr="00C20632">
        <w:rPr>
          <w:lang w:val="en-GB"/>
        </w:rPr>
        <w:t>(1), 101–120. https://doi.org/10.1006/jevp.2000.0187</w:t>
      </w:r>
    </w:p>
    <w:p w14:paraId="078ED834" w14:textId="77777777" w:rsidR="00C20632" w:rsidRPr="00C20632" w:rsidRDefault="00C20632" w:rsidP="00C20632">
      <w:pPr>
        <w:pStyle w:val="Bibliography"/>
        <w:rPr>
          <w:lang w:val="en-GB"/>
        </w:rPr>
      </w:pPr>
      <w:proofErr w:type="spellStart"/>
      <w:r w:rsidRPr="00C20632">
        <w:rPr>
          <w:lang w:val="en-GB"/>
        </w:rPr>
        <w:t>Parmanen</w:t>
      </w:r>
      <w:proofErr w:type="spellEnd"/>
      <w:r w:rsidRPr="00C20632">
        <w:rPr>
          <w:lang w:val="en-GB"/>
        </w:rPr>
        <w:t xml:space="preserve">, J. (2007). A-weighted sound pressure level as a loudness/annoyance indicator for environmental sounds – Could it be improved? </w:t>
      </w:r>
      <w:r w:rsidRPr="00C20632">
        <w:rPr>
          <w:i/>
          <w:iCs/>
          <w:lang w:val="en-GB"/>
        </w:rPr>
        <w:t>Applied Acoustics</w:t>
      </w:r>
      <w:r w:rsidRPr="00C20632">
        <w:rPr>
          <w:lang w:val="en-GB"/>
        </w:rPr>
        <w:t xml:space="preserve">, </w:t>
      </w:r>
      <w:r w:rsidRPr="00C20632">
        <w:rPr>
          <w:i/>
          <w:iCs/>
          <w:lang w:val="en-GB"/>
        </w:rPr>
        <w:t>68</w:t>
      </w:r>
      <w:r w:rsidRPr="00C20632">
        <w:rPr>
          <w:lang w:val="en-GB"/>
        </w:rPr>
        <w:t>(1), 58–70. https://doi.org/10.1016/j.apacoust.2006.02.004</w:t>
      </w:r>
    </w:p>
    <w:p w14:paraId="0E08F0E6" w14:textId="77777777" w:rsidR="00C20632" w:rsidRPr="00C20632" w:rsidRDefault="00C20632" w:rsidP="00C20632">
      <w:pPr>
        <w:pStyle w:val="Bibliography"/>
        <w:rPr>
          <w:lang w:val="en-GB"/>
        </w:rPr>
      </w:pPr>
      <w:proofErr w:type="spellStart"/>
      <w:r w:rsidRPr="00C20632">
        <w:rPr>
          <w:lang w:val="en-GB"/>
        </w:rPr>
        <w:t>Passchier</w:t>
      </w:r>
      <w:proofErr w:type="spellEnd"/>
      <w:r w:rsidRPr="00C20632">
        <w:rPr>
          <w:lang w:val="en-GB"/>
        </w:rPr>
        <w:t xml:space="preserve">-Vermeer W, &amp; </w:t>
      </w:r>
      <w:proofErr w:type="spellStart"/>
      <w:r w:rsidRPr="00C20632">
        <w:rPr>
          <w:lang w:val="en-GB"/>
        </w:rPr>
        <w:t>Passchier</w:t>
      </w:r>
      <w:proofErr w:type="spellEnd"/>
      <w:r w:rsidRPr="00C20632">
        <w:rPr>
          <w:lang w:val="en-GB"/>
        </w:rPr>
        <w:t xml:space="preserve"> W F. (2000). Noise exposure and public health. </w:t>
      </w:r>
      <w:r w:rsidRPr="00C20632">
        <w:rPr>
          <w:i/>
          <w:iCs/>
          <w:lang w:val="en-GB"/>
        </w:rPr>
        <w:t>Environmental Health Perspectives</w:t>
      </w:r>
      <w:r w:rsidRPr="00C20632">
        <w:rPr>
          <w:lang w:val="en-GB"/>
        </w:rPr>
        <w:t xml:space="preserve">, </w:t>
      </w:r>
      <w:r w:rsidRPr="00C20632">
        <w:rPr>
          <w:i/>
          <w:iCs/>
          <w:lang w:val="en-GB"/>
        </w:rPr>
        <w:t>108</w:t>
      </w:r>
      <w:r w:rsidRPr="00C20632">
        <w:rPr>
          <w:lang w:val="en-GB"/>
        </w:rPr>
        <w:t>(</w:t>
      </w:r>
      <w:proofErr w:type="spellStart"/>
      <w:r w:rsidRPr="00C20632">
        <w:rPr>
          <w:lang w:val="en-GB"/>
        </w:rPr>
        <w:t>suppl</w:t>
      </w:r>
      <w:proofErr w:type="spellEnd"/>
      <w:r w:rsidRPr="00C20632">
        <w:rPr>
          <w:lang w:val="en-GB"/>
        </w:rPr>
        <w:t xml:space="preserve"> 1), 123–131. https://doi.org/10.1289/ehp.00108s1123</w:t>
      </w:r>
    </w:p>
    <w:p w14:paraId="080E6F44" w14:textId="77777777" w:rsidR="00C20632" w:rsidRPr="00C20632" w:rsidRDefault="00C20632" w:rsidP="00C20632">
      <w:pPr>
        <w:pStyle w:val="Bibliography"/>
        <w:rPr>
          <w:lang w:val="en-GB"/>
        </w:rPr>
      </w:pPr>
      <w:proofErr w:type="spellStart"/>
      <w:r w:rsidRPr="00C20632">
        <w:rPr>
          <w:lang w:val="en-GB"/>
        </w:rPr>
        <w:t>Plaia</w:t>
      </w:r>
      <w:proofErr w:type="spellEnd"/>
      <w:r w:rsidRPr="00C20632">
        <w:rPr>
          <w:lang w:val="en-GB"/>
        </w:rPr>
        <w:t xml:space="preserve">, A., &amp; Ruggieri, M. (2011). Air quality indices: A review. </w:t>
      </w:r>
      <w:r w:rsidRPr="00C20632">
        <w:rPr>
          <w:i/>
          <w:iCs/>
          <w:lang w:val="en-GB"/>
        </w:rPr>
        <w:t>Reviews in Environmental Science and Bio/Technology</w:t>
      </w:r>
      <w:r w:rsidRPr="00C20632">
        <w:rPr>
          <w:lang w:val="en-GB"/>
        </w:rPr>
        <w:t xml:space="preserve">, </w:t>
      </w:r>
      <w:r w:rsidRPr="00C20632">
        <w:rPr>
          <w:i/>
          <w:iCs/>
          <w:lang w:val="en-GB"/>
        </w:rPr>
        <w:t>10</w:t>
      </w:r>
      <w:r w:rsidRPr="00C20632">
        <w:rPr>
          <w:lang w:val="en-GB"/>
        </w:rPr>
        <w:t>(2), 165–179. https://doi.org/10.1007/s11157-010-9227-2</w:t>
      </w:r>
    </w:p>
    <w:p w14:paraId="2CCF30A9" w14:textId="77777777" w:rsidR="00C20632" w:rsidRPr="00C20632" w:rsidRDefault="00C20632" w:rsidP="00C20632">
      <w:pPr>
        <w:pStyle w:val="Bibliography"/>
        <w:rPr>
          <w:lang w:val="en-GB"/>
        </w:rPr>
      </w:pPr>
      <w:proofErr w:type="spellStart"/>
      <w:r w:rsidRPr="00C20632">
        <w:rPr>
          <w:i/>
          <w:iCs/>
          <w:lang w:val="en-GB"/>
        </w:rPr>
        <w:t>PostGIS</w:t>
      </w:r>
      <w:proofErr w:type="spellEnd"/>
      <w:r w:rsidRPr="00C20632">
        <w:rPr>
          <w:lang w:val="en-GB"/>
        </w:rPr>
        <w:t>. (n.d.). https://postgis.net/ (accessed on 23 February 2020)</w:t>
      </w:r>
    </w:p>
    <w:p w14:paraId="238A9CA3" w14:textId="77777777" w:rsidR="00C20632" w:rsidRPr="00C20632" w:rsidRDefault="00C20632" w:rsidP="00C20632">
      <w:pPr>
        <w:pStyle w:val="Bibliography"/>
        <w:rPr>
          <w:lang w:val="en-GB"/>
        </w:rPr>
      </w:pPr>
      <w:proofErr w:type="spellStart"/>
      <w:r w:rsidRPr="00C20632">
        <w:rPr>
          <w:lang w:val="en-GB"/>
        </w:rPr>
        <w:t>Pucher</w:t>
      </w:r>
      <w:proofErr w:type="spellEnd"/>
      <w:r w:rsidRPr="00C20632">
        <w:rPr>
          <w:lang w:val="en-GB"/>
        </w:rPr>
        <w:t xml:space="preserve">, J., &amp; Buehler, R. (2010). Walking and cycling for healthy cities. </w:t>
      </w:r>
      <w:r w:rsidRPr="00C20632">
        <w:rPr>
          <w:i/>
          <w:iCs/>
          <w:lang w:val="en-GB"/>
        </w:rPr>
        <w:t>Built Environment</w:t>
      </w:r>
      <w:r w:rsidRPr="00C20632">
        <w:rPr>
          <w:lang w:val="en-GB"/>
        </w:rPr>
        <w:t xml:space="preserve">, </w:t>
      </w:r>
      <w:r w:rsidRPr="00C20632">
        <w:rPr>
          <w:i/>
          <w:iCs/>
          <w:lang w:val="en-GB"/>
        </w:rPr>
        <w:t>36</w:t>
      </w:r>
      <w:r w:rsidRPr="00C20632">
        <w:rPr>
          <w:lang w:val="en-GB"/>
        </w:rPr>
        <w:t>(4), 391–414.</w:t>
      </w:r>
    </w:p>
    <w:p w14:paraId="17A7D982" w14:textId="77777777" w:rsidR="00C20632" w:rsidRPr="00C20632" w:rsidRDefault="00C20632" w:rsidP="00C20632">
      <w:pPr>
        <w:pStyle w:val="Bibliography"/>
        <w:rPr>
          <w:lang w:val="en-GB"/>
        </w:rPr>
      </w:pPr>
      <w:proofErr w:type="spellStart"/>
      <w:r w:rsidRPr="00C20632">
        <w:rPr>
          <w:lang w:val="en-GB"/>
        </w:rPr>
        <w:t>Qiu</w:t>
      </w:r>
      <w:proofErr w:type="spellEnd"/>
      <w:r w:rsidRPr="00C20632">
        <w:rPr>
          <w:lang w:val="en-GB"/>
        </w:rPr>
        <w:t xml:space="preserve">, G., &amp; Chen, J. (2018). Web-based 3D map visualization using WebGL. </w:t>
      </w:r>
      <w:r w:rsidRPr="00C20632">
        <w:rPr>
          <w:i/>
          <w:iCs/>
          <w:lang w:val="en-GB"/>
        </w:rPr>
        <w:t>2018 13th IEEE Conference on Industrial Electronics and Applications (ICIEA)</w:t>
      </w:r>
      <w:r w:rsidRPr="00C20632">
        <w:rPr>
          <w:lang w:val="en-GB"/>
        </w:rPr>
        <w:t>, 759–763.</w:t>
      </w:r>
    </w:p>
    <w:p w14:paraId="1D4FFDDC" w14:textId="77777777" w:rsidR="00C20632" w:rsidRPr="00C20632" w:rsidRDefault="00C20632" w:rsidP="00C20632">
      <w:pPr>
        <w:pStyle w:val="Bibliography"/>
        <w:rPr>
          <w:lang w:val="en-GB"/>
        </w:rPr>
      </w:pPr>
      <w:proofErr w:type="spellStart"/>
      <w:r w:rsidRPr="00C20632">
        <w:rPr>
          <w:lang w:val="en-GB"/>
        </w:rPr>
        <w:t>Quercia</w:t>
      </w:r>
      <w:proofErr w:type="spellEnd"/>
      <w:r w:rsidRPr="00C20632">
        <w:rPr>
          <w:lang w:val="en-GB"/>
        </w:rPr>
        <w:t xml:space="preserve">, D., </w:t>
      </w:r>
      <w:proofErr w:type="spellStart"/>
      <w:r w:rsidRPr="00C20632">
        <w:rPr>
          <w:lang w:val="en-GB"/>
        </w:rPr>
        <w:t>Schifanella</w:t>
      </w:r>
      <w:proofErr w:type="spellEnd"/>
      <w:r w:rsidRPr="00C20632">
        <w:rPr>
          <w:lang w:val="en-GB"/>
        </w:rPr>
        <w:t xml:space="preserve">, R., &amp; Aiello, L. M. (2014). The shortest path to happiness: Recommending beautiful, quiet, and happy routes in the city. </w:t>
      </w:r>
      <w:r w:rsidRPr="00C20632">
        <w:rPr>
          <w:i/>
          <w:iCs/>
          <w:lang w:val="en-GB"/>
        </w:rPr>
        <w:t>Proceedings of the 25th ACM Conference on Hypertext and Social Media</w:t>
      </w:r>
      <w:r w:rsidRPr="00C20632">
        <w:rPr>
          <w:lang w:val="en-GB"/>
        </w:rPr>
        <w:t>, 116–125.</w:t>
      </w:r>
    </w:p>
    <w:p w14:paraId="20CAAC27" w14:textId="77777777" w:rsidR="00C20632" w:rsidRPr="00C20632" w:rsidRDefault="00C20632" w:rsidP="00C20632">
      <w:pPr>
        <w:pStyle w:val="Bibliography"/>
        <w:rPr>
          <w:lang w:val="en-GB"/>
        </w:rPr>
      </w:pPr>
      <w:proofErr w:type="spellStart"/>
      <w:r w:rsidRPr="00C20632">
        <w:rPr>
          <w:lang w:val="en-GB"/>
        </w:rPr>
        <w:t>Recio</w:t>
      </w:r>
      <w:proofErr w:type="spellEnd"/>
      <w:r w:rsidRPr="00C20632">
        <w:rPr>
          <w:lang w:val="en-GB"/>
        </w:rPr>
        <w:t xml:space="preserve">, A., Linares, C., Banegas, J. R., &amp; Díaz, J. (2016). Road traffic noise effects on cardiovascular, respiratory, and metabolic health: An integrative model of biological mechanisms. </w:t>
      </w:r>
      <w:r w:rsidRPr="00C20632">
        <w:rPr>
          <w:i/>
          <w:iCs/>
          <w:lang w:val="en-GB"/>
        </w:rPr>
        <w:t>Environmental Research</w:t>
      </w:r>
      <w:r w:rsidRPr="00C20632">
        <w:rPr>
          <w:lang w:val="en-GB"/>
        </w:rPr>
        <w:t xml:space="preserve">, </w:t>
      </w:r>
      <w:r w:rsidRPr="00C20632">
        <w:rPr>
          <w:i/>
          <w:iCs/>
          <w:lang w:val="en-GB"/>
        </w:rPr>
        <w:t>146</w:t>
      </w:r>
      <w:r w:rsidRPr="00C20632">
        <w:rPr>
          <w:lang w:val="en-GB"/>
        </w:rPr>
        <w:t>, 359–370. https://doi.org/10.1016/j.envres.2015.12.036</w:t>
      </w:r>
    </w:p>
    <w:p w14:paraId="1A3B15BC" w14:textId="77777777" w:rsidR="00C20632" w:rsidRPr="00C20632" w:rsidRDefault="00C20632" w:rsidP="00C20632">
      <w:pPr>
        <w:pStyle w:val="Bibliography"/>
        <w:rPr>
          <w:lang w:val="en-GB"/>
        </w:rPr>
      </w:pPr>
      <w:r w:rsidRPr="00C20632">
        <w:rPr>
          <w:lang w:val="en-GB"/>
        </w:rPr>
        <w:t xml:space="preserve">Ribeiro, P., &amp; Mendes, J. F. (2011). Route planning for soft modes of transport: Healthy routes. </w:t>
      </w:r>
      <w:r w:rsidRPr="00C20632">
        <w:rPr>
          <w:i/>
          <w:iCs/>
          <w:lang w:val="en-GB"/>
        </w:rPr>
        <w:t>WIT Transactions on The Built Environment</w:t>
      </w:r>
      <w:r w:rsidRPr="00C20632">
        <w:rPr>
          <w:lang w:val="en-GB"/>
        </w:rPr>
        <w:t xml:space="preserve">, </w:t>
      </w:r>
      <w:r w:rsidRPr="00C20632">
        <w:rPr>
          <w:i/>
          <w:iCs/>
          <w:lang w:val="en-GB"/>
        </w:rPr>
        <w:t>116</w:t>
      </w:r>
      <w:r w:rsidRPr="00C20632">
        <w:rPr>
          <w:lang w:val="en-GB"/>
        </w:rPr>
        <w:t>, 677–688.</w:t>
      </w:r>
    </w:p>
    <w:p w14:paraId="67BD7E4C" w14:textId="77777777" w:rsidR="00C20632" w:rsidRPr="00C20632" w:rsidRDefault="00C20632" w:rsidP="00C20632">
      <w:pPr>
        <w:pStyle w:val="Bibliography"/>
        <w:rPr>
          <w:lang w:val="en-GB"/>
        </w:rPr>
      </w:pPr>
      <w:r w:rsidRPr="00C20632">
        <w:rPr>
          <w:lang w:val="en-GB"/>
        </w:rPr>
        <w:t xml:space="preserve">Ribeiro, P., &amp; Mendes, J. F. (2013). Healthy routes for active modes in school journeys. </w:t>
      </w:r>
      <w:r w:rsidRPr="00C20632">
        <w:rPr>
          <w:i/>
          <w:iCs/>
          <w:lang w:val="en-GB"/>
        </w:rPr>
        <w:t>International Journal of Sustainable Development and Planning</w:t>
      </w:r>
      <w:r w:rsidRPr="00C20632">
        <w:rPr>
          <w:lang w:val="en-GB"/>
        </w:rPr>
        <w:t xml:space="preserve">, </w:t>
      </w:r>
      <w:r w:rsidRPr="00C20632">
        <w:rPr>
          <w:i/>
          <w:iCs/>
          <w:lang w:val="en-GB"/>
        </w:rPr>
        <w:t>8</w:t>
      </w:r>
      <w:r w:rsidRPr="00C20632">
        <w:rPr>
          <w:lang w:val="en-GB"/>
        </w:rPr>
        <w:t>(4), 591–602.</w:t>
      </w:r>
    </w:p>
    <w:p w14:paraId="6BA321DE" w14:textId="77777777" w:rsidR="00C20632" w:rsidRPr="00C20632" w:rsidRDefault="00C20632" w:rsidP="00C20632">
      <w:pPr>
        <w:pStyle w:val="Bibliography"/>
        <w:rPr>
          <w:lang w:val="en-GB"/>
        </w:rPr>
      </w:pPr>
      <w:proofErr w:type="spellStart"/>
      <w:r w:rsidRPr="00C20632">
        <w:rPr>
          <w:lang w:val="en-GB"/>
        </w:rPr>
        <w:t>Sharker</w:t>
      </w:r>
      <w:proofErr w:type="spellEnd"/>
      <w:r w:rsidRPr="00C20632">
        <w:rPr>
          <w:lang w:val="en-GB"/>
        </w:rPr>
        <w:t xml:space="preserve">, M. H., Karimi, H. A., &amp; </w:t>
      </w:r>
      <w:proofErr w:type="spellStart"/>
      <w:r w:rsidRPr="00C20632">
        <w:rPr>
          <w:lang w:val="en-GB"/>
        </w:rPr>
        <w:t>Zgibor</w:t>
      </w:r>
      <w:proofErr w:type="spellEnd"/>
      <w:r w:rsidRPr="00C20632">
        <w:rPr>
          <w:lang w:val="en-GB"/>
        </w:rPr>
        <w:t xml:space="preserve">, J. C. (2012). Health-optimal routing in pedestrian navigation services. </w:t>
      </w:r>
      <w:r w:rsidRPr="00C20632">
        <w:rPr>
          <w:i/>
          <w:iCs/>
          <w:lang w:val="en-GB"/>
        </w:rPr>
        <w:t>Proceedings of the First ACM SIGSPATIAL International Workshop on Use of GIS in Public Health</w:t>
      </w:r>
      <w:r w:rsidRPr="00C20632">
        <w:rPr>
          <w:lang w:val="en-GB"/>
        </w:rPr>
        <w:t>, 1–10.</w:t>
      </w:r>
    </w:p>
    <w:p w14:paraId="6C572FF1" w14:textId="77777777" w:rsidR="00C20632" w:rsidRPr="00C20632" w:rsidRDefault="00C20632" w:rsidP="00C20632">
      <w:pPr>
        <w:pStyle w:val="Bibliography"/>
        <w:rPr>
          <w:lang w:val="en-GB"/>
        </w:rPr>
      </w:pPr>
      <w:r w:rsidRPr="00C20632">
        <w:rPr>
          <w:lang w:val="en-GB"/>
        </w:rPr>
        <w:t xml:space="preserve">Sheng, N., &amp; Tang, U. W. (2011). Spatial Analysis of Urban Form and Pedestrian Exposure to Traffic Noise. </w:t>
      </w:r>
      <w:r w:rsidRPr="00C20632">
        <w:rPr>
          <w:i/>
          <w:iCs/>
          <w:lang w:val="en-GB"/>
        </w:rPr>
        <w:t>International Journal of Environmental Research and Public Health</w:t>
      </w:r>
      <w:r w:rsidRPr="00C20632">
        <w:rPr>
          <w:lang w:val="en-GB"/>
        </w:rPr>
        <w:t xml:space="preserve">, </w:t>
      </w:r>
      <w:r w:rsidRPr="00C20632">
        <w:rPr>
          <w:i/>
          <w:iCs/>
          <w:lang w:val="en-GB"/>
        </w:rPr>
        <w:t>8</w:t>
      </w:r>
      <w:r w:rsidRPr="00C20632">
        <w:rPr>
          <w:lang w:val="en-GB"/>
        </w:rPr>
        <w:t>(6), 1977–1990. https://doi.org/10.3390/ijerph8061977</w:t>
      </w:r>
    </w:p>
    <w:p w14:paraId="67D718C6" w14:textId="77777777" w:rsidR="00C20632" w:rsidRPr="00C20632" w:rsidRDefault="00C20632" w:rsidP="00C20632">
      <w:pPr>
        <w:pStyle w:val="Bibliography"/>
        <w:rPr>
          <w:lang w:val="en-GB"/>
        </w:rPr>
      </w:pPr>
      <w:r w:rsidRPr="00C20632">
        <w:rPr>
          <w:lang w:val="en-GB"/>
        </w:rPr>
        <w:t xml:space="preserve">Stevens, S. S. (1960). The psychophysics of sensory function. </w:t>
      </w:r>
      <w:r w:rsidRPr="00C20632">
        <w:rPr>
          <w:i/>
          <w:iCs/>
          <w:lang w:val="en-GB"/>
        </w:rPr>
        <w:t>American Scientist</w:t>
      </w:r>
      <w:r w:rsidRPr="00C20632">
        <w:rPr>
          <w:lang w:val="en-GB"/>
        </w:rPr>
        <w:t xml:space="preserve">, </w:t>
      </w:r>
      <w:r w:rsidRPr="00C20632">
        <w:rPr>
          <w:i/>
          <w:iCs/>
          <w:lang w:val="en-GB"/>
        </w:rPr>
        <w:t>48</w:t>
      </w:r>
      <w:r w:rsidRPr="00C20632">
        <w:rPr>
          <w:lang w:val="en-GB"/>
        </w:rPr>
        <w:t>(2), 226–253.</w:t>
      </w:r>
    </w:p>
    <w:p w14:paraId="41DE573F" w14:textId="77777777" w:rsidR="00C20632" w:rsidRPr="00C20632" w:rsidRDefault="00C20632" w:rsidP="00C20632">
      <w:pPr>
        <w:pStyle w:val="Bibliography"/>
        <w:rPr>
          <w:lang w:val="en-GB"/>
        </w:rPr>
      </w:pPr>
      <w:proofErr w:type="spellStart"/>
      <w:r w:rsidRPr="00C20632">
        <w:rPr>
          <w:lang w:val="en-GB"/>
        </w:rPr>
        <w:t>Su</w:t>
      </w:r>
      <w:proofErr w:type="spellEnd"/>
      <w:r w:rsidRPr="00C20632">
        <w:rPr>
          <w:lang w:val="en-GB"/>
        </w:rPr>
        <w:t xml:space="preserve">, J. G., Winters, M., Nunes, M., &amp; </w:t>
      </w:r>
      <w:proofErr w:type="spellStart"/>
      <w:r w:rsidRPr="00C20632">
        <w:rPr>
          <w:lang w:val="en-GB"/>
        </w:rPr>
        <w:t>Brauer</w:t>
      </w:r>
      <w:proofErr w:type="spellEnd"/>
      <w:r w:rsidRPr="00C20632">
        <w:rPr>
          <w:lang w:val="en-GB"/>
        </w:rPr>
        <w:t xml:space="preserve">, M. (2010). Designing a route planner to facilitate and promote cycling in Metro Vancouver, Canada. </w:t>
      </w:r>
      <w:r w:rsidRPr="00C20632">
        <w:rPr>
          <w:i/>
          <w:iCs/>
          <w:lang w:val="en-GB"/>
        </w:rPr>
        <w:t>Transportation Research Part A: Policy and Practice</w:t>
      </w:r>
      <w:r w:rsidRPr="00C20632">
        <w:rPr>
          <w:lang w:val="en-GB"/>
        </w:rPr>
        <w:t xml:space="preserve">, </w:t>
      </w:r>
      <w:r w:rsidRPr="00C20632">
        <w:rPr>
          <w:i/>
          <w:iCs/>
          <w:lang w:val="en-GB"/>
        </w:rPr>
        <w:t>44</w:t>
      </w:r>
      <w:r w:rsidRPr="00C20632">
        <w:rPr>
          <w:lang w:val="en-GB"/>
        </w:rPr>
        <w:t>(7), 495–505. https://doi.org/10.1016/j.tra.2010.03.015</w:t>
      </w:r>
    </w:p>
    <w:p w14:paraId="09C5D445" w14:textId="77777777" w:rsidR="00C20632" w:rsidRPr="00C20632" w:rsidRDefault="00C20632" w:rsidP="00C20632">
      <w:pPr>
        <w:pStyle w:val="Bibliography"/>
        <w:rPr>
          <w:lang w:val="en-GB"/>
        </w:rPr>
      </w:pPr>
      <w:proofErr w:type="spellStart"/>
      <w:r w:rsidRPr="00C20632">
        <w:rPr>
          <w:lang w:val="en-GB"/>
        </w:rPr>
        <w:lastRenderedPageBreak/>
        <w:t>Tainio</w:t>
      </w:r>
      <w:proofErr w:type="spellEnd"/>
      <w:r w:rsidRPr="00C20632">
        <w:rPr>
          <w:lang w:val="en-GB"/>
        </w:rPr>
        <w:t xml:space="preserve">, M., de </w:t>
      </w:r>
      <w:proofErr w:type="spellStart"/>
      <w:r w:rsidRPr="00C20632">
        <w:rPr>
          <w:lang w:val="en-GB"/>
        </w:rPr>
        <w:t>Nazelle</w:t>
      </w:r>
      <w:proofErr w:type="spellEnd"/>
      <w:r w:rsidRPr="00C20632">
        <w:rPr>
          <w:lang w:val="en-GB"/>
        </w:rPr>
        <w:t xml:space="preserve">, A. J., </w:t>
      </w:r>
      <w:proofErr w:type="spellStart"/>
      <w:r w:rsidRPr="00C20632">
        <w:rPr>
          <w:lang w:val="en-GB"/>
        </w:rPr>
        <w:t>Götschi</w:t>
      </w:r>
      <w:proofErr w:type="spellEnd"/>
      <w:r w:rsidRPr="00C20632">
        <w:rPr>
          <w:lang w:val="en-GB"/>
        </w:rPr>
        <w:t xml:space="preserve">, T., </w:t>
      </w:r>
      <w:proofErr w:type="spellStart"/>
      <w:r w:rsidRPr="00C20632">
        <w:rPr>
          <w:lang w:val="en-GB"/>
        </w:rPr>
        <w:t>Kahlmeier</w:t>
      </w:r>
      <w:proofErr w:type="spellEnd"/>
      <w:r w:rsidRPr="00C20632">
        <w:rPr>
          <w:lang w:val="en-GB"/>
        </w:rPr>
        <w:t xml:space="preserve">, S., Rojas-Rueda, D., </w:t>
      </w:r>
      <w:proofErr w:type="spellStart"/>
      <w:r w:rsidRPr="00C20632">
        <w:rPr>
          <w:lang w:val="en-GB"/>
        </w:rPr>
        <w:t>Nieuwenhuijsen</w:t>
      </w:r>
      <w:proofErr w:type="spellEnd"/>
      <w:r w:rsidRPr="00C20632">
        <w:rPr>
          <w:lang w:val="en-GB"/>
        </w:rPr>
        <w:t xml:space="preserve">, M. J., de Sá, T. H., Kelly, P., &amp; Woodcock, J. (2016). Can air pollution negate the health benefits of cycling and walking? </w:t>
      </w:r>
      <w:r w:rsidRPr="00C20632">
        <w:rPr>
          <w:i/>
          <w:iCs/>
          <w:lang w:val="en-GB"/>
        </w:rPr>
        <w:t>Preventive Medicine</w:t>
      </w:r>
      <w:r w:rsidRPr="00C20632">
        <w:rPr>
          <w:lang w:val="en-GB"/>
        </w:rPr>
        <w:t xml:space="preserve">, </w:t>
      </w:r>
      <w:r w:rsidRPr="00C20632">
        <w:rPr>
          <w:i/>
          <w:iCs/>
          <w:lang w:val="en-GB"/>
        </w:rPr>
        <w:t>87</w:t>
      </w:r>
      <w:r w:rsidRPr="00C20632">
        <w:rPr>
          <w:lang w:val="en-GB"/>
        </w:rPr>
        <w:t>, 233–236. https://doi.org/10.1016/j.ypmed.2016.02.002</w:t>
      </w:r>
    </w:p>
    <w:p w14:paraId="056D2061" w14:textId="77777777" w:rsidR="00C20632" w:rsidRPr="00C20632" w:rsidRDefault="00C20632" w:rsidP="00C20632">
      <w:pPr>
        <w:pStyle w:val="Bibliography"/>
        <w:rPr>
          <w:lang w:val="en-GB"/>
        </w:rPr>
      </w:pPr>
      <w:proofErr w:type="spellStart"/>
      <w:r w:rsidRPr="00C20632">
        <w:rPr>
          <w:lang w:val="en-GB"/>
        </w:rPr>
        <w:t>Taleai</w:t>
      </w:r>
      <w:proofErr w:type="spellEnd"/>
      <w:r w:rsidRPr="00C20632">
        <w:rPr>
          <w:lang w:val="en-GB"/>
        </w:rPr>
        <w:t xml:space="preserve">, M., &amp; </w:t>
      </w:r>
      <w:proofErr w:type="spellStart"/>
      <w:r w:rsidRPr="00C20632">
        <w:rPr>
          <w:lang w:val="en-GB"/>
        </w:rPr>
        <w:t>Yameqani</w:t>
      </w:r>
      <w:proofErr w:type="spellEnd"/>
      <w:r w:rsidRPr="00C20632">
        <w:rPr>
          <w:lang w:val="en-GB"/>
        </w:rPr>
        <w:t xml:space="preserve">, A. S. (2018). Integration of GIS, remote sensing and Multi-Criteria Evaluation tools in the search for healthy walking paths. </w:t>
      </w:r>
      <w:r w:rsidRPr="00C20632">
        <w:rPr>
          <w:i/>
          <w:iCs/>
          <w:lang w:val="en-GB"/>
        </w:rPr>
        <w:t>KSCE Journal of Civil Engineering</w:t>
      </w:r>
      <w:r w:rsidRPr="00C20632">
        <w:rPr>
          <w:lang w:val="en-GB"/>
        </w:rPr>
        <w:t xml:space="preserve">, </w:t>
      </w:r>
      <w:r w:rsidRPr="00C20632">
        <w:rPr>
          <w:i/>
          <w:iCs/>
          <w:lang w:val="en-GB"/>
        </w:rPr>
        <w:t>22</w:t>
      </w:r>
      <w:r w:rsidRPr="00C20632">
        <w:rPr>
          <w:lang w:val="en-GB"/>
        </w:rPr>
        <w:t>(1), 279–291.</w:t>
      </w:r>
    </w:p>
    <w:p w14:paraId="467FDD63" w14:textId="77777777" w:rsidR="00C20632" w:rsidRPr="00C20632" w:rsidRDefault="00C20632" w:rsidP="00C20632">
      <w:pPr>
        <w:pStyle w:val="Bibliography"/>
        <w:rPr>
          <w:lang w:val="en-GB"/>
        </w:rPr>
      </w:pPr>
      <w:r w:rsidRPr="00C20632">
        <w:rPr>
          <w:lang w:val="en-GB"/>
        </w:rPr>
        <w:t xml:space="preserve">Toivonen, T., Salonen, M., Tenkanen, H., </w:t>
      </w:r>
      <w:proofErr w:type="spellStart"/>
      <w:r w:rsidRPr="00C20632">
        <w:rPr>
          <w:lang w:val="en-GB"/>
        </w:rPr>
        <w:t>Saarsalmi</w:t>
      </w:r>
      <w:proofErr w:type="spellEnd"/>
      <w:r w:rsidRPr="00C20632">
        <w:rPr>
          <w:lang w:val="en-GB"/>
        </w:rPr>
        <w:t xml:space="preserve">, P., </w:t>
      </w:r>
      <w:proofErr w:type="spellStart"/>
      <w:r w:rsidRPr="00C20632">
        <w:rPr>
          <w:lang w:val="en-GB"/>
        </w:rPr>
        <w:t>Jaakkola</w:t>
      </w:r>
      <w:proofErr w:type="spellEnd"/>
      <w:r w:rsidRPr="00C20632">
        <w:rPr>
          <w:lang w:val="en-GB"/>
        </w:rPr>
        <w:t xml:space="preserve">, T., &amp; </w:t>
      </w:r>
      <w:proofErr w:type="spellStart"/>
      <w:r w:rsidRPr="00C20632">
        <w:rPr>
          <w:lang w:val="en-GB"/>
        </w:rPr>
        <w:t>Järvi</w:t>
      </w:r>
      <w:proofErr w:type="spellEnd"/>
      <w:r w:rsidRPr="00C20632">
        <w:rPr>
          <w:lang w:val="en-GB"/>
        </w:rPr>
        <w:t xml:space="preserve">, J. (2014). </w:t>
      </w:r>
      <w:proofErr w:type="spellStart"/>
      <w:r w:rsidRPr="00C20632">
        <w:rPr>
          <w:lang w:val="en-GB"/>
        </w:rPr>
        <w:t>Joukkoliikenteellä</w:t>
      </w:r>
      <w:proofErr w:type="spellEnd"/>
      <w:r w:rsidRPr="00C20632">
        <w:rPr>
          <w:lang w:val="en-GB"/>
        </w:rPr>
        <w:t xml:space="preserve">, </w:t>
      </w:r>
      <w:proofErr w:type="spellStart"/>
      <w:r w:rsidRPr="00C20632">
        <w:rPr>
          <w:lang w:val="en-GB"/>
        </w:rPr>
        <w:t>autolla</w:t>
      </w:r>
      <w:proofErr w:type="spellEnd"/>
      <w:r w:rsidRPr="00C20632">
        <w:rPr>
          <w:lang w:val="en-GB"/>
        </w:rPr>
        <w:t xml:space="preserve"> </w:t>
      </w:r>
      <w:proofErr w:type="spellStart"/>
      <w:r w:rsidRPr="00C20632">
        <w:rPr>
          <w:lang w:val="en-GB"/>
        </w:rPr>
        <w:t>ja</w:t>
      </w:r>
      <w:proofErr w:type="spellEnd"/>
      <w:r w:rsidRPr="00C20632">
        <w:rPr>
          <w:lang w:val="en-GB"/>
        </w:rPr>
        <w:t xml:space="preserve"> </w:t>
      </w:r>
      <w:proofErr w:type="spellStart"/>
      <w:r w:rsidRPr="00C20632">
        <w:rPr>
          <w:lang w:val="en-GB"/>
        </w:rPr>
        <w:t>kävellen</w:t>
      </w:r>
      <w:proofErr w:type="spellEnd"/>
      <w:r w:rsidRPr="00C20632">
        <w:rPr>
          <w:lang w:val="en-GB"/>
        </w:rPr>
        <w:t xml:space="preserve">: </w:t>
      </w:r>
      <w:proofErr w:type="spellStart"/>
      <w:r w:rsidRPr="00C20632">
        <w:rPr>
          <w:lang w:val="en-GB"/>
        </w:rPr>
        <w:t>Avoin</w:t>
      </w:r>
      <w:proofErr w:type="spellEnd"/>
      <w:r w:rsidRPr="00C20632">
        <w:rPr>
          <w:lang w:val="en-GB"/>
        </w:rPr>
        <w:t xml:space="preserve"> </w:t>
      </w:r>
      <w:proofErr w:type="spellStart"/>
      <w:r w:rsidRPr="00C20632">
        <w:rPr>
          <w:lang w:val="en-GB"/>
        </w:rPr>
        <w:t>saavutettavuusaineisto</w:t>
      </w:r>
      <w:proofErr w:type="spellEnd"/>
      <w:r w:rsidRPr="00C20632">
        <w:rPr>
          <w:lang w:val="en-GB"/>
        </w:rPr>
        <w:t xml:space="preserve"> </w:t>
      </w:r>
      <w:proofErr w:type="spellStart"/>
      <w:r w:rsidRPr="00C20632">
        <w:rPr>
          <w:lang w:val="en-GB"/>
        </w:rPr>
        <w:t>pääkaupunkiseudulta</w:t>
      </w:r>
      <w:proofErr w:type="spellEnd"/>
      <w:r w:rsidRPr="00C20632">
        <w:rPr>
          <w:lang w:val="en-GB"/>
        </w:rPr>
        <w:t xml:space="preserve">. </w:t>
      </w:r>
      <w:r w:rsidRPr="00C20632">
        <w:rPr>
          <w:i/>
          <w:iCs/>
          <w:lang w:val="en-GB"/>
        </w:rPr>
        <w:t>Terra 126 (2014): 3</w:t>
      </w:r>
      <w:r w:rsidRPr="00C20632">
        <w:rPr>
          <w:lang w:val="en-GB"/>
        </w:rPr>
        <w:t>.</w:t>
      </w:r>
    </w:p>
    <w:p w14:paraId="325D08FD" w14:textId="77777777" w:rsidR="00C20632" w:rsidRPr="00C20632" w:rsidRDefault="00C20632" w:rsidP="00C20632">
      <w:pPr>
        <w:pStyle w:val="Bibliography"/>
        <w:rPr>
          <w:lang w:val="en-GB"/>
        </w:rPr>
      </w:pPr>
      <w:proofErr w:type="spellStart"/>
      <w:r w:rsidRPr="00C20632">
        <w:rPr>
          <w:lang w:val="en-GB"/>
        </w:rPr>
        <w:t>Torija</w:t>
      </w:r>
      <w:proofErr w:type="spellEnd"/>
      <w:r w:rsidRPr="00C20632">
        <w:rPr>
          <w:lang w:val="en-GB"/>
        </w:rPr>
        <w:t xml:space="preserve">, A. J., &amp; </w:t>
      </w:r>
      <w:proofErr w:type="spellStart"/>
      <w:r w:rsidRPr="00C20632">
        <w:rPr>
          <w:lang w:val="en-GB"/>
        </w:rPr>
        <w:t>Flindell</w:t>
      </w:r>
      <w:proofErr w:type="spellEnd"/>
      <w:r w:rsidRPr="00C20632">
        <w:rPr>
          <w:lang w:val="en-GB"/>
        </w:rPr>
        <w:t xml:space="preserve">, I. H. (2015). The subjective effect of low frequency content in road traffic noise. </w:t>
      </w:r>
      <w:r w:rsidRPr="00C20632">
        <w:rPr>
          <w:i/>
          <w:iCs/>
          <w:lang w:val="en-GB"/>
        </w:rPr>
        <w:t>The Journal of the Acoustical Society of America</w:t>
      </w:r>
      <w:r w:rsidRPr="00C20632">
        <w:rPr>
          <w:lang w:val="en-GB"/>
        </w:rPr>
        <w:t xml:space="preserve">, </w:t>
      </w:r>
      <w:r w:rsidRPr="00C20632">
        <w:rPr>
          <w:i/>
          <w:iCs/>
          <w:lang w:val="en-GB"/>
        </w:rPr>
        <w:t>137</w:t>
      </w:r>
      <w:r w:rsidRPr="00C20632">
        <w:rPr>
          <w:lang w:val="en-GB"/>
        </w:rPr>
        <w:t>(1), 189–198. https://doi.org/10.1121/1.4904542</w:t>
      </w:r>
    </w:p>
    <w:p w14:paraId="362EAC93" w14:textId="77777777" w:rsidR="00C20632" w:rsidRPr="00C20632" w:rsidRDefault="00C20632" w:rsidP="00C20632">
      <w:pPr>
        <w:pStyle w:val="Bibliography"/>
        <w:rPr>
          <w:lang w:val="en-GB"/>
        </w:rPr>
      </w:pPr>
      <w:proofErr w:type="spellStart"/>
      <w:r w:rsidRPr="00C20632">
        <w:rPr>
          <w:lang w:val="en-GB"/>
        </w:rPr>
        <w:t>Ueberham</w:t>
      </w:r>
      <w:proofErr w:type="spellEnd"/>
      <w:r w:rsidRPr="00C20632">
        <w:rPr>
          <w:lang w:val="en-GB"/>
        </w:rPr>
        <w:t xml:space="preserve">, M., </w:t>
      </w:r>
      <w:proofErr w:type="spellStart"/>
      <w:r w:rsidRPr="00C20632">
        <w:rPr>
          <w:lang w:val="en-GB"/>
        </w:rPr>
        <w:t>Schlink</w:t>
      </w:r>
      <w:proofErr w:type="spellEnd"/>
      <w:r w:rsidRPr="00C20632">
        <w:rPr>
          <w:lang w:val="en-GB"/>
        </w:rPr>
        <w:t xml:space="preserve">, U., </w:t>
      </w:r>
      <w:proofErr w:type="spellStart"/>
      <w:r w:rsidRPr="00C20632">
        <w:rPr>
          <w:lang w:val="en-GB"/>
        </w:rPr>
        <w:t>Dijst</w:t>
      </w:r>
      <w:proofErr w:type="spellEnd"/>
      <w:r w:rsidRPr="00C20632">
        <w:rPr>
          <w:lang w:val="en-GB"/>
        </w:rPr>
        <w:t xml:space="preserve">, M., &amp; Weiland, U. (2019). Cyclists’ Multiple Environmental Urban Exposures—Comparing Subjective and Objective Measurements. </w:t>
      </w:r>
      <w:r w:rsidRPr="00C20632">
        <w:rPr>
          <w:i/>
          <w:iCs/>
          <w:lang w:val="en-GB"/>
        </w:rPr>
        <w:t>Sustainability</w:t>
      </w:r>
      <w:r w:rsidRPr="00C20632">
        <w:rPr>
          <w:lang w:val="en-GB"/>
        </w:rPr>
        <w:t xml:space="preserve">, </w:t>
      </w:r>
      <w:r w:rsidRPr="00C20632">
        <w:rPr>
          <w:i/>
          <w:iCs/>
          <w:lang w:val="en-GB"/>
        </w:rPr>
        <w:t>11</w:t>
      </w:r>
      <w:r w:rsidRPr="00C20632">
        <w:rPr>
          <w:lang w:val="en-GB"/>
        </w:rPr>
        <w:t>(5), 1412. https://doi.org/10.3390/su11051412</w:t>
      </w:r>
    </w:p>
    <w:p w14:paraId="379F5500" w14:textId="77777777" w:rsidR="00C20632" w:rsidRPr="00C20632" w:rsidRDefault="00C20632" w:rsidP="00C20632">
      <w:pPr>
        <w:pStyle w:val="Bibliography"/>
        <w:rPr>
          <w:lang w:val="en-GB"/>
        </w:rPr>
      </w:pPr>
      <w:r w:rsidRPr="00C20632">
        <w:rPr>
          <w:lang w:val="en-GB"/>
        </w:rPr>
        <w:t xml:space="preserve">Van </w:t>
      </w:r>
      <w:proofErr w:type="spellStart"/>
      <w:r w:rsidRPr="00C20632">
        <w:rPr>
          <w:lang w:val="en-GB"/>
        </w:rPr>
        <w:t>Kempen</w:t>
      </w:r>
      <w:proofErr w:type="spellEnd"/>
      <w:r w:rsidRPr="00C20632">
        <w:rPr>
          <w:lang w:val="en-GB"/>
        </w:rPr>
        <w:t xml:space="preserve">, E., Casas, M., </w:t>
      </w:r>
      <w:proofErr w:type="spellStart"/>
      <w:r w:rsidRPr="00C20632">
        <w:rPr>
          <w:lang w:val="en-GB"/>
        </w:rPr>
        <w:t>Pershagen</w:t>
      </w:r>
      <w:proofErr w:type="spellEnd"/>
      <w:r w:rsidRPr="00C20632">
        <w:rPr>
          <w:lang w:val="en-GB"/>
        </w:rPr>
        <w:t xml:space="preserve">, G., &amp; </w:t>
      </w:r>
      <w:proofErr w:type="spellStart"/>
      <w:r w:rsidRPr="00C20632">
        <w:rPr>
          <w:lang w:val="en-GB"/>
        </w:rPr>
        <w:t>Foraster</w:t>
      </w:r>
      <w:proofErr w:type="spellEnd"/>
      <w:r w:rsidRPr="00C20632">
        <w:rPr>
          <w:lang w:val="en-GB"/>
        </w:rPr>
        <w:t xml:space="preserve">, M. (2018). WHO environmental noise guidelines for the European region: A systematic review on environmental noise and cardiovascular and metabolic effects: a summary. </w:t>
      </w:r>
      <w:r w:rsidRPr="00C20632">
        <w:rPr>
          <w:i/>
          <w:iCs/>
          <w:lang w:val="en-GB"/>
        </w:rPr>
        <w:t>International Journal of Environmental Research and Public Health</w:t>
      </w:r>
      <w:r w:rsidRPr="00C20632">
        <w:rPr>
          <w:lang w:val="en-GB"/>
        </w:rPr>
        <w:t xml:space="preserve">, </w:t>
      </w:r>
      <w:r w:rsidRPr="00C20632">
        <w:rPr>
          <w:i/>
          <w:iCs/>
          <w:lang w:val="en-GB"/>
        </w:rPr>
        <w:t>15</w:t>
      </w:r>
      <w:r w:rsidRPr="00C20632">
        <w:rPr>
          <w:lang w:val="en-GB"/>
        </w:rPr>
        <w:t>(2), 379.</w:t>
      </w:r>
    </w:p>
    <w:p w14:paraId="768CB36B" w14:textId="77777777" w:rsidR="00C20632" w:rsidRPr="00C20632" w:rsidRDefault="00C20632" w:rsidP="00C20632">
      <w:pPr>
        <w:pStyle w:val="Bibliography"/>
        <w:rPr>
          <w:lang w:val="en-GB"/>
        </w:rPr>
      </w:pPr>
      <w:proofErr w:type="spellStart"/>
      <w:r w:rsidRPr="00C20632">
        <w:rPr>
          <w:lang w:val="en-GB"/>
        </w:rPr>
        <w:t>Veenendaal</w:t>
      </w:r>
      <w:proofErr w:type="spellEnd"/>
      <w:r w:rsidRPr="00C20632">
        <w:rPr>
          <w:lang w:val="en-GB"/>
        </w:rPr>
        <w:t xml:space="preserve">, B., </w:t>
      </w:r>
      <w:proofErr w:type="spellStart"/>
      <w:r w:rsidRPr="00C20632">
        <w:rPr>
          <w:lang w:val="en-GB"/>
        </w:rPr>
        <w:t>Brovelli</w:t>
      </w:r>
      <w:proofErr w:type="spellEnd"/>
      <w:r w:rsidRPr="00C20632">
        <w:rPr>
          <w:lang w:val="en-GB"/>
        </w:rPr>
        <w:t xml:space="preserve">, M. A., &amp; Li, S. (2017). Review of web mapping: Eras, trends and directions. </w:t>
      </w:r>
      <w:r w:rsidRPr="00C20632">
        <w:rPr>
          <w:i/>
          <w:iCs/>
          <w:lang w:val="en-GB"/>
        </w:rPr>
        <w:t>ISPRS International Journal of Geo-Information</w:t>
      </w:r>
      <w:r w:rsidRPr="00C20632">
        <w:rPr>
          <w:lang w:val="en-GB"/>
        </w:rPr>
        <w:t xml:space="preserve">, </w:t>
      </w:r>
      <w:r w:rsidRPr="00C20632">
        <w:rPr>
          <w:i/>
          <w:iCs/>
          <w:lang w:val="en-GB"/>
        </w:rPr>
        <w:t>6</w:t>
      </w:r>
      <w:r w:rsidRPr="00C20632">
        <w:rPr>
          <w:lang w:val="en-GB"/>
        </w:rPr>
        <w:t>(10), 317.</w:t>
      </w:r>
    </w:p>
    <w:p w14:paraId="0ECC0895" w14:textId="77777777" w:rsidR="00C20632" w:rsidRPr="00C20632" w:rsidRDefault="00C20632" w:rsidP="00C20632">
      <w:pPr>
        <w:pStyle w:val="Bibliography"/>
        <w:rPr>
          <w:lang w:val="en-GB"/>
        </w:rPr>
      </w:pPr>
      <w:r w:rsidRPr="00C20632">
        <w:rPr>
          <w:lang w:val="en-GB"/>
        </w:rPr>
        <w:t xml:space="preserve">WHO Europe. (2018). </w:t>
      </w:r>
      <w:r w:rsidRPr="00C20632">
        <w:rPr>
          <w:i/>
          <w:iCs/>
          <w:lang w:val="en-GB"/>
        </w:rPr>
        <w:t>Environmental noise guidelines for the European Region</w:t>
      </w:r>
      <w:r w:rsidRPr="00C20632">
        <w:rPr>
          <w:lang w:val="en-GB"/>
        </w:rPr>
        <w:t>. http://www.euro.who.int/__data/assets/pdf_file/0008/383921/noise-guidelines-eng.pdf?ua=1</w:t>
      </w:r>
    </w:p>
    <w:p w14:paraId="44720795" w14:textId="77777777" w:rsidR="00C20632" w:rsidRPr="00C20632" w:rsidRDefault="00C20632" w:rsidP="00C20632">
      <w:pPr>
        <w:pStyle w:val="Bibliography"/>
        <w:rPr>
          <w:lang w:val="en-GB"/>
        </w:rPr>
      </w:pPr>
      <w:proofErr w:type="spellStart"/>
      <w:r w:rsidRPr="00C20632">
        <w:rPr>
          <w:lang w:val="en-GB"/>
        </w:rPr>
        <w:t>Whyatt</w:t>
      </w:r>
      <w:proofErr w:type="spellEnd"/>
      <w:r w:rsidRPr="00C20632">
        <w:rPr>
          <w:lang w:val="en-GB"/>
        </w:rPr>
        <w:t xml:space="preserve">, J. D., Pooley, C., </w:t>
      </w:r>
      <w:proofErr w:type="spellStart"/>
      <w:r w:rsidRPr="00C20632">
        <w:rPr>
          <w:lang w:val="en-GB"/>
        </w:rPr>
        <w:t>Coulton</w:t>
      </w:r>
      <w:proofErr w:type="spellEnd"/>
      <w:r w:rsidRPr="00C20632">
        <w:rPr>
          <w:lang w:val="en-GB"/>
        </w:rPr>
        <w:t xml:space="preserve">, P., Moser, M., Bamford, W., &amp; Davies, G. (2007). Estimating personal exposure to air pollution on the journey to and from school using GPS, GIS and mobile phone technology. </w:t>
      </w:r>
      <w:r w:rsidRPr="00C20632">
        <w:rPr>
          <w:i/>
          <w:iCs/>
          <w:lang w:val="en-GB"/>
        </w:rPr>
        <w:t>11th International Conference on Harmonisation within Atmospheric Dispersion Modelling for Regulatory Purposes</w:t>
      </w:r>
      <w:r w:rsidRPr="00C20632">
        <w:rPr>
          <w:lang w:val="en-GB"/>
        </w:rPr>
        <w:t xml:space="preserve">, </w:t>
      </w:r>
      <w:r w:rsidRPr="00C20632">
        <w:rPr>
          <w:i/>
          <w:iCs/>
          <w:lang w:val="en-GB"/>
        </w:rPr>
        <w:t>1</w:t>
      </w:r>
      <w:r w:rsidRPr="00C20632">
        <w:rPr>
          <w:lang w:val="en-GB"/>
        </w:rPr>
        <w:t>, 2–5.</w:t>
      </w:r>
    </w:p>
    <w:p w14:paraId="04D2FC66" w14:textId="47188FCF"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0" w:name="_Toc35800397"/>
      <w:r>
        <w:lastRenderedPageBreak/>
        <w:t>ACKNOWLEDGEMENTS</w:t>
      </w:r>
      <w:bookmarkEnd w:id="170"/>
    </w:p>
    <w:p w14:paraId="19857559" w14:textId="2FF3A050" w:rsidR="002C657F" w:rsidRPr="002C657F" w:rsidRDefault="00923788" w:rsidP="002C657F">
      <w:r>
        <w:t xml:space="preserve">I would like to </w:t>
      </w:r>
      <w:r w:rsidR="00A96D6F">
        <w:t>thank my supervisor Tuuli Toivonen for the most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applications</w:t>
      </w:r>
      <w:r w:rsidR="00B130EA">
        <w:t xml:space="preserve"> (</w:t>
      </w:r>
      <w:r w:rsidR="008734A0">
        <w:t>for</w:t>
      </w:r>
      <w:r w:rsidR="00CA7E68">
        <w:t xml:space="preserve"> </w:t>
      </w:r>
      <w:r w:rsidR="000D53A7">
        <w:t xml:space="preserve">e.g. </w:t>
      </w:r>
      <w:r w:rsidR="008734A0">
        <w:t>fresh air paths</w:t>
      </w:r>
      <w:r w:rsidR="00B130EA">
        <w:t>)</w:t>
      </w:r>
      <w:r w:rsidR="00A96D6F">
        <w:t xml:space="preserve">.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AD1D72">
        <w:t xml:space="preserve">also on </w:t>
      </w:r>
      <w:r w:rsidR="0061772E">
        <w:t xml:space="preserve">the </w:t>
      </w:r>
      <w:r w:rsidR="00382DC3">
        <w:t xml:space="preserve">HOPE project.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0BECE121" w:rsidR="00BA3492" w:rsidRPr="00CC2F87" w:rsidRDefault="00BA3492" w:rsidP="00BD3F3C">
      <w:pPr>
        <w:pStyle w:val="Heading1"/>
        <w:numPr>
          <w:ilvl w:val="0"/>
          <w:numId w:val="0"/>
        </w:numPr>
        <w:ind w:left="432" w:hanging="432"/>
      </w:pPr>
      <w:bookmarkStart w:id="171" w:name="_Toc35800398"/>
      <w:r w:rsidRPr="00CC2F87">
        <w:lastRenderedPageBreak/>
        <w:t>APPENDICES</w:t>
      </w:r>
      <w:bookmarkEnd w:id="171"/>
    </w:p>
    <w:p w14:paraId="36A20AD7" w14:textId="3B385431" w:rsidR="00BA3492" w:rsidRDefault="00FE49CF" w:rsidP="00FE49CF">
      <w:pPr>
        <w:pStyle w:val="Caption"/>
        <w:rPr>
          <w:b/>
          <w:bCs/>
        </w:rPr>
      </w:pPr>
      <w:bookmarkStart w:id="172"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72"/>
    </w:p>
    <w:p w14:paraId="6277EEB8" w14:textId="77777777" w:rsidR="00571148" w:rsidRDefault="00944FA8" w:rsidP="00944FA8">
      <w:r>
        <w:t>The description of the Python environment as in</w:t>
      </w:r>
      <w:r w:rsidR="00571148">
        <w:t>:</w:t>
      </w:r>
      <w:r>
        <w:t xml:space="preserve"> </w:t>
      </w:r>
    </w:p>
    <w:p w14:paraId="7034E3B5" w14:textId="433B019A" w:rsidR="00944FA8" w:rsidRPr="00944FA8" w:rsidRDefault="00944FA8" w:rsidP="00944FA8">
      <w:r w:rsidRPr="00944FA8">
        <w:rPr>
          <w:i/>
          <w:iCs/>
        </w:rPr>
        <w:t>https://github.com/hellej/quiet-paths-msc/blob/master/src/env-gis-flask.yml</w:t>
      </w:r>
      <w:r w:rsidR="0079285C">
        <w:rPr>
          <w:i/>
          <w:iCs/>
        </w:rPr>
        <w:br/>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60"/>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478BC33E" w:rsidR="005020F4" w:rsidRDefault="005020F4">
      <w:pPr>
        <w:pStyle w:val="CommentText"/>
      </w:pPr>
      <w:r>
        <w:rPr>
          <w:rStyle w:val="CommentReference"/>
        </w:rPr>
        <w:annotationRef/>
      </w:r>
      <w:r>
        <w:t xml:space="preserve">Paths: </w:t>
      </w:r>
      <w:r w:rsidRPr="006B1FB7">
        <w:t>run_</w:t>
      </w:r>
      <w:r>
        <w:t>6</w:t>
      </w:r>
      <w:r w:rsidRPr="006B1FB7">
        <w:t>_set_1</w:t>
      </w:r>
      <w:r>
        <w:t xml:space="preserve"> (13.3.2020)</w:t>
      </w:r>
    </w:p>
  </w:comment>
  <w:comment w:id="108" w:author="Helle, Joose I" w:date="2019-09-08T17:32:00Z" w:initials="HJI">
    <w:p w14:paraId="47C94C5B" w14:textId="77777777" w:rsidR="005020F4" w:rsidRDefault="005020F4"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5020F4" w:rsidRDefault="005020F4" w:rsidP="00B17DC1">
      <w:pPr>
        <w:pStyle w:val="CommentText"/>
      </w:pPr>
    </w:p>
  </w:comment>
  <w:comment w:id="111" w:author="Helle, Joose I" w:date="2019-09-08T17:32:00Z" w:initials="HJI">
    <w:p w14:paraId="0AB1266F" w14:textId="77777777" w:rsidR="005020F4" w:rsidRDefault="005020F4"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5020F4" w:rsidRDefault="005020F4" w:rsidP="00B17DC1">
      <w:pPr>
        <w:pStyle w:val="CommentText"/>
      </w:pPr>
    </w:p>
  </w:comment>
  <w:comment w:id="115" w:author="Helle, Joose I" w:date="2019-10-06T18:01:00Z" w:initials="HJI">
    <w:p w14:paraId="153591B8" w14:textId="656551FC" w:rsidR="005020F4" w:rsidRDefault="005020F4">
      <w:pPr>
        <w:pStyle w:val="CommentText"/>
      </w:pPr>
      <w:r>
        <w:rPr>
          <w:rStyle w:val="CommentReference"/>
        </w:rPr>
        <w:annotationRef/>
      </w:r>
      <w:r>
        <w:rPr>
          <w:rStyle w:val="CommentReference"/>
        </w:rPr>
        <w:annotationRef/>
      </w:r>
      <w:r w:rsidRPr="000E01A0">
        <w:t>axyind_stats_v4</w:t>
      </w:r>
    </w:p>
  </w:comment>
  <w:comment w:id="120" w:author="Helle, Joose I" w:date="2019-10-06T18:00:00Z" w:initials="HJI">
    <w:p w14:paraId="499F81FC" w14:textId="4ED0F829" w:rsidR="005020F4" w:rsidRDefault="005020F4">
      <w:pPr>
        <w:pStyle w:val="CommentText"/>
      </w:pPr>
      <w:r>
        <w:rPr>
          <w:rStyle w:val="CommentReference"/>
        </w:rPr>
        <w:annotationRef/>
      </w:r>
      <w:r>
        <w:rPr>
          <w:rStyle w:val="CommentReference"/>
        </w:rPr>
        <w:annotationRef/>
      </w:r>
      <w:r w:rsidRPr="000E01A0">
        <w:t>axyind_stats_v4</w:t>
      </w:r>
    </w:p>
  </w:comment>
  <w:comment w:id="123" w:author="Helle, Joose I" w:date="2019-10-06T18:00:00Z" w:initials="HJI">
    <w:p w14:paraId="0DDDA000" w14:textId="77777777" w:rsidR="005020F4" w:rsidRDefault="005020F4" w:rsidP="000D29EE">
      <w:pPr>
        <w:pStyle w:val="CommentText"/>
      </w:pPr>
      <w:r>
        <w:rPr>
          <w:rStyle w:val="CommentReference"/>
        </w:rPr>
        <w:annotationRef/>
      </w:r>
      <w:r>
        <w:rPr>
          <w:rStyle w:val="CommentReference"/>
        </w:rPr>
        <w:annotationRef/>
      </w:r>
      <w:r w:rsidRPr="000E01A0">
        <w:t>axyind_stats_v4</w:t>
      </w:r>
    </w:p>
  </w:comment>
  <w:comment w:id="147" w:author="Helle, Joose I" w:date="2020-03-14T10:05:00Z" w:initials="HJI">
    <w:p w14:paraId="2C6CBE7D" w14:textId="3E15BCFB" w:rsidR="005020F4" w:rsidRDefault="005020F4">
      <w:pPr>
        <w:pStyle w:val="CommentText"/>
      </w:pPr>
      <w:r>
        <w:rPr>
          <w:rStyle w:val="CommentReference"/>
        </w:rPr>
        <w:annotationRef/>
      </w:r>
      <w:r>
        <w:t>Run 6</w:t>
      </w:r>
      <w:r>
        <w:br/>
        <w:t>14.3.2020</w:t>
      </w:r>
    </w:p>
  </w:comment>
  <w:comment w:id="150" w:author="Helle, Joose I" w:date="2020-03-14T10:22:00Z" w:initials="HJI">
    <w:p w14:paraId="09F46F7D" w14:textId="1E58EC9C" w:rsidR="005020F4" w:rsidRDefault="005020F4">
      <w:pPr>
        <w:pStyle w:val="CommentText"/>
      </w:pPr>
      <w:r>
        <w:rPr>
          <w:rStyle w:val="CommentReference"/>
        </w:rPr>
        <w:annotationRef/>
      </w:r>
      <w:r>
        <w:t>Run 6</w:t>
      </w:r>
      <w:r>
        <w:br/>
        <w:t>14.3.2020</w:t>
      </w:r>
    </w:p>
  </w:comment>
  <w:comment w:id="156" w:author="Helle, Joose I" w:date="2019-08-21T13:06:00Z" w:initials="HJI">
    <w:p w14:paraId="422E118C" w14:textId="1BB9E183" w:rsidR="005020F4" w:rsidRDefault="005020F4">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59" w:author="Helle, Joose I" w:date="2020-03-07T16:45:00Z" w:initials="HJI">
    <w:p w14:paraId="097B81A2" w14:textId="064A2EA7" w:rsidR="005020F4" w:rsidRDefault="005020F4"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5020F4" w:rsidRDefault="005020F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625722" w14:textId="77777777" w:rsidR="00AE4BC9" w:rsidRDefault="00AE4BC9" w:rsidP="00F939A9">
      <w:pPr>
        <w:spacing w:after="0" w:line="240" w:lineRule="auto"/>
      </w:pPr>
      <w:r>
        <w:separator/>
      </w:r>
    </w:p>
  </w:endnote>
  <w:endnote w:type="continuationSeparator" w:id="0">
    <w:p w14:paraId="405B2975" w14:textId="77777777" w:rsidR="00AE4BC9" w:rsidRDefault="00AE4BC9"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Content>
      <w:p w14:paraId="6C07C6E2" w14:textId="37957284" w:rsidR="005020F4" w:rsidRDefault="005020F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5020F4" w:rsidRDefault="005020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Content>
      <w:p w14:paraId="2822AC7E" w14:textId="6F2B5791" w:rsidR="005020F4" w:rsidRDefault="005020F4"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5020F4" w:rsidRDefault="005020F4"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6A1585" w14:textId="77777777" w:rsidR="00AE4BC9" w:rsidRDefault="00AE4BC9" w:rsidP="00F939A9">
      <w:pPr>
        <w:spacing w:after="0" w:line="240" w:lineRule="auto"/>
      </w:pPr>
      <w:r>
        <w:separator/>
      </w:r>
    </w:p>
  </w:footnote>
  <w:footnote w:type="continuationSeparator" w:id="0">
    <w:p w14:paraId="417440D8" w14:textId="77777777" w:rsidR="00AE4BC9" w:rsidRDefault="00AE4BC9"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7"/>
  </w:num>
  <w:num w:numId="3">
    <w:abstractNumId w:val="13"/>
  </w:num>
  <w:num w:numId="4">
    <w:abstractNumId w:val="11"/>
  </w:num>
  <w:num w:numId="5">
    <w:abstractNumId w:val="1"/>
  </w:num>
  <w:num w:numId="6">
    <w:abstractNumId w:val="10"/>
  </w:num>
  <w:num w:numId="7">
    <w:abstractNumId w:val="12"/>
  </w:num>
  <w:num w:numId="8">
    <w:abstractNumId w:val="3"/>
  </w:num>
  <w:num w:numId="9">
    <w:abstractNumId w:val="8"/>
  </w:num>
  <w:num w:numId="10">
    <w:abstractNumId w:val="18"/>
  </w:num>
  <w:num w:numId="11">
    <w:abstractNumId w:val="9"/>
  </w:num>
  <w:num w:numId="12">
    <w:abstractNumId w:val="5"/>
  </w:num>
  <w:num w:numId="13">
    <w:abstractNumId w:val="16"/>
  </w:num>
  <w:num w:numId="14">
    <w:abstractNumId w:val="19"/>
  </w:num>
  <w:num w:numId="15">
    <w:abstractNumId w:val="0"/>
  </w:num>
  <w:num w:numId="16">
    <w:abstractNumId w:val="4"/>
  </w:num>
  <w:num w:numId="17">
    <w:abstractNumId w:val="15"/>
  </w:num>
  <w:num w:numId="18">
    <w:abstractNumId w:val="14"/>
  </w:num>
  <w:num w:numId="19">
    <w:abstractNumId w:val="6"/>
  </w:num>
  <w:num w:numId="20">
    <w:abstractNumId w:val="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6F3"/>
    <w:rsid w:val="00000C03"/>
    <w:rsid w:val="00000F08"/>
    <w:rsid w:val="00000F96"/>
    <w:rsid w:val="0000113A"/>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105"/>
    <w:rsid w:val="00004926"/>
    <w:rsid w:val="00004FF8"/>
    <w:rsid w:val="00005067"/>
    <w:rsid w:val="000056E5"/>
    <w:rsid w:val="00006324"/>
    <w:rsid w:val="00006636"/>
    <w:rsid w:val="00006A94"/>
    <w:rsid w:val="00007187"/>
    <w:rsid w:val="00007A07"/>
    <w:rsid w:val="00007C74"/>
    <w:rsid w:val="00010399"/>
    <w:rsid w:val="0001040B"/>
    <w:rsid w:val="00010A07"/>
    <w:rsid w:val="00010A77"/>
    <w:rsid w:val="00010ADF"/>
    <w:rsid w:val="00010F94"/>
    <w:rsid w:val="00011608"/>
    <w:rsid w:val="00011926"/>
    <w:rsid w:val="00011A6A"/>
    <w:rsid w:val="00011FD6"/>
    <w:rsid w:val="00011FEE"/>
    <w:rsid w:val="0001214D"/>
    <w:rsid w:val="00012588"/>
    <w:rsid w:val="00012597"/>
    <w:rsid w:val="0001295A"/>
    <w:rsid w:val="00012A1C"/>
    <w:rsid w:val="00012B06"/>
    <w:rsid w:val="0001340E"/>
    <w:rsid w:val="000134F6"/>
    <w:rsid w:val="00013536"/>
    <w:rsid w:val="00013743"/>
    <w:rsid w:val="000137AA"/>
    <w:rsid w:val="00013DFD"/>
    <w:rsid w:val="00013FC1"/>
    <w:rsid w:val="00014479"/>
    <w:rsid w:val="0001447F"/>
    <w:rsid w:val="0001485E"/>
    <w:rsid w:val="00014FBC"/>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9ED"/>
    <w:rsid w:val="00017A26"/>
    <w:rsid w:val="00017A37"/>
    <w:rsid w:val="00017E46"/>
    <w:rsid w:val="000209FB"/>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89B"/>
    <w:rsid w:val="00023B46"/>
    <w:rsid w:val="00023BA2"/>
    <w:rsid w:val="0002456A"/>
    <w:rsid w:val="00024BAD"/>
    <w:rsid w:val="00024F50"/>
    <w:rsid w:val="000252CF"/>
    <w:rsid w:val="00025391"/>
    <w:rsid w:val="000253AC"/>
    <w:rsid w:val="000258F4"/>
    <w:rsid w:val="00025BEC"/>
    <w:rsid w:val="00025EA5"/>
    <w:rsid w:val="00026179"/>
    <w:rsid w:val="000262C8"/>
    <w:rsid w:val="0002636A"/>
    <w:rsid w:val="0002640D"/>
    <w:rsid w:val="00026559"/>
    <w:rsid w:val="00026598"/>
    <w:rsid w:val="00026846"/>
    <w:rsid w:val="000269DD"/>
    <w:rsid w:val="00026FC2"/>
    <w:rsid w:val="00027055"/>
    <w:rsid w:val="000271AB"/>
    <w:rsid w:val="000272AC"/>
    <w:rsid w:val="00027300"/>
    <w:rsid w:val="00027334"/>
    <w:rsid w:val="000274CB"/>
    <w:rsid w:val="00027689"/>
    <w:rsid w:val="0002790F"/>
    <w:rsid w:val="00027B94"/>
    <w:rsid w:val="00027DC1"/>
    <w:rsid w:val="00027E97"/>
    <w:rsid w:val="00030274"/>
    <w:rsid w:val="0003031E"/>
    <w:rsid w:val="0003048A"/>
    <w:rsid w:val="00030949"/>
    <w:rsid w:val="000309C3"/>
    <w:rsid w:val="00030B21"/>
    <w:rsid w:val="00030FBA"/>
    <w:rsid w:val="0003107E"/>
    <w:rsid w:val="00031198"/>
    <w:rsid w:val="00031473"/>
    <w:rsid w:val="000314E5"/>
    <w:rsid w:val="000315CB"/>
    <w:rsid w:val="000315EC"/>
    <w:rsid w:val="000322D0"/>
    <w:rsid w:val="0003252C"/>
    <w:rsid w:val="00032C96"/>
    <w:rsid w:val="00032CB7"/>
    <w:rsid w:val="00032E93"/>
    <w:rsid w:val="00033270"/>
    <w:rsid w:val="0003337F"/>
    <w:rsid w:val="000336DE"/>
    <w:rsid w:val="00034233"/>
    <w:rsid w:val="00034266"/>
    <w:rsid w:val="000342C9"/>
    <w:rsid w:val="000348A7"/>
    <w:rsid w:val="00034A72"/>
    <w:rsid w:val="00034AE9"/>
    <w:rsid w:val="00034BE5"/>
    <w:rsid w:val="00034C29"/>
    <w:rsid w:val="00034C78"/>
    <w:rsid w:val="00035386"/>
    <w:rsid w:val="000353BE"/>
    <w:rsid w:val="0003584D"/>
    <w:rsid w:val="00035BA3"/>
    <w:rsid w:val="00035BD7"/>
    <w:rsid w:val="00035D3B"/>
    <w:rsid w:val="00035EEB"/>
    <w:rsid w:val="000361EB"/>
    <w:rsid w:val="000363AC"/>
    <w:rsid w:val="000366DB"/>
    <w:rsid w:val="00036E61"/>
    <w:rsid w:val="00036EA4"/>
    <w:rsid w:val="00036FC6"/>
    <w:rsid w:val="0003713C"/>
    <w:rsid w:val="00037883"/>
    <w:rsid w:val="00037938"/>
    <w:rsid w:val="0003797C"/>
    <w:rsid w:val="00037A23"/>
    <w:rsid w:val="00037C17"/>
    <w:rsid w:val="00037EE4"/>
    <w:rsid w:val="00040440"/>
    <w:rsid w:val="0004060B"/>
    <w:rsid w:val="000407B9"/>
    <w:rsid w:val="00041912"/>
    <w:rsid w:val="0004195C"/>
    <w:rsid w:val="00041B25"/>
    <w:rsid w:val="00041B7C"/>
    <w:rsid w:val="00041DD2"/>
    <w:rsid w:val="000423F8"/>
    <w:rsid w:val="000424F7"/>
    <w:rsid w:val="000425EA"/>
    <w:rsid w:val="00042694"/>
    <w:rsid w:val="00042745"/>
    <w:rsid w:val="00042933"/>
    <w:rsid w:val="00042A5F"/>
    <w:rsid w:val="00042AC4"/>
    <w:rsid w:val="00042E9E"/>
    <w:rsid w:val="00043605"/>
    <w:rsid w:val="00043A70"/>
    <w:rsid w:val="00044260"/>
    <w:rsid w:val="000442BE"/>
    <w:rsid w:val="00044930"/>
    <w:rsid w:val="000450DA"/>
    <w:rsid w:val="000451BF"/>
    <w:rsid w:val="0004538D"/>
    <w:rsid w:val="00045626"/>
    <w:rsid w:val="00045679"/>
    <w:rsid w:val="00045C16"/>
    <w:rsid w:val="00045C62"/>
    <w:rsid w:val="00045F06"/>
    <w:rsid w:val="000460DF"/>
    <w:rsid w:val="000460F0"/>
    <w:rsid w:val="0004626E"/>
    <w:rsid w:val="0004634A"/>
    <w:rsid w:val="00046BFE"/>
    <w:rsid w:val="00046ED3"/>
    <w:rsid w:val="000472B8"/>
    <w:rsid w:val="00047677"/>
    <w:rsid w:val="00047EFA"/>
    <w:rsid w:val="00050182"/>
    <w:rsid w:val="000503C6"/>
    <w:rsid w:val="000503EC"/>
    <w:rsid w:val="000504B4"/>
    <w:rsid w:val="00050694"/>
    <w:rsid w:val="0005070F"/>
    <w:rsid w:val="000509FC"/>
    <w:rsid w:val="00050B41"/>
    <w:rsid w:val="000511C6"/>
    <w:rsid w:val="00051455"/>
    <w:rsid w:val="000517B2"/>
    <w:rsid w:val="00051CF6"/>
    <w:rsid w:val="00051F1F"/>
    <w:rsid w:val="00052416"/>
    <w:rsid w:val="000526F0"/>
    <w:rsid w:val="00052AD4"/>
    <w:rsid w:val="00053187"/>
    <w:rsid w:val="00053732"/>
    <w:rsid w:val="0005379D"/>
    <w:rsid w:val="0005389F"/>
    <w:rsid w:val="00053CED"/>
    <w:rsid w:val="00053EFC"/>
    <w:rsid w:val="000540A5"/>
    <w:rsid w:val="000543DA"/>
    <w:rsid w:val="00054775"/>
    <w:rsid w:val="00054A25"/>
    <w:rsid w:val="00054DB2"/>
    <w:rsid w:val="00054E6E"/>
    <w:rsid w:val="00054E99"/>
    <w:rsid w:val="00054F81"/>
    <w:rsid w:val="00055192"/>
    <w:rsid w:val="00055733"/>
    <w:rsid w:val="00055782"/>
    <w:rsid w:val="00055AE2"/>
    <w:rsid w:val="000561C1"/>
    <w:rsid w:val="000562B7"/>
    <w:rsid w:val="00056402"/>
    <w:rsid w:val="00056414"/>
    <w:rsid w:val="000564A8"/>
    <w:rsid w:val="000565F9"/>
    <w:rsid w:val="000568E4"/>
    <w:rsid w:val="00056A97"/>
    <w:rsid w:val="00056E36"/>
    <w:rsid w:val="0005721B"/>
    <w:rsid w:val="00057BAB"/>
    <w:rsid w:val="00057E6C"/>
    <w:rsid w:val="00057F44"/>
    <w:rsid w:val="00057F49"/>
    <w:rsid w:val="00057FC7"/>
    <w:rsid w:val="00060192"/>
    <w:rsid w:val="00060DAF"/>
    <w:rsid w:val="00061473"/>
    <w:rsid w:val="00061674"/>
    <w:rsid w:val="000616DF"/>
    <w:rsid w:val="0006170A"/>
    <w:rsid w:val="0006171B"/>
    <w:rsid w:val="00061985"/>
    <w:rsid w:val="00061A3A"/>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AAF"/>
    <w:rsid w:val="00066B30"/>
    <w:rsid w:val="00066C6D"/>
    <w:rsid w:val="000675A3"/>
    <w:rsid w:val="000675D9"/>
    <w:rsid w:val="0006761F"/>
    <w:rsid w:val="00067A06"/>
    <w:rsid w:val="00070723"/>
    <w:rsid w:val="00070F0F"/>
    <w:rsid w:val="00071084"/>
    <w:rsid w:val="000710A8"/>
    <w:rsid w:val="000716E9"/>
    <w:rsid w:val="0007172E"/>
    <w:rsid w:val="00071B2C"/>
    <w:rsid w:val="00071CEF"/>
    <w:rsid w:val="00071D71"/>
    <w:rsid w:val="00071DC7"/>
    <w:rsid w:val="00071F03"/>
    <w:rsid w:val="0007204B"/>
    <w:rsid w:val="00072531"/>
    <w:rsid w:val="0007253C"/>
    <w:rsid w:val="00072728"/>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3E9"/>
    <w:rsid w:val="0007663C"/>
    <w:rsid w:val="000769F5"/>
    <w:rsid w:val="00077212"/>
    <w:rsid w:val="0007736B"/>
    <w:rsid w:val="0007792D"/>
    <w:rsid w:val="00077D06"/>
    <w:rsid w:val="00077D85"/>
    <w:rsid w:val="00080336"/>
    <w:rsid w:val="000804A1"/>
    <w:rsid w:val="000807D6"/>
    <w:rsid w:val="000807F4"/>
    <w:rsid w:val="0008094B"/>
    <w:rsid w:val="0008120D"/>
    <w:rsid w:val="000816F4"/>
    <w:rsid w:val="00081B83"/>
    <w:rsid w:val="00081CDE"/>
    <w:rsid w:val="00081D07"/>
    <w:rsid w:val="00081D56"/>
    <w:rsid w:val="00081D8E"/>
    <w:rsid w:val="00081F9C"/>
    <w:rsid w:val="000823BF"/>
    <w:rsid w:val="00082CF9"/>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B50"/>
    <w:rsid w:val="00085D7E"/>
    <w:rsid w:val="00085F7F"/>
    <w:rsid w:val="00086068"/>
    <w:rsid w:val="00086610"/>
    <w:rsid w:val="000866C0"/>
    <w:rsid w:val="000866D6"/>
    <w:rsid w:val="0008677A"/>
    <w:rsid w:val="00086B58"/>
    <w:rsid w:val="00086DE8"/>
    <w:rsid w:val="00086E9E"/>
    <w:rsid w:val="00087741"/>
    <w:rsid w:val="000878AB"/>
    <w:rsid w:val="0008790D"/>
    <w:rsid w:val="00087A46"/>
    <w:rsid w:val="000901B5"/>
    <w:rsid w:val="0009033A"/>
    <w:rsid w:val="0009037E"/>
    <w:rsid w:val="00090724"/>
    <w:rsid w:val="00090BE0"/>
    <w:rsid w:val="00090C80"/>
    <w:rsid w:val="00090D32"/>
    <w:rsid w:val="00090EDD"/>
    <w:rsid w:val="00090FB8"/>
    <w:rsid w:val="00091123"/>
    <w:rsid w:val="00091635"/>
    <w:rsid w:val="000918C7"/>
    <w:rsid w:val="00091A5E"/>
    <w:rsid w:val="00091E73"/>
    <w:rsid w:val="00092128"/>
    <w:rsid w:val="000921B2"/>
    <w:rsid w:val="0009287C"/>
    <w:rsid w:val="000928DE"/>
    <w:rsid w:val="00092C70"/>
    <w:rsid w:val="0009324A"/>
    <w:rsid w:val="00093471"/>
    <w:rsid w:val="00093519"/>
    <w:rsid w:val="00093D67"/>
    <w:rsid w:val="00093EC9"/>
    <w:rsid w:val="00093F61"/>
    <w:rsid w:val="00094352"/>
    <w:rsid w:val="00094645"/>
    <w:rsid w:val="00094683"/>
    <w:rsid w:val="00094958"/>
    <w:rsid w:val="00094C66"/>
    <w:rsid w:val="00094CDC"/>
    <w:rsid w:val="00094DEF"/>
    <w:rsid w:val="00095144"/>
    <w:rsid w:val="000953D0"/>
    <w:rsid w:val="00096080"/>
    <w:rsid w:val="000961F8"/>
    <w:rsid w:val="0009624B"/>
    <w:rsid w:val="000964A9"/>
    <w:rsid w:val="000968A1"/>
    <w:rsid w:val="00096EF3"/>
    <w:rsid w:val="00097337"/>
    <w:rsid w:val="000973BF"/>
    <w:rsid w:val="000974D7"/>
    <w:rsid w:val="0009760F"/>
    <w:rsid w:val="00097E93"/>
    <w:rsid w:val="000A03D4"/>
    <w:rsid w:val="000A0520"/>
    <w:rsid w:val="000A055B"/>
    <w:rsid w:val="000A0B00"/>
    <w:rsid w:val="000A0F3A"/>
    <w:rsid w:val="000A1095"/>
    <w:rsid w:val="000A1692"/>
    <w:rsid w:val="000A1766"/>
    <w:rsid w:val="000A1AF7"/>
    <w:rsid w:val="000A1BE4"/>
    <w:rsid w:val="000A1C40"/>
    <w:rsid w:val="000A1C8E"/>
    <w:rsid w:val="000A24F7"/>
    <w:rsid w:val="000A2513"/>
    <w:rsid w:val="000A2581"/>
    <w:rsid w:val="000A26F2"/>
    <w:rsid w:val="000A27A6"/>
    <w:rsid w:val="000A2ABA"/>
    <w:rsid w:val="000A2DDC"/>
    <w:rsid w:val="000A2F53"/>
    <w:rsid w:val="000A354D"/>
    <w:rsid w:val="000A35A0"/>
    <w:rsid w:val="000A36FD"/>
    <w:rsid w:val="000A3A54"/>
    <w:rsid w:val="000A3E56"/>
    <w:rsid w:val="000A4394"/>
    <w:rsid w:val="000A43F6"/>
    <w:rsid w:val="000A452B"/>
    <w:rsid w:val="000A468B"/>
    <w:rsid w:val="000A47DA"/>
    <w:rsid w:val="000A4958"/>
    <w:rsid w:val="000A49B9"/>
    <w:rsid w:val="000A4B74"/>
    <w:rsid w:val="000A4BF0"/>
    <w:rsid w:val="000A4D01"/>
    <w:rsid w:val="000A4E0E"/>
    <w:rsid w:val="000A50C4"/>
    <w:rsid w:val="000A5164"/>
    <w:rsid w:val="000A55AD"/>
    <w:rsid w:val="000A5822"/>
    <w:rsid w:val="000A5AAC"/>
    <w:rsid w:val="000A5B6F"/>
    <w:rsid w:val="000A5C56"/>
    <w:rsid w:val="000A5E08"/>
    <w:rsid w:val="000A5E9E"/>
    <w:rsid w:val="000A5F35"/>
    <w:rsid w:val="000A5F8E"/>
    <w:rsid w:val="000A60A9"/>
    <w:rsid w:val="000A627E"/>
    <w:rsid w:val="000A696C"/>
    <w:rsid w:val="000A6F60"/>
    <w:rsid w:val="000A71D3"/>
    <w:rsid w:val="000A7305"/>
    <w:rsid w:val="000A74EA"/>
    <w:rsid w:val="000A78BC"/>
    <w:rsid w:val="000A79A6"/>
    <w:rsid w:val="000A7DA4"/>
    <w:rsid w:val="000B02A7"/>
    <w:rsid w:val="000B0702"/>
    <w:rsid w:val="000B09E6"/>
    <w:rsid w:val="000B09F8"/>
    <w:rsid w:val="000B0ADD"/>
    <w:rsid w:val="000B0B44"/>
    <w:rsid w:val="000B1365"/>
    <w:rsid w:val="000B140A"/>
    <w:rsid w:val="000B1464"/>
    <w:rsid w:val="000B1C13"/>
    <w:rsid w:val="000B1E61"/>
    <w:rsid w:val="000B2106"/>
    <w:rsid w:val="000B2692"/>
    <w:rsid w:val="000B26B7"/>
    <w:rsid w:val="000B2B80"/>
    <w:rsid w:val="000B32EC"/>
    <w:rsid w:val="000B37A8"/>
    <w:rsid w:val="000B39A0"/>
    <w:rsid w:val="000B3CD2"/>
    <w:rsid w:val="000B42D3"/>
    <w:rsid w:val="000B45BB"/>
    <w:rsid w:val="000B49CA"/>
    <w:rsid w:val="000B4C13"/>
    <w:rsid w:val="000B4C43"/>
    <w:rsid w:val="000B4FC2"/>
    <w:rsid w:val="000B54B3"/>
    <w:rsid w:val="000B5580"/>
    <w:rsid w:val="000B5F89"/>
    <w:rsid w:val="000B660D"/>
    <w:rsid w:val="000B68F7"/>
    <w:rsid w:val="000B6A0E"/>
    <w:rsid w:val="000B6D72"/>
    <w:rsid w:val="000B75C2"/>
    <w:rsid w:val="000B76B2"/>
    <w:rsid w:val="000B7808"/>
    <w:rsid w:val="000B7A7E"/>
    <w:rsid w:val="000B7CBE"/>
    <w:rsid w:val="000B7D63"/>
    <w:rsid w:val="000B7DE6"/>
    <w:rsid w:val="000C0079"/>
    <w:rsid w:val="000C00F4"/>
    <w:rsid w:val="000C0904"/>
    <w:rsid w:val="000C0AEA"/>
    <w:rsid w:val="000C0B41"/>
    <w:rsid w:val="000C10BD"/>
    <w:rsid w:val="000C1451"/>
    <w:rsid w:val="000C1482"/>
    <w:rsid w:val="000C15A6"/>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1ED"/>
    <w:rsid w:val="000C644E"/>
    <w:rsid w:val="000C65CB"/>
    <w:rsid w:val="000C66F9"/>
    <w:rsid w:val="000C7310"/>
    <w:rsid w:val="000C7456"/>
    <w:rsid w:val="000C77C5"/>
    <w:rsid w:val="000C78C9"/>
    <w:rsid w:val="000C78DE"/>
    <w:rsid w:val="000C7E3A"/>
    <w:rsid w:val="000C7FB3"/>
    <w:rsid w:val="000D0686"/>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29B"/>
    <w:rsid w:val="000D5353"/>
    <w:rsid w:val="000D53A7"/>
    <w:rsid w:val="000D5570"/>
    <w:rsid w:val="000D562C"/>
    <w:rsid w:val="000D59B0"/>
    <w:rsid w:val="000D5FC5"/>
    <w:rsid w:val="000D6235"/>
    <w:rsid w:val="000D6318"/>
    <w:rsid w:val="000D6337"/>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A8E"/>
    <w:rsid w:val="000E2B45"/>
    <w:rsid w:val="000E309F"/>
    <w:rsid w:val="000E3168"/>
    <w:rsid w:val="000E3351"/>
    <w:rsid w:val="000E35A4"/>
    <w:rsid w:val="000E36EA"/>
    <w:rsid w:val="000E38D5"/>
    <w:rsid w:val="000E3927"/>
    <w:rsid w:val="000E39D2"/>
    <w:rsid w:val="000E3BE2"/>
    <w:rsid w:val="000E3C69"/>
    <w:rsid w:val="000E43A8"/>
    <w:rsid w:val="000E480C"/>
    <w:rsid w:val="000E4AB3"/>
    <w:rsid w:val="000E4D3A"/>
    <w:rsid w:val="000E4F29"/>
    <w:rsid w:val="000E5166"/>
    <w:rsid w:val="000E52D2"/>
    <w:rsid w:val="000E554A"/>
    <w:rsid w:val="000E587E"/>
    <w:rsid w:val="000E5F41"/>
    <w:rsid w:val="000E5FB6"/>
    <w:rsid w:val="000E6049"/>
    <w:rsid w:val="000E60F5"/>
    <w:rsid w:val="000E621C"/>
    <w:rsid w:val="000E687B"/>
    <w:rsid w:val="000E692E"/>
    <w:rsid w:val="000E6E32"/>
    <w:rsid w:val="000E6E35"/>
    <w:rsid w:val="000E71C6"/>
    <w:rsid w:val="000E7378"/>
    <w:rsid w:val="000E795F"/>
    <w:rsid w:val="000E7ADF"/>
    <w:rsid w:val="000E7B63"/>
    <w:rsid w:val="000E7B91"/>
    <w:rsid w:val="000E7CF3"/>
    <w:rsid w:val="000F0297"/>
    <w:rsid w:val="000F07D1"/>
    <w:rsid w:val="000F0822"/>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9F5"/>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A3"/>
    <w:rsid w:val="001010DA"/>
    <w:rsid w:val="00101793"/>
    <w:rsid w:val="00101D64"/>
    <w:rsid w:val="001021E6"/>
    <w:rsid w:val="001026D8"/>
    <w:rsid w:val="00102AA7"/>
    <w:rsid w:val="0010306A"/>
    <w:rsid w:val="00103559"/>
    <w:rsid w:val="00103628"/>
    <w:rsid w:val="00103999"/>
    <w:rsid w:val="00103AF6"/>
    <w:rsid w:val="00103E6F"/>
    <w:rsid w:val="00103ED0"/>
    <w:rsid w:val="00104156"/>
    <w:rsid w:val="00104183"/>
    <w:rsid w:val="001043C9"/>
    <w:rsid w:val="00104A5D"/>
    <w:rsid w:val="001050BB"/>
    <w:rsid w:val="001054EA"/>
    <w:rsid w:val="001059BB"/>
    <w:rsid w:val="00105ADB"/>
    <w:rsid w:val="00105D0B"/>
    <w:rsid w:val="001063D0"/>
    <w:rsid w:val="00106409"/>
    <w:rsid w:val="001067B4"/>
    <w:rsid w:val="00106A48"/>
    <w:rsid w:val="00106B3F"/>
    <w:rsid w:val="00106D92"/>
    <w:rsid w:val="00106F01"/>
    <w:rsid w:val="001070C6"/>
    <w:rsid w:val="0010749E"/>
    <w:rsid w:val="001074BE"/>
    <w:rsid w:val="001075E9"/>
    <w:rsid w:val="00107848"/>
    <w:rsid w:val="00107889"/>
    <w:rsid w:val="00107A58"/>
    <w:rsid w:val="00107C41"/>
    <w:rsid w:val="0011036B"/>
    <w:rsid w:val="0011043C"/>
    <w:rsid w:val="00110800"/>
    <w:rsid w:val="00110D0F"/>
    <w:rsid w:val="00110DCA"/>
    <w:rsid w:val="00110E95"/>
    <w:rsid w:val="00110ED4"/>
    <w:rsid w:val="0011104D"/>
    <w:rsid w:val="00111190"/>
    <w:rsid w:val="001112DF"/>
    <w:rsid w:val="00111507"/>
    <w:rsid w:val="00111735"/>
    <w:rsid w:val="0011181D"/>
    <w:rsid w:val="00111953"/>
    <w:rsid w:val="00111A25"/>
    <w:rsid w:val="00111ABD"/>
    <w:rsid w:val="00111B08"/>
    <w:rsid w:val="001125E1"/>
    <w:rsid w:val="0011262D"/>
    <w:rsid w:val="0011295F"/>
    <w:rsid w:val="0011375A"/>
    <w:rsid w:val="00114102"/>
    <w:rsid w:val="0011460B"/>
    <w:rsid w:val="00114696"/>
    <w:rsid w:val="001146F5"/>
    <w:rsid w:val="00114954"/>
    <w:rsid w:val="00114DFA"/>
    <w:rsid w:val="00114E31"/>
    <w:rsid w:val="001154DE"/>
    <w:rsid w:val="0011579D"/>
    <w:rsid w:val="0011580E"/>
    <w:rsid w:val="00115ADF"/>
    <w:rsid w:val="00115C24"/>
    <w:rsid w:val="00115E3D"/>
    <w:rsid w:val="00115E96"/>
    <w:rsid w:val="00116077"/>
    <w:rsid w:val="00116119"/>
    <w:rsid w:val="00116CE0"/>
    <w:rsid w:val="001171D9"/>
    <w:rsid w:val="0011741B"/>
    <w:rsid w:val="001177EF"/>
    <w:rsid w:val="00117EEE"/>
    <w:rsid w:val="00120000"/>
    <w:rsid w:val="00120085"/>
    <w:rsid w:val="001202A8"/>
    <w:rsid w:val="00120C15"/>
    <w:rsid w:val="00120D3A"/>
    <w:rsid w:val="00120FB4"/>
    <w:rsid w:val="0012139B"/>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55F"/>
    <w:rsid w:val="00125AED"/>
    <w:rsid w:val="00125CA4"/>
    <w:rsid w:val="00125E47"/>
    <w:rsid w:val="00126190"/>
    <w:rsid w:val="001262A9"/>
    <w:rsid w:val="001267CB"/>
    <w:rsid w:val="001268D0"/>
    <w:rsid w:val="00126A60"/>
    <w:rsid w:val="00126B7A"/>
    <w:rsid w:val="00126C58"/>
    <w:rsid w:val="00127024"/>
    <w:rsid w:val="0012726F"/>
    <w:rsid w:val="00127EB5"/>
    <w:rsid w:val="00127F65"/>
    <w:rsid w:val="00127FA9"/>
    <w:rsid w:val="001302CB"/>
    <w:rsid w:val="001307A8"/>
    <w:rsid w:val="00130828"/>
    <w:rsid w:val="00130B35"/>
    <w:rsid w:val="00130CA5"/>
    <w:rsid w:val="00130E4D"/>
    <w:rsid w:val="001316E6"/>
    <w:rsid w:val="00131B2A"/>
    <w:rsid w:val="00131D3B"/>
    <w:rsid w:val="00131F36"/>
    <w:rsid w:val="00132115"/>
    <w:rsid w:val="001323FB"/>
    <w:rsid w:val="0013245C"/>
    <w:rsid w:val="00132961"/>
    <w:rsid w:val="00132AEF"/>
    <w:rsid w:val="00132F22"/>
    <w:rsid w:val="00133B44"/>
    <w:rsid w:val="00133BD7"/>
    <w:rsid w:val="00133CC1"/>
    <w:rsid w:val="00133D33"/>
    <w:rsid w:val="00133DBC"/>
    <w:rsid w:val="00133E8F"/>
    <w:rsid w:val="00133F00"/>
    <w:rsid w:val="00134D51"/>
    <w:rsid w:val="00134D5E"/>
    <w:rsid w:val="0013594E"/>
    <w:rsid w:val="00135E28"/>
    <w:rsid w:val="001361AC"/>
    <w:rsid w:val="00136202"/>
    <w:rsid w:val="0013653F"/>
    <w:rsid w:val="00136852"/>
    <w:rsid w:val="00136ECA"/>
    <w:rsid w:val="00137392"/>
    <w:rsid w:val="001374F3"/>
    <w:rsid w:val="0013775D"/>
    <w:rsid w:val="00137E78"/>
    <w:rsid w:val="00137F21"/>
    <w:rsid w:val="00140146"/>
    <w:rsid w:val="00140225"/>
    <w:rsid w:val="00140329"/>
    <w:rsid w:val="0014055D"/>
    <w:rsid w:val="00140810"/>
    <w:rsid w:val="001408F7"/>
    <w:rsid w:val="0014092E"/>
    <w:rsid w:val="00140F34"/>
    <w:rsid w:val="00140FA2"/>
    <w:rsid w:val="00141516"/>
    <w:rsid w:val="00141556"/>
    <w:rsid w:val="00141B27"/>
    <w:rsid w:val="00141C57"/>
    <w:rsid w:val="00141CF9"/>
    <w:rsid w:val="00141DA4"/>
    <w:rsid w:val="00142202"/>
    <w:rsid w:val="00142353"/>
    <w:rsid w:val="0014262A"/>
    <w:rsid w:val="00142C90"/>
    <w:rsid w:val="00142CBB"/>
    <w:rsid w:val="00142E56"/>
    <w:rsid w:val="001430CA"/>
    <w:rsid w:val="001432F4"/>
    <w:rsid w:val="00143907"/>
    <w:rsid w:val="00143B2C"/>
    <w:rsid w:val="00143CF4"/>
    <w:rsid w:val="00143EFC"/>
    <w:rsid w:val="001443FB"/>
    <w:rsid w:val="00144470"/>
    <w:rsid w:val="00144966"/>
    <w:rsid w:val="00144CDC"/>
    <w:rsid w:val="00144D15"/>
    <w:rsid w:val="0014526E"/>
    <w:rsid w:val="0014555D"/>
    <w:rsid w:val="00145824"/>
    <w:rsid w:val="001458D2"/>
    <w:rsid w:val="00145A66"/>
    <w:rsid w:val="00145DC5"/>
    <w:rsid w:val="00145FC1"/>
    <w:rsid w:val="00146049"/>
    <w:rsid w:val="001460F3"/>
    <w:rsid w:val="001463BC"/>
    <w:rsid w:val="001467D5"/>
    <w:rsid w:val="00146880"/>
    <w:rsid w:val="001469EA"/>
    <w:rsid w:val="00146AB5"/>
    <w:rsid w:val="00146C9F"/>
    <w:rsid w:val="00146F16"/>
    <w:rsid w:val="00146FB9"/>
    <w:rsid w:val="0014722A"/>
    <w:rsid w:val="001474D0"/>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30AF"/>
    <w:rsid w:val="0015319B"/>
    <w:rsid w:val="0015351F"/>
    <w:rsid w:val="001536CB"/>
    <w:rsid w:val="00153745"/>
    <w:rsid w:val="001538EF"/>
    <w:rsid w:val="00154AC2"/>
    <w:rsid w:val="00154E3A"/>
    <w:rsid w:val="001556E5"/>
    <w:rsid w:val="001558F9"/>
    <w:rsid w:val="001559CD"/>
    <w:rsid w:val="00155E0C"/>
    <w:rsid w:val="00156842"/>
    <w:rsid w:val="00156C84"/>
    <w:rsid w:val="00156FBD"/>
    <w:rsid w:val="0015749A"/>
    <w:rsid w:val="00157530"/>
    <w:rsid w:val="00157811"/>
    <w:rsid w:val="001579AF"/>
    <w:rsid w:val="00157A35"/>
    <w:rsid w:val="00157D3B"/>
    <w:rsid w:val="001604C6"/>
    <w:rsid w:val="00160655"/>
    <w:rsid w:val="00160D98"/>
    <w:rsid w:val="00160F0A"/>
    <w:rsid w:val="0016131B"/>
    <w:rsid w:val="001613A9"/>
    <w:rsid w:val="00161B33"/>
    <w:rsid w:val="00161CF1"/>
    <w:rsid w:val="00162000"/>
    <w:rsid w:val="001622B4"/>
    <w:rsid w:val="001624BD"/>
    <w:rsid w:val="00162513"/>
    <w:rsid w:val="00162CB9"/>
    <w:rsid w:val="00162FC7"/>
    <w:rsid w:val="00163915"/>
    <w:rsid w:val="00163AD8"/>
    <w:rsid w:val="00163C8F"/>
    <w:rsid w:val="00164130"/>
    <w:rsid w:val="0016416A"/>
    <w:rsid w:val="00164189"/>
    <w:rsid w:val="00164598"/>
    <w:rsid w:val="001648D1"/>
    <w:rsid w:val="00164DD7"/>
    <w:rsid w:val="0016514F"/>
    <w:rsid w:val="00165405"/>
    <w:rsid w:val="001657AC"/>
    <w:rsid w:val="00165AE3"/>
    <w:rsid w:val="00165D98"/>
    <w:rsid w:val="0016603E"/>
    <w:rsid w:val="001661A0"/>
    <w:rsid w:val="00166329"/>
    <w:rsid w:val="0016643A"/>
    <w:rsid w:val="001665AF"/>
    <w:rsid w:val="001666E6"/>
    <w:rsid w:val="001671C3"/>
    <w:rsid w:val="001673BB"/>
    <w:rsid w:val="00167642"/>
    <w:rsid w:val="00167BBB"/>
    <w:rsid w:val="001701E3"/>
    <w:rsid w:val="00170223"/>
    <w:rsid w:val="001703BF"/>
    <w:rsid w:val="0017049B"/>
    <w:rsid w:val="00170A88"/>
    <w:rsid w:val="00170EDA"/>
    <w:rsid w:val="00170EE6"/>
    <w:rsid w:val="001712C8"/>
    <w:rsid w:val="001717A6"/>
    <w:rsid w:val="001719E4"/>
    <w:rsid w:val="00171CD4"/>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5044"/>
    <w:rsid w:val="00175105"/>
    <w:rsid w:val="00175569"/>
    <w:rsid w:val="00175B07"/>
    <w:rsid w:val="00175CD3"/>
    <w:rsid w:val="00175F9D"/>
    <w:rsid w:val="00176664"/>
    <w:rsid w:val="001766D9"/>
    <w:rsid w:val="00176A22"/>
    <w:rsid w:val="00176C95"/>
    <w:rsid w:val="00176D92"/>
    <w:rsid w:val="00176DA2"/>
    <w:rsid w:val="001772D1"/>
    <w:rsid w:val="0017745B"/>
    <w:rsid w:val="00177699"/>
    <w:rsid w:val="001778A0"/>
    <w:rsid w:val="00177912"/>
    <w:rsid w:val="00177AAB"/>
    <w:rsid w:val="00180296"/>
    <w:rsid w:val="00180492"/>
    <w:rsid w:val="00180BB4"/>
    <w:rsid w:val="00180D27"/>
    <w:rsid w:val="00180FB1"/>
    <w:rsid w:val="0018103A"/>
    <w:rsid w:val="00181164"/>
    <w:rsid w:val="00181178"/>
    <w:rsid w:val="0018141B"/>
    <w:rsid w:val="00181C90"/>
    <w:rsid w:val="00181C9E"/>
    <w:rsid w:val="001824BC"/>
    <w:rsid w:val="0018297B"/>
    <w:rsid w:val="001830FC"/>
    <w:rsid w:val="00183445"/>
    <w:rsid w:val="00183769"/>
    <w:rsid w:val="001837D4"/>
    <w:rsid w:val="00183B0C"/>
    <w:rsid w:val="00183E7B"/>
    <w:rsid w:val="00183EAB"/>
    <w:rsid w:val="001840F0"/>
    <w:rsid w:val="00184419"/>
    <w:rsid w:val="001844EC"/>
    <w:rsid w:val="0018497C"/>
    <w:rsid w:val="00185072"/>
    <w:rsid w:val="00185535"/>
    <w:rsid w:val="00185539"/>
    <w:rsid w:val="001855AB"/>
    <w:rsid w:val="00185851"/>
    <w:rsid w:val="001858BC"/>
    <w:rsid w:val="00185F3B"/>
    <w:rsid w:val="001864AE"/>
    <w:rsid w:val="00186B36"/>
    <w:rsid w:val="00186BCF"/>
    <w:rsid w:val="001870A3"/>
    <w:rsid w:val="001871D3"/>
    <w:rsid w:val="0018733C"/>
    <w:rsid w:val="00187351"/>
    <w:rsid w:val="00187862"/>
    <w:rsid w:val="00187A02"/>
    <w:rsid w:val="00190552"/>
    <w:rsid w:val="00190F80"/>
    <w:rsid w:val="00190FB3"/>
    <w:rsid w:val="0019106E"/>
    <w:rsid w:val="00191984"/>
    <w:rsid w:val="00191AF0"/>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DE"/>
    <w:rsid w:val="00195D46"/>
    <w:rsid w:val="00195FAA"/>
    <w:rsid w:val="001963BF"/>
    <w:rsid w:val="00196676"/>
    <w:rsid w:val="001968E1"/>
    <w:rsid w:val="00196AA8"/>
    <w:rsid w:val="00196BF5"/>
    <w:rsid w:val="00196DC4"/>
    <w:rsid w:val="0019737F"/>
    <w:rsid w:val="001975AC"/>
    <w:rsid w:val="001976BF"/>
    <w:rsid w:val="00197876"/>
    <w:rsid w:val="00197E2C"/>
    <w:rsid w:val="00197E8E"/>
    <w:rsid w:val="001A000A"/>
    <w:rsid w:val="001A0B3D"/>
    <w:rsid w:val="001A11F7"/>
    <w:rsid w:val="001A12D5"/>
    <w:rsid w:val="001A1D48"/>
    <w:rsid w:val="001A2122"/>
    <w:rsid w:val="001A2142"/>
    <w:rsid w:val="001A22F3"/>
    <w:rsid w:val="001A252A"/>
    <w:rsid w:val="001A2866"/>
    <w:rsid w:val="001A2C89"/>
    <w:rsid w:val="001A307D"/>
    <w:rsid w:val="001A3212"/>
    <w:rsid w:val="001A3375"/>
    <w:rsid w:val="001A33E5"/>
    <w:rsid w:val="001A39AA"/>
    <w:rsid w:val="001A3C6D"/>
    <w:rsid w:val="001A3FA3"/>
    <w:rsid w:val="001A403F"/>
    <w:rsid w:val="001A4078"/>
    <w:rsid w:val="001A4567"/>
    <w:rsid w:val="001A45C3"/>
    <w:rsid w:val="001A471C"/>
    <w:rsid w:val="001A48B0"/>
    <w:rsid w:val="001A4C52"/>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A4C"/>
    <w:rsid w:val="001A7EB7"/>
    <w:rsid w:val="001A7ED8"/>
    <w:rsid w:val="001A7FF1"/>
    <w:rsid w:val="001B004E"/>
    <w:rsid w:val="001B0317"/>
    <w:rsid w:val="001B097F"/>
    <w:rsid w:val="001B0AC1"/>
    <w:rsid w:val="001B0BB2"/>
    <w:rsid w:val="001B12BA"/>
    <w:rsid w:val="001B1308"/>
    <w:rsid w:val="001B1410"/>
    <w:rsid w:val="001B14CE"/>
    <w:rsid w:val="001B1C5B"/>
    <w:rsid w:val="001B1EEE"/>
    <w:rsid w:val="001B222E"/>
    <w:rsid w:val="001B22AD"/>
    <w:rsid w:val="001B275C"/>
    <w:rsid w:val="001B2968"/>
    <w:rsid w:val="001B2A44"/>
    <w:rsid w:val="001B2B7C"/>
    <w:rsid w:val="001B3214"/>
    <w:rsid w:val="001B3282"/>
    <w:rsid w:val="001B3481"/>
    <w:rsid w:val="001B34F0"/>
    <w:rsid w:val="001B3B2C"/>
    <w:rsid w:val="001B3C55"/>
    <w:rsid w:val="001B3CA7"/>
    <w:rsid w:val="001B3D71"/>
    <w:rsid w:val="001B3E35"/>
    <w:rsid w:val="001B3E50"/>
    <w:rsid w:val="001B3F07"/>
    <w:rsid w:val="001B4199"/>
    <w:rsid w:val="001B4774"/>
    <w:rsid w:val="001B5148"/>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8A9"/>
    <w:rsid w:val="001C2E74"/>
    <w:rsid w:val="001C2F39"/>
    <w:rsid w:val="001C33B7"/>
    <w:rsid w:val="001C3853"/>
    <w:rsid w:val="001C3982"/>
    <w:rsid w:val="001C3CFC"/>
    <w:rsid w:val="001C3EE8"/>
    <w:rsid w:val="001C3F93"/>
    <w:rsid w:val="001C467B"/>
    <w:rsid w:val="001C492A"/>
    <w:rsid w:val="001C4FC0"/>
    <w:rsid w:val="001C5363"/>
    <w:rsid w:val="001C55C5"/>
    <w:rsid w:val="001C5E39"/>
    <w:rsid w:val="001C5E3A"/>
    <w:rsid w:val="001C5E4E"/>
    <w:rsid w:val="001C5EED"/>
    <w:rsid w:val="001C614E"/>
    <w:rsid w:val="001C6435"/>
    <w:rsid w:val="001C6645"/>
    <w:rsid w:val="001C75B4"/>
    <w:rsid w:val="001C7686"/>
    <w:rsid w:val="001C7D53"/>
    <w:rsid w:val="001C7E0F"/>
    <w:rsid w:val="001C7FC5"/>
    <w:rsid w:val="001D04D4"/>
    <w:rsid w:val="001D06B1"/>
    <w:rsid w:val="001D0711"/>
    <w:rsid w:val="001D0F40"/>
    <w:rsid w:val="001D1009"/>
    <w:rsid w:val="001D10E7"/>
    <w:rsid w:val="001D1126"/>
    <w:rsid w:val="001D123A"/>
    <w:rsid w:val="001D125C"/>
    <w:rsid w:val="001D18B4"/>
    <w:rsid w:val="001D19CD"/>
    <w:rsid w:val="001D21E6"/>
    <w:rsid w:val="001D38EF"/>
    <w:rsid w:val="001D3D72"/>
    <w:rsid w:val="001D430E"/>
    <w:rsid w:val="001D442C"/>
    <w:rsid w:val="001D448B"/>
    <w:rsid w:val="001D4938"/>
    <w:rsid w:val="001D5055"/>
    <w:rsid w:val="001D514E"/>
    <w:rsid w:val="001D515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48A"/>
    <w:rsid w:val="001E286D"/>
    <w:rsid w:val="001E28E3"/>
    <w:rsid w:val="001E2A2C"/>
    <w:rsid w:val="001E2A9A"/>
    <w:rsid w:val="001E2F7F"/>
    <w:rsid w:val="001E3902"/>
    <w:rsid w:val="001E3A07"/>
    <w:rsid w:val="001E3ED4"/>
    <w:rsid w:val="001E41FD"/>
    <w:rsid w:val="001E4700"/>
    <w:rsid w:val="001E4BAD"/>
    <w:rsid w:val="001E4C2C"/>
    <w:rsid w:val="001E4D62"/>
    <w:rsid w:val="001E5294"/>
    <w:rsid w:val="001E5685"/>
    <w:rsid w:val="001E5686"/>
    <w:rsid w:val="001E633D"/>
    <w:rsid w:val="001E64FC"/>
    <w:rsid w:val="001E6571"/>
    <w:rsid w:val="001E6923"/>
    <w:rsid w:val="001E6A56"/>
    <w:rsid w:val="001E6C93"/>
    <w:rsid w:val="001E6DE1"/>
    <w:rsid w:val="001E7191"/>
    <w:rsid w:val="001E7667"/>
    <w:rsid w:val="001E7826"/>
    <w:rsid w:val="001E7BE0"/>
    <w:rsid w:val="001E7C84"/>
    <w:rsid w:val="001F07BA"/>
    <w:rsid w:val="001F0D44"/>
    <w:rsid w:val="001F1402"/>
    <w:rsid w:val="001F1597"/>
    <w:rsid w:val="001F15D9"/>
    <w:rsid w:val="001F168A"/>
    <w:rsid w:val="001F1698"/>
    <w:rsid w:val="001F16E1"/>
    <w:rsid w:val="001F17EA"/>
    <w:rsid w:val="001F1AA8"/>
    <w:rsid w:val="001F1C00"/>
    <w:rsid w:val="001F2026"/>
    <w:rsid w:val="001F20C1"/>
    <w:rsid w:val="001F267E"/>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C47"/>
    <w:rsid w:val="001F5D0E"/>
    <w:rsid w:val="001F5D38"/>
    <w:rsid w:val="001F5E5F"/>
    <w:rsid w:val="001F645E"/>
    <w:rsid w:val="001F6515"/>
    <w:rsid w:val="001F681C"/>
    <w:rsid w:val="001F6890"/>
    <w:rsid w:val="001F6B34"/>
    <w:rsid w:val="001F6D62"/>
    <w:rsid w:val="001F7498"/>
    <w:rsid w:val="001F7663"/>
    <w:rsid w:val="001F7713"/>
    <w:rsid w:val="001F7832"/>
    <w:rsid w:val="001F7D17"/>
    <w:rsid w:val="00200300"/>
    <w:rsid w:val="00200930"/>
    <w:rsid w:val="00201374"/>
    <w:rsid w:val="0020139A"/>
    <w:rsid w:val="002014DA"/>
    <w:rsid w:val="00201932"/>
    <w:rsid w:val="00201A8D"/>
    <w:rsid w:val="00202043"/>
    <w:rsid w:val="002022F0"/>
    <w:rsid w:val="002025A8"/>
    <w:rsid w:val="00202602"/>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53DA"/>
    <w:rsid w:val="002054B7"/>
    <w:rsid w:val="00205AC8"/>
    <w:rsid w:val="00205D95"/>
    <w:rsid w:val="00205E26"/>
    <w:rsid w:val="00205FB7"/>
    <w:rsid w:val="0020601C"/>
    <w:rsid w:val="002061B6"/>
    <w:rsid w:val="002062E9"/>
    <w:rsid w:val="002069D9"/>
    <w:rsid w:val="00206D3E"/>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2F8D"/>
    <w:rsid w:val="00212F99"/>
    <w:rsid w:val="0021300C"/>
    <w:rsid w:val="002130C4"/>
    <w:rsid w:val="002132F7"/>
    <w:rsid w:val="00213359"/>
    <w:rsid w:val="0021378D"/>
    <w:rsid w:val="00213871"/>
    <w:rsid w:val="00213913"/>
    <w:rsid w:val="002139B3"/>
    <w:rsid w:val="00214597"/>
    <w:rsid w:val="002146C3"/>
    <w:rsid w:val="002147B8"/>
    <w:rsid w:val="00214C5D"/>
    <w:rsid w:val="00214F66"/>
    <w:rsid w:val="00215169"/>
    <w:rsid w:val="00215316"/>
    <w:rsid w:val="00215F3A"/>
    <w:rsid w:val="0021679F"/>
    <w:rsid w:val="0021699C"/>
    <w:rsid w:val="00216D9C"/>
    <w:rsid w:val="00216E16"/>
    <w:rsid w:val="00216E50"/>
    <w:rsid w:val="00216EB7"/>
    <w:rsid w:val="00216FF1"/>
    <w:rsid w:val="002172A7"/>
    <w:rsid w:val="00217339"/>
    <w:rsid w:val="0021761E"/>
    <w:rsid w:val="00217683"/>
    <w:rsid w:val="002176CC"/>
    <w:rsid w:val="0021777B"/>
    <w:rsid w:val="0021781A"/>
    <w:rsid w:val="00217DC3"/>
    <w:rsid w:val="00220666"/>
    <w:rsid w:val="002207D4"/>
    <w:rsid w:val="00220CFE"/>
    <w:rsid w:val="00220E19"/>
    <w:rsid w:val="00220E5D"/>
    <w:rsid w:val="002213DC"/>
    <w:rsid w:val="002217E1"/>
    <w:rsid w:val="002217FD"/>
    <w:rsid w:val="00222E95"/>
    <w:rsid w:val="00223799"/>
    <w:rsid w:val="00224343"/>
    <w:rsid w:val="00224384"/>
    <w:rsid w:val="00224661"/>
    <w:rsid w:val="002246DE"/>
    <w:rsid w:val="002249E7"/>
    <w:rsid w:val="00225309"/>
    <w:rsid w:val="002254CC"/>
    <w:rsid w:val="002261A0"/>
    <w:rsid w:val="00226275"/>
    <w:rsid w:val="0022693D"/>
    <w:rsid w:val="00226CA6"/>
    <w:rsid w:val="00226E6A"/>
    <w:rsid w:val="00227282"/>
    <w:rsid w:val="00227288"/>
    <w:rsid w:val="00227C07"/>
    <w:rsid w:val="00230127"/>
    <w:rsid w:val="00230254"/>
    <w:rsid w:val="0023025E"/>
    <w:rsid w:val="002303A0"/>
    <w:rsid w:val="002306A6"/>
    <w:rsid w:val="0023095D"/>
    <w:rsid w:val="00230BB9"/>
    <w:rsid w:val="00230D47"/>
    <w:rsid w:val="00230F34"/>
    <w:rsid w:val="00231112"/>
    <w:rsid w:val="002311D9"/>
    <w:rsid w:val="0023132E"/>
    <w:rsid w:val="00231748"/>
    <w:rsid w:val="002317AE"/>
    <w:rsid w:val="00231CB2"/>
    <w:rsid w:val="00231CF2"/>
    <w:rsid w:val="00232359"/>
    <w:rsid w:val="0023259A"/>
    <w:rsid w:val="00232BA2"/>
    <w:rsid w:val="00232C87"/>
    <w:rsid w:val="00233483"/>
    <w:rsid w:val="00233D58"/>
    <w:rsid w:val="00233DA8"/>
    <w:rsid w:val="00233DCB"/>
    <w:rsid w:val="00233F04"/>
    <w:rsid w:val="0023437A"/>
    <w:rsid w:val="00234441"/>
    <w:rsid w:val="002346ED"/>
    <w:rsid w:val="00234C3D"/>
    <w:rsid w:val="00234DF4"/>
    <w:rsid w:val="00234F07"/>
    <w:rsid w:val="00234F42"/>
    <w:rsid w:val="00235056"/>
    <w:rsid w:val="00235399"/>
    <w:rsid w:val="0023543B"/>
    <w:rsid w:val="00235455"/>
    <w:rsid w:val="00235760"/>
    <w:rsid w:val="00235C1C"/>
    <w:rsid w:val="00235C9D"/>
    <w:rsid w:val="00235F11"/>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980"/>
    <w:rsid w:val="00241A91"/>
    <w:rsid w:val="00241DF3"/>
    <w:rsid w:val="00241E17"/>
    <w:rsid w:val="00241E9C"/>
    <w:rsid w:val="00242050"/>
    <w:rsid w:val="00242421"/>
    <w:rsid w:val="00242BBC"/>
    <w:rsid w:val="00242CC8"/>
    <w:rsid w:val="00242CD6"/>
    <w:rsid w:val="00242D7B"/>
    <w:rsid w:val="00242F31"/>
    <w:rsid w:val="00243345"/>
    <w:rsid w:val="00243410"/>
    <w:rsid w:val="0024346C"/>
    <w:rsid w:val="00243818"/>
    <w:rsid w:val="00243972"/>
    <w:rsid w:val="00243BAD"/>
    <w:rsid w:val="00243BB4"/>
    <w:rsid w:val="00243D31"/>
    <w:rsid w:val="00243E2C"/>
    <w:rsid w:val="002441EB"/>
    <w:rsid w:val="00244354"/>
    <w:rsid w:val="0024470A"/>
    <w:rsid w:val="002447F6"/>
    <w:rsid w:val="00244855"/>
    <w:rsid w:val="00244993"/>
    <w:rsid w:val="00244D0B"/>
    <w:rsid w:val="00245078"/>
    <w:rsid w:val="002450A9"/>
    <w:rsid w:val="0024543A"/>
    <w:rsid w:val="002456E0"/>
    <w:rsid w:val="00245746"/>
    <w:rsid w:val="00245AF8"/>
    <w:rsid w:val="00245EF9"/>
    <w:rsid w:val="002462DE"/>
    <w:rsid w:val="002464BA"/>
    <w:rsid w:val="002465AC"/>
    <w:rsid w:val="002469E3"/>
    <w:rsid w:val="00246D79"/>
    <w:rsid w:val="00246E42"/>
    <w:rsid w:val="00247183"/>
    <w:rsid w:val="0024765B"/>
    <w:rsid w:val="002476C6"/>
    <w:rsid w:val="002479A9"/>
    <w:rsid w:val="00247A25"/>
    <w:rsid w:val="00247B2A"/>
    <w:rsid w:val="00247ED5"/>
    <w:rsid w:val="002509C8"/>
    <w:rsid w:val="002510C5"/>
    <w:rsid w:val="002513CD"/>
    <w:rsid w:val="00251954"/>
    <w:rsid w:val="002519A4"/>
    <w:rsid w:val="002519E9"/>
    <w:rsid w:val="002521B6"/>
    <w:rsid w:val="00252409"/>
    <w:rsid w:val="0025272A"/>
    <w:rsid w:val="00252DDC"/>
    <w:rsid w:val="00253223"/>
    <w:rsid w:val="00253A80"/>
    <w:rsid w:val="00253F81"/>
    <w:rsid w:val="00253FE4"/>
    <w:rsid w:val="002542BC"/>
    <w:rsid w:val="002544BB"/>
    <w:rsid w:val="0025469D"/>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041"/>
    <w:rsid w:val="00260155"/>
    <w:rsid w:val="002603BA"/>
    <w:rsid w:val="00260561"/>
    <w:rsid w:val="00260776"/>
    <w:rsid w:val="00260BA6"/>
    <w:rsid w:val="00260CC6"/>
    <w:rsid w:val="00260CFF"/>
    <w:rsid w:val="0026175D"/>
    <w:rsid w:val="002618A1"/>
    <w:rsid w:val="00261A44"/>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E2E"/>
    <w:rsid w:val="00264F74"/>
    <w:rsid w:val="0026563B"/>
    <w:rsid w:val="00265808"/>
    <w:rsid w:val="00265886"/>
    <w:rsid w:val="00265BA2"/>
    <w:rsid w:val="00265C80"/>
    <w:rsid w:val="00265FAF"/>
    <w:rsid w:val="0026616A"/>
    <w:rsid w:val="002666FB"/>
    <w:rsid w:val="00266905"/>
    <w:rsid w:val="00266B82"/>
    <w:rsid w:val="00266B90"/>
    <w:rsid w:val="00266DC9"/>
    <w:rsid w:val="00266FA7"/>
    <w:rsid w:val="00267076"/>
    <w:rsid w:val="0026768D"/>
    <w:rsid w:val="00267B50"/>
    <w:rsid w:val="00267EAE"/>
    <w:rsid w:val="00267EC7"/>
    <w:rsid w:val="00267F15"/>
    <w:rsid w:val="00267FCE"/>
    <w:rsid w:val="002706E0"/>
    <w:rsid w:val="002708E2"/>
    <w:rsid w:val="00270D20"/>
    <w:rsid w:val="0027106A"/>
    <w:rsid w:val="00271167"/>
    <w:rsid w:val="0027148B"/>
    <w:rsid w:val="00271832"/>
    <w:rsid w:val="00271B15"/>
    <w:rsid w:val="00272068"/>
    <w:rsid w:val="002722C8"/>
    <w:rsid w:val="0027230B"/>
    <w:rsid w:val="00272659"/>
    <w:rsid w:val="00272B85"/>
    <w:rsid w:val="002734C7"/>
    <w:rsid w:val="00273BD1"/>
    <w:rsid w:val="00273CEB"/>
    <w:rsid w:val="00273E6F"/>
    <w:rsid w:val="00273E92"/>
    <w:rsid w:val="002741CF"/>
    <w:rsid w:val="00274335"/>
    <w:rsid w:val="00274386"/>
    <w:rsid w:val="00274456"/>
    <w:rsid w:val="002746F6"/>
    <w:rsid w:val="0027487C"/>
    <w:rsid w:val="00274B3E"/>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360"/>
    <w:rsid w:val="0028045C"/>
    <w:rsid w:val="002805C3"/>
    <w:rsid w:val="002809CD"/>
    <w:rsid w:val="00280D26"/>
    <w:rsid w:val="00280FD7"/>
    <w:rsid w:val="00281429"/>
    <w:rsid w:val="00281A8E"/>
    <w:rsid w:val="00281C55"/>
    <w:rsid w:val="00281D49"/>
    <w:rsid w:val="00281E1D"/>
    <w:rsid w:val="00281F9B"/>
    <w:rsid w:val="0028206F"/>
    <w:rsid w:val="002822E9"/>
    <w:rsid w:val="00282504"/>
    <w:rsid w:val="0028275C"/>
    <w:rsid w:val="0028320C"/>
    <w:rsid w:val="002835D6"/>
    <w:rsid w:val="002839C7"/>
    <w:rsid w:val="00283A89"/>
    <w:rsid w:val="00283C87"/>
    <w:rsid w:val="0028405F"/>
    <w:rsid w:val="00284145"/>
    <w:rsid w:val="002845A3"/>
    <w:rsid w:val="00284622"/>
    <w:rsid w:val="0028469A"/>
    <w:rsid w:val="002846DF"/>
    <w:rsid w:val="002846E8"/>
    <w:rsid w:val="00284CA1"/>
    <w:rsid w:val="00285806"/>
    <w:rsid w:val="00285E80"/>
    <w:rsid w:val="002861AF"/>
    <w:rsid w:val="00286E27"/>
    <w:rsid w:val="00286E8A"/>
    <w:rsid w:val="00286F03"/>
    <w:rsid w:val="00287050"/>
    <w:rsid w:val="00287585"/>
    <w:rsid w:val="0028793D"/>
    <w:rsid w:val="00287ABE"/>
    <w:rsid w:val="00287C9F"/>
    <w:rsid w:val="002905E6"/>
    <w:rsid w:val="00290601"/>
    <w:rsid w:val="0029150D"/>
    <w:rsid w:val="00291AEF"/>
    <w:rsid w:val="00291C58"/>
    <w:rsid w:val="00291D6B"/>
    <w:rsid w:val="00291FE7"/>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A66"/>
    <w:rsid w:val="00294D87"/>
    <w:rsid w:val="002951D8"/>
    <w:rsid w:val="00295321"/>
    <w:rsid w:val="00295997"/>
    <w:rsid w:val="00295AF4"/>
    <w:rsid w:val="00295BA8"/>
    <w:rsid w:val="00295FA3"/>
    <w:rsid w:val="002960B0"/>
    <w:rsid w:val="0029617B"/>
    <w:rsid w:val="002964EE"/>
    <w:rsid w:val="00296E5D"/>
    <w:rsid w:val="00296EBC"/>
    <w:rsid w:val="0029726B"/>
    <w:rsid w:val="00297368"/>
    <w:rsid w:val="0029741F"/>
    <w:rsid w:val="0029743A"/>
    <w:rsid w:val="00297519"/>
    <w:rsid w:val="00297701"/>
    <w:rsid w:val="00297A03"/>
    <w:rsid w:val="00297A10"/>
    <w:rsid w:val="00297EE8"/>
    <w:rsid w:val="002A0103"/>
    <w:rsid w:val="002A05E9"/>
    <w:rsid w:val="002A0759"/>
    <w:rsid w:val="002A0D1C"/>
    <w:rsid w:val="002A1EEF"/>
    <w:rsid w:val="002A25DD"/>
    <w:rsid w:val="002A2791"/>
    <w:rsid w:val="002A27FF"/>
    <w:rsid w:val="002A2B9E"/>
    <w:rsid w:val="002A2D9D"/>
    <w:rsid w:val="002A3415"/>
    <w:rsid w:val="002A3619"/>
    <w:rsid w:val="002A36D8"/>
    <w:rsid w:val="002A36F0"/>
    <w:rsid w:val="002A3CD4"/>
    <w:rsid w:val="002A3E17"/>
    <w:rsid w:val="002A44C7"/>
    <w:rsid w:val="002A4C9B"/>
    <w:rsid w:val="002A4E29"/>
    <w:rsid w:val="002A50CC"/>
    <w:rsid w:val="002A5412"/>
    <w:rsid w:val="002A544B"/>
    <w:rsid w:val="002A5519"/>
    <w:rsid w:val="002A595A"/>
    <w:rsid w:val="002A6126"/>
    <w:rsid w:val="002A652E"/>
    <w:rsid w:val="002A685F"/>
    <w:rsid w:val="002A69DD"/>
    <w:rsid w:val="002A6C9E"/>
    <w:rsid w:val="002A6D50"/>
    <w:rsid w:val="002A6F26"/>
    <w:rsid w:val="002A724C"/>
    <w:rsid w:val="002A7526"/>
    <w:rsid w:val="002A7786"/>
    <w:rsid w:val="002A7C49"/>
    <w:rsid w:val="002A7CE8"/>
    <w:rsid w:val="002A7E0F"/>
    <w:rsid w:val="002B0189"/>
    <w:rsid w:val="002B0335"/>
    <w:rsid w:val="002B037D"/>
    <w:rsid w:val="002B04CF"/>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148C"/>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960"/>
    <w:rsid w:val="002C39DB"/>
    <w:rsid w:val="002C3DF2"/>
    <w:rsid w:val="002C401B"/>
    <w:rsid w:val="002C4116"/>
    <w:rsid w:val="002C4550"/>
    <w:rsid w:val="002C4839"/>
    <w:rsid w:val="002C4D87"/>
    <w:rsid w:val="002C4F14"/>
    <w:rsid w:val="002C50AA"/>
    <w:rsid w:val="002C5544"/>
    <w:rsid w:val="002C5550"/>
    <w:rsid w:val="002C5591"/>
    <w:rsid w:val="002C595C"/>
    <w:rsid w:val="002C5E01"/>
    <w:rsid w:val="002C62F5"/>
    <w:rsid w:val="002C64E8"/>
    <w:rsid w:val="002C657F"/>
    <w:rsid w:val="002C661D"/>
    <w:rsid w:val="002C6998"/>
    <w:rsid w:val="002C6B45"/>
    <w:rsid w:val="002C6D97"/>
    <w:rsid w:val="002C6DD2"/>
    <w:rsid w:val="002C707B"/>
    <w:rsid w:val="002C71E7"/>
    <w:rsid w:val="002C74A2"/>
    <w:rsid w:val="002C76C3"/>
    <w:rsid w:val="002C7779"/>
    <w:rsid w:val="002C77A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1C1"/>
    <w:rsid w:val="002D2A96"/>
    <w:rsid w:val="002D2E12"/>
    <w:rsid w:val="002D3001"/>
    <w:rsid w:val="002D300D"/>
    <w:rsid w:val="002D3015"/>
    <w:rsid w:val="002D3101"/>
    <w:rsid w:val="002D3259"/>
    <w:rsid w:val="002D3545"/>
    <w:rsid w:val="002D3F4E"/>
    <w:rsid w:val="002D434B"/>
    <w:rsid w:val="002D4A50"/>
    <w:rsid w:val="002D4E5D"/>
    <w:rsid w:val="002D51B6"/>
    <w:rsid w:val="002D5617"/>
    <w:rsid w:val="002D57D0"/>
    <w:rsid w:val="002D5931"/>
    <w:rsid w:val="002D60EA"/>
    <w:rsid w:val="002D6208"/>
    <w:rsid w:val="002D66A5"/>
    <w:rsid w:val="002D6882"/>
    <w:rsid w:val="002D6893"/>
    <w:rsid w:val="002D69A7"/>
    <w:rsid w:val="002D6B37"/>
    <w:rsid w:val="002D6C06"/>
    <w:rsid w:val="002D6D1B"/>
    <w:rsid w:val="002D7283"/>
    <w:rsid w:val="002D72EF"/>
    <w:rsid w:val="002D74F3"/>
    <w:rsid w:val="002D7B1E"/>
    <w:rsid w:val="002D7B57"/>
    <w:rsid w:val="002D7EBD"/>
    <w:rsid w:val="002D7F40"/>
    <w:rsid w:val="002E00FB"/>
    <w:rsid w:val="002E0495"/>
    <w:rsid w:val="002E083D"/>
    <w:rsid w:val="002E088A"/>
    <w:rsid w:val="002E0C59"/>
    <w:rsid w:val="002E1491"/>
    <w:rsid w:val="002E1F5C"/>
    <w:rsid w:val="002E20F3"/>
    <w:rsid w:val="002E2133"/>
    <w:rsid w:val="002E229E"/>
    <w:rsid w:val="002E24CA"/>
    <w:rsid w:val="002E26CE"/>
    <w:rsid w:val="002E27EC"/>
    <w:rsid w:val="002E2AC6"/>
    <w:rsid w:val="002E2F5C"/>
    <w:rsid w:val="002E305D"/>
    <w:rsid w:val="002E32C4"/>
    <w:rsid w:val="002E3B59"/>
    <w:rsid w:val="002E414E"/>
    <w:rsid w:val="002E4B64"/>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B7C"/>
    <w:rsid w:val="002E7C20"/>
    <w:rsid w:val="002E7D76"/>
    <w:rsid w:val="002E7DF2"/>
    <w:rsid w:val="002F00AF"/>
    <w:rsid w:val="002F01B3"/>
    <w:rsid w:val="002F03B1"/>
    <w:rsid w:val="002F0426"/>
    <w:rsid w:val="002F047B"/>
    <w:rsid w:val="002F0B17"/>
    <w:rsid w:val="002F0DC4"/>
    <w:rsid w:val="002F0F5D"/>
    <w:rsid w:val="002F1294"/>
    <w:rsid w:val="002F1944"/>
    <w:rsid w:val="002F1BAF"/>
    <w:rsid w:val="002F2638"/>
    <w:rsid w:val="002F2855"/>
    <w:rsid w:val="002F29E7"/>
    <w:rsid w:val="002F2A5D"/>
    <w:rsid w:val="002F2CEC"/>
    <w:rsid w:val="002F2FFE"/>
    <w:rsid w:val="002F320E"/>
    <w:rsid w:val="002F326E"/>
    <w:rsid w:val="002F342B"/>
    <w:rsid w:val="002F3439"/>
    <w:rsid w:val="002F3E17"/>
    <w:rsid w:val="002F4045"/>
    <w:rsid w:val="002F4105"/>
    <w:rsid w:val="002F4222"/>
    <w:rsid w:val="002F42A8"/>
    <w:rsid w:val="002F44AF"/>
    <w:rsid w:val="002F4730"/>
    <w:rsid w:val="002F4A6E"/>
    <w:rsid w:val="002F4BF2"/>
    <w:rsid w:val="002F4D00"/>
    <w:rsid w:val="002F547A"/>
    <w:rsid w:val="002F583D"/>
    <w:rsid w:val="002F5E09"/>
    <w:rsid w:val="002F5E3C"/>
    <w:rsid w:val="002F66F2"/>
    <w:rsid w:val="002F66FB"/>
    <w:rsid w:val="002F6A90"/>
    <w:rsid w:val="002F6E97"/>
    <w:rsid w:val="002F6EF8"/>
    <w:rsid w:val="002F70C4"/>
    <w:rsid w:val="002F7107"/>
    <w:rsid w:val="002F789C"/>
    <w:rsid w:val="002F7D2D"/>
    <w:rsid w:val="002F7EEC"/>
    <w:rsid w:val="002F7F19"/>
    <w:rsid w:val="00300050"/>
    <w:rsid w:val="003005B7"/>
    <w:rsid w:val="00300BB1"/>
    <w:rsid w:val="003015F0"/>
    <w:rsid w:val="00301608"/>
    <w:rsid w:val="0030178B"/>
    <w:rsid w:val="00301985"/>
    <w:rsid w:val="00302190"/>
    <w:rsid w:val="00302198"/>
    <w:rsid w:val="003021BE"/>
    <w:rsid w:val="003021EB"/>
    <w:rsid w:val="00302276"/>
    <w:rsid w:val="003025C6"/>
    <w:rsid w:val="00302C58"/>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404"/>
    <w:rsid w:val="00306961"/>
    <w:rsid w:val="00306B86"/>
    <w:rsid w:val="00306CA6"/>
    <w:rsid w:val="00306CF6"/>
    <w:rsid w:val="00306D67"/>
    <w:rsid w:val="00306DA6"/>
    <w:rsid w:val="00306F95"/>
    <w:rsid w:val="00306FAD"/>
    <w:rsid w:val="003071A7"/>
    <w:rsid w:val="003072D8"/>
    <w:rsid w:val="00307F99"/>
    <w:rsid w:val="0031021B"/>
    <w:rsid w:val="00310368"/>
    <w:rsid w:val="003104BD"/>
    <w:rsid w:val="00310679"/>
    <w:rsid w:val="003107EE"/>
    <w:rsid w:val="00310941"/>
    <w:rsid w:val="00310957"/>
    <w:rsid w:val="0031122F"/>
    <w:rsid w:val="00311371"/>
    <w:rsid w:val="003115E7"/>
    <w:rsid w:val="00311BFA"/>
    <w:rsid w:val="00311D13"/>
    <w:rsid w:val="003120F7"/>
    <w:rsid w:val="00312188"/>
    <w:rsid w:val="0031218F"/>
    <w:rsid w:val="0031220B"/>
    <w:rsid w:val="0031221D"/>
    <w:rsid w:val="003122EE"/>
    <w:rsid w:val="00312516"/>
    <w:rsid w:val="00312AE5"/>
    <w:rsid w:val="00312B28"/>
    <w:rsid w:val="00312B9F"/>
    <w:rsid w:val="003130B0"/>
    <w:rsid w:val="00313686"/>
    <w:rsid w:val="00314339"/>
    <w:rsid w:val="003147A4"/>
    <w:rsid w:val="00314BA4"/>
    <w:rsid w:val="0031500C"/>
    <w:rsid w:val="00315149"/>
    <w:rsid w:val="003151BB"/>
    <w:rsid w:val="003157D7"/>
    <w:rsid w:val="00315EF8"/>
    <w:rsid w:val="00316966"/>
    <w:rsid w:val="003172BE"/>
    <w:rsid w:val="003173A1"/>
    <w:rsid w:val="003177DE"/>
    <w:rsid w:val="00320A00"/>
    <w:rsid w:val="00320B68"/>
    <w:rsid w:val="00321461"/>
    <w:rsid w:val="00321682"/>
    <w:rsid w:val="00321840"/>
    <w:rsid w:val="0032191A"/>
    <w:rsid w:val="00321ADA"/>
    <w:rsid w:val="00321B77"/>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882"/>
    <w:rsid w:val="00331070"/>
    <w:rsid w:val="0033147E"/>
    <w:rsid w:val="0033179B"/>
    <w:rsid w:val="003323CF"/>
    <w:rsid w:val="003331A1"/>
    <w:rsid w:val="003333F4"/>
    <w:rsid w:val="003336CA"/>
    <w:rsid w:val="00333F05"/>
    <w:rsid w:val="00334D06"/>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FA"/>
    <w:rsid w:val="0033695A"/>
    <w:rsid w:val="00336EA9"/>
    <w:rsid w:val="003373B1"/>
    <w:rsid w:val="00337529"/>
    <w:rsid w:val="00337A68"/>
    <w:rsid w:val="00337A96"/>
    <w:rsid w:val="00337C2D"/>
    <w:rsid w:val="00337CC3"/>
    <w:rsid w:val="00337F7D"/>
    <w:rsid w:val="00340234"/>
    <w:rsid w:val="0034051A"/>
    <w:rsid w:val="00340C52"/>
    <w:rsid w:val="00340CAD"/>
    <w:rsid w:val="00340D0A"/>
    <w:rsid w:val="00340D6F"/>
    <w:rsid w:val="00340F04"/>
    <w:rsid w:val="00341128"/>
    <w:rsid w:val="003414E2"/>
    <w:rsid w:val="003419AA"/>
    <w:rsid w:val="00341E7D"/>
    <w:rsid w:val="00342153"/>
    <w:rsid w:val="0034232C"/>
    <w:rsid w:val="00342858"/>
    <w:rsid w:val="003429BC"/>
    <w:rsid w:val="00342B1B"/>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42"/>
    <w:rsid w:val="00345B6D"/>
    <w:rsid w:val="00345C4A"/>
    <w:rsid w:val="00345C86"/>
    <w:rsid w:val="003460FC"/>
    <w:rsid w:val="00346204"/>
    <w:rsid w:val="00346513"/>
    <w:rsid w:val="00346AED"/>
    <w:rsid w:val="00346D55"/>
    <w:rsid w:val="00346E71"/>
    <w:rsid w:val="00346EE6"/>
    <w:rsid w:val="00346F99"/>
    <w:rsid w:val="00347079"/>
    <w:rsid w:val="0034728E"/>
    <w:rsid w:val="003472F1"/>
    <w:rsid w:val="003475AA"/>
    <w:rsid w:val="00347CC5"/>
    <w:rsid w:val="00347E5B"/>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DE"/>
    <w:rsid w:val="00353D96"/>
    <w:rsid w:val="00353DC1"/>
    <w:rsid w:val="00354168"/>
    <w:rsid w:val="003541D5"/>
    <w:rsid w:val="00354459"/>
    <w:rsid w:val="0035457B"/>
    <w:rsid w:val="00354D75"/>
    <w:rsid w:val="0035547B"/>
    <w:rsid w:val="00355664"/>
    <w:rsid w:val="00355917"/>
    <w:rsid w:val="00355936"/>
    <w:rsid w:val="00355DED"/>
    <w:rsid w:val="00355E16"/>
    <w:rsid w:val="003562DC"/>
    <w:rsid w:val="003564D3"/>
    <w:rsid w:val="0035653B"/>
    <w:rsid w:val="0035657E"/>
    <w:rsid w:val="003565E7"/>
    <w:rsid w:val="0035746B"/>
    <w:rsid w:val="003576AD"/>
    <w:rsid w:val="00357812"/>
    <w:rsid w:val="00360121"/>
    <w:rsid w:val="003601D9"/>
    <w:rsid w:val="003602F0"/>
    <w:rsid w:val="003609C5"/>
    <w:rsid w:val="00360B87"/>
    <w:rsid w:val="003610B6"/>
    <w:rsid w:val="00361544"/>
    <w:rsid w:val="00361675"/>
    <w:rsid w:val="0036183D"/>
    <w:rsid w:val="00361E7C"/>
    <w:rsid w:val="00361F06"/>
    <w:rsid w:val="0036213D"/>
    <w:rsid w:val="0036267A"/>
    <w:rsid w:val="0036267E"/>
    <w:rsid w:val="00362728"/>
    <w:rsid w:val="00362953"/>
    <w:rsid w:val="00362AC3"/>
    <w:rsid w:val="003630C5"/>
    <w:rsid w:val="00363623"/>
    <w:rsid w:val="00363D41"/>
    <w:rsid w:val="00363DA5"/>
    <w:rsid w:val="003640E0"/>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647"/>
    <w:rsid w:val="00371718"/>
    <w:rsid w:val="00371791"/>
    <w:rsid w:val="00371B63"/>
    <w:rsid w:val="00371D26"/>
    <w:rsid w:val="00371ED1"/>
    <w:rsid w:val="00372330"/>
    <w:rsid w:val="00372348"/>
    <w:rsid w:val="0037263A"/>
    <w:rsid w:val="003727F1"/>
    <w:rsid w:val="00372816"/>
    <w:rsid w:val="00372915"/>
    <w:rsid w:val="003729F0"/>
    <w:rsid w:val="00372D79"/>
    <w:rsid w:val="00372EB0"/>
    <w:rsid w:val="003731A8"/>
    <w:rsid w:val="003731CE"/>
    <w:rsid w:val="003733F9"/>
    <w:rsid w:val="00373485"/>
    <w:rsid w:val="00373493"/>
    <w:rsid w:val="003736DB"/>
    <w:rsid w:val="0037371B"/>
    <w:rsid w:val="003737F3"/>
    <w:rsid w:val="00373A4E"/>
    <w:rsid w:val="00373A9A"/>
    <w:rsid w:val="003743E7"/>
    <w:rsid w:val="00374693"/>
    <w:rsid w:val="003746AD"/>
    <w:rsid w:val="00374E1B"/>
    <w:rsid w:val="00374F4A"/>
    <w:rsid w:val="00375D8B"/>
    <w:rsid w:val="003760D8"/>
    <w:rsid w:val="00376989"/>
    <w:rsid w:val="003769E6"/>
    <w:rsid w:val="00376A69"/>
    <w:rsid w:val="00376ED2"/>
    <w:rsid w:val="00376F8C"/>
    <w:rsid w:val="00377198"/>
    <w:rsid w:val="00377617"/>
    <w:rsid w:val="003776C2"/>
    <w:rsid w:val="00377B69"/>
    <w:rsid w:val="00377CF5"/>
    <w:rsid w:val="0038013C"/>
    <w:rsid w:val="0038053C"/>
    <w:rsid w:val="00380866"/>
    <w:rsid w:val="003814E5"/>
    <w:rsid w:val="00381519"/>
    <w:rsid w:val="00382005"/>
    <w:rsid w:val="0038218C"/>
    <w:rsid w:val="00382425"/>
    <w:rsid w:val="0038248B"/>
    <w:rsid w:val="00382DC3"/>
    <w:rsid w:val="00382F66"/>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01C"/>
    <w:rsid w:val="00385632"/>
    <w:rsid w:val="0038564F"/>
    <w:rsid w:val="00385932"/>
    <w:rsid w:val="003859DC"/>
    <w:rsid w:val="00385AB5"/>
    <w:rsid w:val="00385C3F"/>
    <w:rsid w:val="00385E56"/>
    <w:rsid w:val="00386233"/>
    <w:rsid w:val="0038638B"/>
    <w:rsid w:val="00386B0C"/>
    <w:rsid w:val="00386BF2"/>
    <w:rsid w:val="00386E1E"/>
    <w:rsid w:val="00386F07"/>
    <w:rsid w:val="003875E1"/>
    <w:rsid w:val="00387D6A"/>
    <w:rsid w:val="00390207"/>
    <w:rsid w:val="00390968"/>
    <w:rsid w:val="00390C1A"/>
    <w:rsid w:val="00390EFA"/>
    <w:rsid w:val="00390F6B"/>
    <w:rsid w:val="0039147D"/>
    <w:rsid w:val="00391529"/>
    <w:rsid w:val="00391623"/>
    <w:rsid w:val="003917B3"/>
    <w:rsid w:val="00391925"/>
    <w:rsid w:val="00391B86"/>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167"/>
    <w:rsid w:val="003942D3"/>
    <w:rsid w:val="0039449D"/>
    <w:rsid w:val="00394718"/>
    <w:rsid w:val="00394771"/>
    <w:rsid w:val="00394938"/>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97C73"/>
    <w:rsid w:val="003A044D"/>
    <w:rsid w:val="003A0577"/>
    <w:rsid w:val="003A0894"/>
    <w:rsid w:val="003A0A7E"/>
    <w:rsid w:val="003A0A95"/>
    <w:rsid w:val="003A0AE8"/>
    <w:rsid w:val="003A0C14"/>
    <w:rsid w:val="003A0E06"/>
    <w:rsid w:val="003A0E56"/>
    <w:rsid w:val="003A0F7E"/>
    <w:rsid w:val="003A1021"/>
    <w:rsid w:val="003A10A0"/>
    <w:rsid w:val="003A166D"/>
    <w:rsid w:val="003A1C57"/>
    <w:rsid w:val="003A1D44"/>
    <w:rsid w:val="003A1E6B"/>
    <w:rsid w:val="003A1EF9"/>
    <w:rsid w:val="003A1FDA"/>
    <w:rsid w:val="003A20A5"/>
    <w:rsid w:val="003A22C1"/>
    <w:rsid w:val="003A26CE"/>
    <w:rsid w:val="003A27D5"/>
    <w:rsid w:val="003A2A13"/>
    <w:rsid w:val="003A2AC7"/>
    <w:rsid w:val="003A2B76"/>
    <w:rsid w:val="003A2E09"/>
    <w:rsid w:val="003A32C2"/>
    <w:rsid w:val="003A3306"/>
    <w:rsid w:val="003A33B9"/>
    <w:rsid w:val="003A372D"/>
    <w:rsid w:val="003A39FD"/>
    <w:rsid w:val="003A3CD2"/>
    <w:rsid w:val="003A3D2E"/>
    <w:rsid w:val="003A42B3"/>
    <w:rsid w:val="003A48BD"/>
    <w:rsid w:val="003A5014"/>
    <w:rsid w:val="003A50E2"/>
    <w:rsid w:val="003A53DF"/>
    <w:rsid w:val="003A5717"/>
    <w:rsid w:val="003A5764"/>
    <w:rsid w:val="003A5DBC"/>
    <w:rsid w:val="003A5DE7"/>
    <w:rsid w:val="003A6723"/>
    <w:rsid w:val="003A689B"/>
    <w:rsid w:val="003A68EE"/>
    <w:rsid w:val="003A69C9"/>
    <w:rsid w:val="003A69FF"/>
    <w:rsid w:val="003A6B8D"/>
    <w:rsid w:val="003A6C94"/>
    <w:rsid w:val="003A6E89"/>
    <w:rsid w:val="003A718E"/>
    <w:rsid w:val="003A71F5"/>
    <w:rsid w:val="003A7F6D"/>
    <w:rsid w:val="003B0016"/>
    <w:rsid w:val="003B028A"/>
    <w:rsid w:val="003B0D46"/>
    <w:rsid w:val="003B15EB"/>
    <w:rsid w:val="003B1975"/>
    <w:rsid w:val="003B1A00"/>
    <w:rsid w:val="003B1AE5"/>
    <w:rsid w:val="003B1F2F"/>
    <w:rsid w:val="003B24D7"/>
    <w:rsid w:val="003B27EB"/>
    <w:rsid w:val="003B2956"/>
    <w:rsid w:val="003B2A13"/>
    <w:rsid w:val="003B2A60"/>
    <w:rsid w:val="003B3A5B"/>
    <w:rsid w:val="003B3CBE"/>
    <w:rsid w:val="003B42BD"/>
    <w:rsid w:val="003B475C"/>
    <w:rsid w:val="003B49DD"/>
    <w:rsid w:val="003B4E4B"/>
    <w:rsid w:val="003B5379"/>
    <w:rsid w:val="003B5483"/>
    <w:rsid w:val="003B5529"/>
    <w:rsid w:val="003B553B"/>
    <w:rsid w:val="003B5853"/>
    <w:rsid w:val="003B5A2F"/>
    <w:rsid w:val="003B676D"/>
    <w:rsid w:val="003B6B20"/>
    <w:rsid w:val="003B6B8C"/>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2C97"/>
    <w:rsid w:val="003C30EB"/>
    <w:rsid w:val="003C329E"/>
    <w:rsid w:val="003C33EC"/>
    <w:rsid w:val="003C34D0"/>
    <w:rsid w:val="003C38CC"/>
    <w:rsid w:val="003C3938"/>
    <w:rsid w:val="003C3A6A"/>
    <w:rsid w:val="003C3A75"/>
    <w:rsid w:val="003C3E8A"/>
    <w:rsid w:val="003C3E98"/>
    <w:rsid w:val="003C45E8"/>
    <w:rsid w:val="003C468D"/>
    <w:rsid w:val="003C4802"/>
    <w:rsid w:val="003C4907"/>
    <w:rsid w:val="003C4D5C"/>
    <w:rsid w:val="003C5044"/>
    <w:rsid w:val="003C509A"/>
    <w:rsid w:val="003C534D"/>
    <w:rsid w:val="003C538E"/>
    <w:rsid w:val="003C5660"/>
    <w:rsid w:val="003C58BA"/>
    <w:rsid w:val="003C5E5C"/>
    <w:rsid w:val="003C63FE"/>
    <w:rsid w:val="003C68D6"/>
    <w:rsid w:val="003C6AD6"/>
    <w:rsid w:val="003C72E5"/>
    <w:rsid w:val="003C790E"/>
    <w:rsid w:val="003C7A2D"/>
    <w:rsid w:val="003C7A4B"/>
    <w:rsid w:val="003D0448"/>
    <w:rsid w:val="003D05DB"/>
    <w:rsid w:val="003D094B"/>
    <w:rsid w:val="003D0952"/>
    <w:rsid w:val="003D0BAC"/>
    <w:rsid w:val="003D1022"/>
    <w:rsid w:val="003D10D0"/>
    <w:rsid w:val="003D1237"/>
    <w:rsid w:val="003D1327"/>
    <w:rsid w:val="003D1568"/>
    <w:rsid w:val="003D1B94"/>
    <w:rsid w:val="003D1D61"/>
    <w:rsid w:val="003D2346"/>
    <w:rsid w:val="003D26E7"/>
    <w:rsid w:val="003D2AFA"/>
    <w:rsid w:val="003D2C90"/>
    <w:rsid w:val="003D2EB1"/>
    <w:rsid w:val="003D3016"/>
    <w:rsid w:val="003D30AB"/>
    <w:rsid w:val="003D3124"/>
    <w:rsid w:val="003D3136"/>
    <w:rsid w:val="003D34B0"/>
    <w:rsid w:val="003D3715"/>
    <w:rsid w:val="003D3E98"/>
    <w:rsid w:val="003D3EE2"/>
    <w:rsid w:val="003D4023"/>
    <w:rsid w:val="003D425C"/>
    <w:rsid w:val="003D44F1"/>
    <w:rsid w:val="003D4898"/>
    <w:rsid w:val="003D4CC0"/>
    <w:rsid w:val="003D4CFC"/>
    <w:rsid w:val="003D4D84"/>
    <w:rsid w:val="003D4DBB"/>
    <w:rsid w:val="003D5573"/>
    <w:rsid w:val="003D57A2"/>
    <w:rsid w:val="003D5B2F"/>
    <w:rsid w:val="003D5D43"/>
    <w:rsid w:val="003D67CE"/>
    <w:rsid w:val="003D6FF9"/>
    <w:rsid w:val="003D7173"/>
    <w:rsid w:val="003D73EB"/>
    <w:rsid w:val="003D7522"/>
    <w:rsid w:val="003D7721"/>
    <w:rsid w:val="003D7808"/>
    <w:rsid w:val="003D785F"/>
    <w:rsid w:val="003E00B2"/>
    <w:rsid w:val="003E04B8"/>
    <w:rsid w:val="003E0515"/>
    <w:rsid w:val="003E072D"/>
    <w:rsid w:val="003E085C"/>
    <w:rsid w:val="003E0E38"/>
    <w:rsid w:val="003E0E45"/>
    <w:rsid w:val="003E0F58"/>
    <w:rsid w:val="003E116E"/>
    <w:rsid w:val="003E15D4"/>
    <w:rsid w:val="003E18F6"/>
    <w:rsid w:val="003E1F62"/>
    <w:rsid w:val="003E23B1"/>
    <w:rsid w:val="003E2606"/>
    <w:rsid w:val="003E28D5"/>
    <w:rsid w:val="003E2E00"/>
    <w:rsid w:val="003E35EC"/>
    <w:rsid w:val="003E37EB"/>
    <w:rsid w:val="003E3EE6"/>
    <w:rsid w:val="003E3FD5"/>
    <w:rsid w:val="003E402A"/>
    <w:rsid w:val="003E40B2"/>
    <w:rsid w:val="003E4353"/>
    <w:rsid w:val="003E4362"/>
    <w:rsid w:val="003E4528"/>
    <w:rsid w:val="003E47A2"/>
    <w:rsid w:val="003E485C"/>
    <w:rsid w:val="003E487F"/>
    <w:rsid w:val="003E4A74"/>
    <w:rsid w:val="003E4C61"/>
    <w:rsid w:val="003E5073"/>
    <w:rsid w:val="003E5307"/>
    <w:rsid w:val="003E5403"/>
    <w:rsid w:val="003E566F"/>
    <w:rsid w:val="003E59CE"/>
    <w:rsid w:val="003E59D6"/>
    <w:rsid w:val="003E5A0C"/>
    <w:rsid w:val="003E5B3D"/>
    <w:rsid w:val="003E5BCE"/>
    <w:rsid w:val="003E625C"/>
    <w:rsid w:val="003E6403"/>
    <w:rsid w:val="003E682D"/>
    <w:rsid w:val="003E685D"/>
    <w:rsid w:val="003E6869"/>
    <w:rsid w:val="003E6884"/>
    <w:rsid w:val="003E6C76"/>
    <w:rsid w:val="003E6E9A"/>
    <w:rsid w:val="003E6F8C"/>
    <w:rsid w:val="003E7216"/>
    <w:rsid w:val="003E7907"/>
    <w:rsid w:val="003F00B6"/>
    <w:rsid w:val="003F023F"/>
    <w:rsid w:val="003F0B70"/>
    <w:rsid w:val="003F0D14"/>
    <w:rsid w:val="003F0ECC"/>
    <w:rsid w:val="003F0F8F"/>
    <w:rsid w:val="003F18E6"/>
    <w:rsid w:val="003F1C6F"/>
    <w:rsid w:val="003F200C"/>
    <w:rsid w:val="003F24CC"/>
    <w:rsid w:val="003F25F3"/>
    <w:rsid w:val="003F2BC2"/>
    <w:rsid w:val="003F2BE0"/>
    <w:rsid w:val="003F2CF4"/>
    <w:rsid w:val="003F362A"/>
    <w:rsid w:val="003F3795"/>
    <w:rsid w:val="003F3999"/>
    <w:rsid w:val="003F3BC8"/>
    <w:rsid w:val="003F3F33"/>
    <w:rsid w:val="003F403D"/>
    <w:rsid w:val="003F4C64"/>
    <w:rsid w:val="003F4F86"/>
    <w:rsid w:val="003F4FF0"/>
    <w:rsid w:val="003F53FC"/>
    <w:rsid w:val="003F5429"/>
    <w:rsid w:val="003F55D7"/>
    <w:rsid w:val="003F5621"/>
    <w:rsid w:val="003F5A16"/>
    <w:rsid w:val="003F5E03"/>
    <w:rsid w:val="003F6031"/>
    <w:rsid w:val="003F6108"/>
    <w:rsid w:val="003F62F7"/>
    <w:rsid w:val="003F6618"/>
    <w:rsid w:val="003F7A7B"/>
    <w:rsid w:val="003F7C3B"/>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ADC"/>
    <w:rsid w:val="00401B95"/>
    <w:rsid w:val="00401CF8"/>
    <w:rsid w:val="00401F78"/>
    <w:rsid w:val="004025AD"/>
    <w:rsid w:val="004025C8"/>
    <w:rsid w:val="004026AD"/>
    <w:rsid w:val="00403237"/>
    <w:rsid w:val="00403265"/>
    <w:rsid w:val="00403B7D"/>
    <w:rsid w:val="0040442E"/>
    <w:rsid w:val="004048B3"/>
    <w:rsid w:val="00404A70"/>
    <w:rsid w:val="00405130"/>
    <w:rsid w:val="00405454"/>
    <w:rsid w:val="0040576D"/>
    <w:rsid w:val="00405878"/>
    <w:rsid w:val="00405ACE"/>
    <w:rsid w:val="00405BC9"/>
    <w:rsid w:val="00405DCC"/>
    <w:rsid w:val="004060B2"/>
    <w:rsid w:val="004060C7"/>
    <w:rsid w:val="00406250"/>
    <w:rsid w:val="0040626F"/>
    <w:rsid w:val="0040628C"/>
    <w:rsid w:val="004062A9"/>
    <w:rsid w:val="00406669"/>
    <w:rsid w:val="004067C2"/>
    <w:rsid w:val="00406905"/>
    <w:rsid w:val="00406DEB"/>
    <w:rsid w:val="00406E6A"/>
    <w:rsid w:val="0040739C"/>
    <w:rsid w:val="004073DF"/>
    <w:rsid w:val="00407812"/>
    <w:rsid w:val="00407947"/>
    <w:rsid w:val="00407B8F"/>
    <w:rsid w:val="00407D35"/>
    <w:rsid w:val="00407DF2"/>
    <w:rsid w:val="00407DFB"/>
    <w:rsid w:val="00407F10"/>
    <w:rsid w:val="00410160"/>
    <w:rsid w:val="0041019A"/>
    <w:rsid w:val="00410501"/>
    <w:rsid w:val="0041089A"/>
    <w:rsid w:val="00410A3B"/>
    <w:rsid w:val="00410CEC"/>
    <w:rsid w:val="00410E0A"/>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518"/>
    <w:rsid w:val="00413A6D"/>
    <w:rsid w:val="00413A73"/>
    <w:rsid w:val="00413B32"/>
    <w:rsid w:val="00413CA8"/>
    <w:rsid w:val="00413CE8"/>
    <w:rsid w:val="004141AA"/>
    <w:rsid w:val="00414C96"/>
    <w:rsid w:val="00414F54"/>
    <w:rsid w:val="00415067"/>
    <w:rsid w:val="0041522B"/>
    <w:rsid w:val="0041548C"/>
    <w:rsid w:val="00415564"/>
    <w:rsid w:val="00415654"/>
    <w:rsid w:val="004156EA"/>
    <w:rsid w:val="0041575E"/>
    <w:rsid w:val="00415A10"/>
    <w:rsid w:val="00415BE9"/>
    <w:rsid w:val="00415CD6"/>
    <w:rsid w:val="00415D43"/>
    <w:rsid w:val="00415D4A"/>
    <w:rsid w:val="00415DE1"/>
    <w:rsid w:val="00416212"/>
    <w:rsid w:val="00416C42"/>
    <w:rsid w:val="00416FA2"/>
    <w:rsid w:val="0042016F"/>
    <w:rsid w:val="004203DD"/>
    <w:rsid w:val="00420437"/>
    <w:rsid w:val="004207E9"/>
    <w:rsid w:val="00420806"/>
    <w:rsid w:val="00420A25"/>
    <w:rsid w:val="00420ADF"/>
    <w:rsid w:val="0042123D"/>
    <w:rsid w:val="00421519"/>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B5E"/>
    <w:rsid w:val="00424C05"/>
    <w:rsid w:val="00424E3C"/>
    <w:rsid w:val="00425641"/>
    <w:rsid w:val="00425AE7"/>
    <w:rsid w:val="00425C32"/>
    <w:rsid w:val="00425D5D"/>
    <w:rsid w:val="00425E19"/>
    <w:rsid w:val="0042620E"/>
    <w:rsid w:val="004262C1"/>
    <w:rsid w:val="004266C5"/>
    <w:rsid w:val="0042674E"/>
    <w:rsid w:val="00426A5B"/>
    <w:rsid w:val="00426AC4"/>
    <w:rsid w:val="00426E21"/>
    <w:rsid w:val="00427320"/>
    <w:rsid w:val="004274C8"/>
    <w:rsid w:val="00427612"/>
    <w:rsid w:val="00427723"/>
    <w:rsid w:val="00430001"/>
    <w:rsid w:val="00430085"/>
    <w:rsid w:val="004301CA"/>
    <w:rsid w:val="0043022A"/>
    <w:rsid w:val="004306A4"/>
    <w:rsid w:val="0043080B"/>
    <w:rsid w:val="004309AD"/>
    <w:rsid w:val="00430B4D"/>
    <w:rsid w:val="00430E7C"/>
    <w:rsid w:val="00431203"/>
    <w:rsid w:val="0043137F"/>
    <w:rsid w:val="004314E3"/>
    <w:rsid w:val="0043155C"/>
    <w:rsid w:val="0043156B"/>
    <w:rsid w:val="004315F2"/>
    <w:rsid w:val="00431DAD"/>
    <w:rsid w:val="00431ECF"/>
    <w:rsid w:val="00431F55"/>
    <w:rsid w:val="00432296"/>
    <w:rsid w:val="0043239D"/>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5F93"/>
    <w:rsid w:val="0043604A"/>
    <w:rsid w:val="004366AF"/>
    <w:rsid w:val="004368EE"/>
    <w:rsid w:val="00436C16"/>
    <w:rsid w:val="00436CB7"/>
    <w:rsid w:val="00436F98"/>
    <w:rsid w:val="0043723C"/>
    <w:rsid w:val="00437359"/>
    <w:rsid w:val="0043742C"/>
    <w:rsid w:val="00437728"/>
    <w:rsid w:val="00437735"/>
    <w:rsid w:val="00437B7B"/>
    <w:rsid w:val="00437C5E"/>
    <w:rsid w:val="0044002E"/>
    <w:rsid w:val="00440CAA"/>
    <w:rsid w:val="004410FE"/>
    <w:rsid w:val="00441180"/>
    <w:rsid w:val="00441262"/>
    <w:rsid w:val="004417EB"/>
    <w:rsid w:val="00441B43"/>
    <w:rsid w:val="00442139"/>
    <w:rsid w:val="00442178"/>
    <w:rsid w:val="004428A5"/>
    <w:rsid w:val="0044297E"/>
    <w:rsid w:val="00442F88"/>
    <w:rsid w:val="0044307E"/>
    <w:rsid w:val="00443156"/>
    <w:rsid w:val="0044365C"/>
    <w:rsid w:val="00443B56"/>
    <w:rsid w:val="00443DF5"/>
    <w:rsid w:val="00443ED8"/>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98B"/>
    <w:rsid w:val="00446E36"/>
    <w:rsid w:val="00446F77"/>
    <w:rsid w:val="00446FFC"/>
    <w:rsid w:val="00447054"/>
    <w:rsid w:val="004472E7"/>
    <w:rsid w:val="004473B1"/>
    <w:rsid w:val="004474F9"/>
    <w:rsid w:val="0044794E"/>
    <w:rsid w:val="00447AA5"/>
    <w:rsid w:val="00447DBA"/>
    <w:rsid w:val="00447E80"/>
    <w:rsid w:val="004500D6"/>
    <w:rsid w:val="004500F1"/>
    <w:rsid w:val="00450168"/>
    <w:rsid w:val="004505B1"/>
    <w:rsid w:val="00450E04"/>
    <w:rsid w:val="00450EA2"/>
    <w:rsid w:val="004510A6"/>
    <w:rsid w:val="00451102"/>
    <w:rsid w:val="0045129D"/>
    <w:rsid w:val="004513D7"/>
    <w:rsid w:val="00451A7B"/>
    <w:rsid w:val="00451B24"/>
    <w:rsid w:val="00452051"/>
    <w:rsid w:val="004520F5"/>
    <w:rsid w:val="00452C37"/>
    <w:rsid w:val="00452EB2"/>
    <w:rsid w:val="00453266"/>
    <w:rsid w:val="0045340B"/>
    <w:rsid w:val="004535B1"/>
    <w:rsid w:val="00453650"/>
    <w:rsid w:val="00453B68"/>
    <w:rsid w:val="004540D4"/>
    <w:rsid w:val="004541B4"/>
    <w:rsid w:val="00454323"/>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0D8"/>
    <w:rsid w:val="004571BB"/>
    <w:rsid w:val="00457396"/>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CB"/>
    <w:rsid w:val="00461FEF"/>
    <w:rsid w:val="004629CE"/>
    <w:rsid w:val="00462B04"/>
    <w:rsid w:val="00463979"/>
    <w:rsid w:val="00463C90"/>
    <w:rsid w:val="0046438A"/>
    <w:rsid w:val="00464661"/>
    <w:rsid w:val="00464E15"/>
    <w:rsid w:val="00465258"/>
    <w:rsid w:val="004655A3"/>
    <w:rsid w:val="004659A0"/>
    <w:rsid w:val="00465B2E"/>
    <w:rsid w:val="0046642A"/>
    <w:rsid w:val="00466911"/>
    <w:rsid w:val="004670BD"/>
    <w:rsid w:val="00467437"/>
    <w:rsid w:val="0046762C"/>
    <w:rsid w:val="004676A0"/>
    <w:rsid w:val="00467A93"/>
    <w:rsid w:val="004702F1"/>
    <w:rsid w:val="004707E2"/>
    <w:rsid w:val="0047097A"/>
    <w:rsid w:val="00470B03"/>
    <w:rsid w:val="00470C36"/>
    <w:rsid w:val="004710E6"/>
    <w:rsid w:val="00471104"/>
    <w:rsid w:val="004715CE"/>
    <w:rsid w:val="00471795"/>
    <w:rsid w:val="004719E9"/>
    <w:rsid w:val="00471A6D"/>
    <w:rsid w:val="00471C99"/>
    <w:rsid w:val="00471F5C"/>
    <w:rsid w:val="00472163"/>
    <w:rsid w:val="00472352"/>
    <w:rsid w:val="004725D3"/>
    <w:rsid w:val="004725FD"/>
    <w:rsid w:val="00472667"/>
    <w:rsid w:val="00472E12"/>
    <w:rsid w:val="00472FE8"/>
    <w:rsid w:val="004737A2"/>
    <w:rsid w:val="00473B90"/>
    <w:rsid w:val="00473EBE"/>
    <w:rsid w:val="00474129"/>
    <w:rsid w:val="004743C3"/>
    <w:rsid w:val="00474964"/>
    <w:rsid w:val="00474ADF"/>
    <w:rsid w:val="004753CE"/>
    <w:rsid w:val="00475440"/>
    <w:rsid w:val="00475858"/>
    <w:rsid w:val="004758E5"/>
    <w:rsid w:val="00476298"/>
    <w:rsid w:val="004765B2"/>
    <w:rsid w:val="004768AA"/>
    <w:rsid w:val="00476914"/>
    <w:rsid w:val="00477003"/>
    <w:rsid w:val="004773FE"/>
    <w:rsid w:val="004774F2"/>
    <w:rsid w:val="0047768A"/>
    <w:rsid w:val="0047769D"/>
    <w:rsid w:val="00477E2A"/>
    <w:rsid w:val="004804D5"/>
    <w:rsid w:val="0048064E"/>
    <w:rsid w:val="0048167F"/>
    <w:rsid w:val="0048169D"/>
    <w:rsid w:val="0048179A"/>
    <w:rsid w:val="004818A0"/>
    <w:rsid w:val="00481A8B"/>
    <w:rsid w:val="00481AFD"/>
    <w:rsid w:val="00481B92"/>
    <w:rsid w:val="00481C09"/>
    <w:rsid w:val="00481D79"/>
    <w:rsid w:val="0048263F"/>
    <w:rsid w:val="00482676"/>
    <w:rsid w:val="004829BA"/>
    <w:rsid w:val="00482AE1"/>
    <w:rsid w:val="00482F42"/>
    <w:rsid w:val="004831E9"/>
    <w:rsid w:val="004831FD"/>
    <w:rsid w:val="00483396"/>
    <w:rsid w:val="00483D33"/>
    <w:rsid w:val="00484318"/>
    <w:rsid w:val="00484AF7"/>
    <w:rsid w:val="00484F2D"/>
    <w:rsid w:val="00484F76"/>
    <w:rsid w:val="004851DA"/>
    <w:rsid w:val="004853C0"/>
    <w:rsid w:val="00485A78"/>
    <w:rsid w:val="00485EB5"/>
    <w:rsid w:val="00485EC6"/>
    <w:rsid w:val="00485F00"/>
    <w:rsid w:val="0048622B"/>
    <w:rsid w:val="0048697C"/>
    <w:rsid w:val="00486B39"/>
    <w:rsid w:val="00486BDA"/>
    <w:rsid w:val="00486C7B"/>
    <w:rsid w:val="00486DE6"/>
    <w:rsid w:val="004871A1"/>
    <w:rsid w:val="0048758C"/>
    <w:rsid w:val="00487913"/>
    <w:rsid w:val="00487933"/>
    <w:rsid w:val="00487B0C"/>
    <w:rsid w:val="00487EA2"/>
    <w:rsid w:val="00487FD3"/>
    <w:rsid w:val="00490035"/>
    <w:rsid w:val="004900B3"/>
    <w:rsid w:val="004906A5"/>
    <w:rsid w:val="004906EF"/>
    <w:rsid w:val="004907C5"/>
    <w:rsid w:val="00490837"/>
    <w:rsid w:val="00490F1F"/>
    <w:rsid w:val="004910F3"/>
    <w:rsid w:val="0049179B"/>
    <w:rsid w:val="004918C4"/>
    <w:rsid w:val="00491B6A"/>
    <w:rsid w:val="00492129"/>
    <w:rsid w:val="0049215B"/>
    <w:rsid w:val="0049234D"/>
    <w:rsid w:val="004923E8"/>
    <w:rsid w:val="0049240C"/>
    <w:rsid w:val="00492759"/>
    <w:rsid w:val="00492847"/>
    <w:rsid w:val="00492E1D"/>
    <w:rsid w:val="004931C0"/>
    <w:rsid w:val="004933A1"/>
    <w:rsid w:val="004934B8"/>
    <w:rsid w:val="004935B8"/>
    <w:rsid w:val="0049370A"/>
    <w:rsid w:val="00493720"/>
    <w:rsid w:val="00493A8F"/>
    <w:rsid w:val="00493AAD"/>
    <w:rsid w:val="00493B66"/>
    <w:rsid w:val="00493D48"/>
    <w:rsid w:val="00493E40"/>
    <w:rsid w:val="00493E4F"/>
    <w:rsid w:val="00493FFB"/>
    <w:rsid w:val="004947CD"/>
    <w:rsid w:val="00494A5C"/>
    <w:rsid w:val="00494DD6"/>
    <w:rsid w:val="00494F23"/>
    <w:rsid w:val="00495080"/>
    <w:rsid w:val="00495969"/>
    <w:rsid w:val="00495C55"/>
    <w:rsid w:val="00495C7B"/>
    <w:rsid w:val="00495E01"/>
    <w:rsid w:val="004962E6"/>
    <w:rsid w:val="004964D8"/>
    <w:rsid w:val="004969B8"/>
    <w:rsid w:val="00496A05"/>
    <w:rsid w:val="00496A60"/>
    <w:rsid w:val="00496AD7"/>
    <w:rsid w:val="00497093"/>
    <w:rsid w:val="0049716B"/>
    <w:rsid w:val="0049737E"/>
    <w:rsid w:val="004973C0"/>
    <w:rsid w:val="004975CA"/>
    <w:rsid w:val="00497E29"/>
    <w:rsid w:val="004A017D"/>
    <w:rsid w:val="004A0307"/>
    <w:rsid w:val="004A067F"/>
    <w:rsid w:val="004A08D7"/>
    <w:rsid w:val="004A0A04"/>
    <w:rsid w:val="004A0E62"/>
    <w:rsid w:val="004A17EE"/>
    <w:rsid w:val="004A1861"/>
    <w:rsid w:val="004A1B7A"/>
    <w:rsid w:val="004A1D00"/>
    <w:rsid w:val="004A1F30"/>
    <w:rsid w:val="004A25A7"/>
    <w:rsid w:val="004A25E6"/>
    <w:rsid w:val="004A2857"/>
    <w:rsid w:val="004A2EF3"/>
    <w:rsid w:val="004A31A2"/>
    <w:rsid w:val="004A333B"/>
    <w:rsid w:val="004A34DD"/>
    <w:rsid w:val="004A3AA5"/>
    <w:rsid w:val="004A3D62"/>
    <w:rsid w:val="004A3FBD"/>
    <w:rsid w:val="004A453F"/>
    <w:rsid w:val="004A4B94"/>
    <w:rsid w:val="004A5942"/>
    <w:rsid w:val="004A5CB1"/>
    <w:rsid w:val="004A5ED3"/>
    <w:rsid w:val="004A61C0"/>
    <w:rsid w:val="004A62FB"/>
    <w:rsid w:val="004A6453"/>
    <w:rsid w:val="004A64AC"/>
    <w:rsid w:val="004A6EEA"/>
    <w:rsid w:val="004A74B5"/>
    <w:rsid w:val="004A7569"/>
    <w:rsid w:val="004A77DE"/>
    <w:rsid w:val="004A780E"/>
    <w:rsid w:val="004A7AC7"/>
    <w:rsid w:val="004B0091"/>
    <w:rsid w:val="004B0381"/>
    <w:rsid w:val="004B065B"/>
    <w:rsid w:val="004B06F6"/>
    <w:rsid w:val="004B096F"/>
    <w:rsid w:val="004B0F26"/>
    <w:rsid w:val="004B1004"/>
    <w:rsid w:val="004B100E"/>
    <w:rsid w:val="004B12FA"/>
    <w:rsid w:val="004B1336"/>
    <w:rsid w:val="004B14A7"/>
    <w:rsid w:val="004B16B8"/>
    <w:rsid w:val="004B1716"/>
    <w:rsid w:val="004B17CB"/>
    <w:rsid w:val="004B1A9B"/>
    <w:rsid w:val="004B1DD1"/>
    <w:rsid w:val="004B1E48"/>
    <w:rsid w:val="004B2419"/>
    <w:rsid w:val="004B2C49"/>
    <w:rsid w:val="004B2EE8"/>
    <w:rsid w:val="004B32B8"/>
    <w:rsid w:val="004B3FCE"/>
    <w:rsid w:val="004B4036"/>
    <w:rsid w:val="004B4408"/>
    <w:rsid w:val="004B494F"/>
    <w:rsid w:val="004B4E33"/>
    <w:rsid w:val="004B4E9E"/>
    <w:rsid w:val="004B4ED5"/>
    <w:rsid w:val="004B51D2"/>
    <w:rsid w:val="004B5931"/>
    <w:rsid w:val="004B5B7A"/>
    <w:rsid w:val="004B6161"/>
    <w:rsid w:val="004B627B"/>
    <w:rsid w:val="004B6346"/>
    <w:rsid w:val="004B64CA"/>
    <w:rsid w:val="004B6E5F"/>
    <w:rsid w:val="004B730A"/>
    <w:rsid w:val="004B7716"/>
    <w:rsid w:val="004B78EC"/>
    <w:rsid w:val="004B7925"/>
    <w:rsid w:val="004B79BF"/>
    <w:rsid w:val="004B7C11"/>
    <w:rsid w:val="004B7C31"/>
    <w:rsid w:val="004C065B"/>
    <w:rsid w:val="004C0819"/>
    <w:rsid w:val="004C0C37"/>
    <w:rsid w:val="004C0C3D"/>
    <w:rsid w:val="004C1098"/>
    <w:rsid w:val="004C11E0"/>
    <w:rsid w:val="004C1325"/>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73A"/>
    <w:rsid w:val="004C4C7E"/>
    <w:rsid w:val="004C51E8"/>
    <w:rsid w:val="004C56E6"/>
    <w:rsid w:val="004C58A1"/>
    <w:rsid w:val="004C5D97"/>
    <w:rsid w:val="004C5E40"/>
    <w:rsid w:val="004C5E88"/>
    <w:rsid w:val="004C62AD"/>
    <w:rsid w:val="004C67C3"/>
    <w:rsid w:val="004C6A2A"/>
    <w:rsid w:val="004C71BD"/>
    <w:rsid w:val="004C783A"/>
    <w:rsid w:val="004D009F"/>
    <w:rsid w:val="004D00CE"/>
    <w:rsid w:val="004D050A"/>
    <w:rsid w:val="004D07F8"/>
    <w:rsid w:val="004D081B"/>
    <w:rsid w:val="004D0958"/>
    <w:rsid w:val="004D098E"/>
    <w:rsid w:val="004D1326"/>
    <w:rsid w:val="004D1CE5"/>
    <w:rsid w:val="004D21F1"/>
    <w:rsid w:val="004D2A8D"/>
    <w:rsid w:val="004D2B61"/>
    <w:rsid w:val="004D2D68"/>
    <w:rsid w:val="004D30F0"/>
    <w:rsid w:val="004D331C"/>
    <w:rsid w:val="004D34A1"/>
    <w:rsid w:val="004D3772"/>
    <w:rsid w:val="004D37A3"/>
    <w:rsid w:val="004D3B3D"/>
    <w:rsid w:val="004D493B"/>
    <w:rsid w:val="004D4B43"/>
    <w:rsid w:val="004D4C0E"/>
    <w:rsid w:val="004D4C5F"/>
    <w:rsid w:val="004D4E5A"/>
    <w:rsid w:val="004D517B"/>
    <w:rsid w:val="004D5ABE"/>
    <w:rsid w:val="004D5B90"/>
    <w:rsid w:val="004D5E7A"/>
    <w:rsid w:val="004D5F83"/>
    <w:rsid w:val="004D6284"/>
    <w:rsid w:val="004D62C8"/>
    <w:rsid w:val="004D6BED"/>
    <w:rsid w:val="004D6F07"/>
    <w:rsid w:val="004D70F8"/>
    <w:rsid w:val="004D75BC"/>
    <w:rsid w:val="004D767C"/>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E85"/>
    <w:rsid w:val="004E3F09"/>
    <w:rsid w:val="004E4053"/>
    <w:rsid w:val="004E450A"/>
    <w:rsid w:val="004E4931"/>
    <w:rsid w:val="004E4CD7"/>
    <w:rsid w:val="004E4FDD"/>
    <w:rsid w:val="004E56A2"/>
    <w:rsid w:val="004E56B6"/>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0E0C"/>
    <w:rsid w:val="004F13D8"/>
    <w:rsid w:val="004F145D"/>
    <w:rsid w:val="004F159B"/>
    <w:rsid w:val="004F16EB"/>
    <w:rsid w:val="004F17CB"/>
    <w:rsid w:val="004F1EF5"/>
    <w:rsid w:val="004F24B3"/>
    <w:rsid w:val="004F2A19"/>
    <w:rsid w:val="004F2BEC"/>
    <w:rsid w:val="004F2D5E"/>
    <w:rsid w:val="004F2DB8"/>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B0D"/>
    <w:rsid w:val="004F5D65"/>
    <w:rsid w:val="004F60D3"/>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5BE"/>
    <w:rsid w:val="005018DA"/>
    <w:rsid w:val="005019C9"/>
    <w:rsid w:val="00501A6B"/>
    <w:rsid w:val="00501DD8"/>
    <w:rsid w:val="005020F4"/>
    <w:rsid w:val="0050217F"/>
    <w:rsid w:val="00502262"/>
    <w:rsid w:val="005027C7"/>
    <w:rsid w:val="00502C1F"/>
    <w:rsid w:val="00502C49"/>
    <w:rsid w:val="00503175"/>
    <w:rsid w:val="00503289"/>
    <w:rsid w:val="005032D2"/>
    <w:rsid w:val="00503417"/>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FB"/>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2C89"/>
    <w:rsid w:val="00513016"/>
    <w:rsid w:val="005132DD"/>
    <w:rsid w:val="00513492"/>
    <w:rsid w:val="0051349E"/>
    <w:rsid w:val="00513AC0"/>
    <w:rsid w:val="00513CFE"/>
    <w:rsid w:val="00513DEB"/>
    <w:rsid w:val="00513EF8"/>
    <w:rsid w:val="005142C1"/>
    <w:rsid w:val="00514523"/>
    <w:rsid w:val="00514859"/>
    <w:rsid w:val="00514C4F"/>
    <w:rsid w:val="005150CC"/>
    <w:rsid w:val="005151BB"/>
    <w:rsid w:val="00515283"/>
    <w:rsid w:val="005153B7"/>
    <w:rsid w:val="0051543F"/>
    <w:rsid w:val="00515670"/>
    <w:rsid w:val="00515937"/>
    <w:rsid w:val="00515E8C"/>
    <w:rsid w:val="00515F18"/>
    <w:rsid w:val="00515FE2"/>
    <w:rsid w:val="0051608E"/>
    <w:rsid w:val="00516B97"/>
    <w:rsid w:val="005173F3"/>
    <w:rsid w:val="005174C2"/>
    <w:rsid w:val="005175B1"/>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0F2"/>
    <w:rsid w:val="005231B9"/>
    <w:rsid w:val="00523728"/>
    <w:rsid w:val="00523928"/>
    <w:rsid w:val="00523D44"/>
    <w:rsid w:val="00523F37"/>
    <w:rsid w:val="00524215"/>
    <w:rsid w:val="00524307"/>
    <w:rsid w:val="00524730"/>
    <w:rsid w:val="0052476E"/>
    <w:rsid w:val="00524BF9"/>
    <w:rsid w:val="00524D3F"/>
    <w:rsid w:val="00524E5B"/>
    <w:rsid w:val="00524F59"/>
    <w:rsid w:val="0052502D"/>
    <w:rsid w:val="00525539"/>
    <w:rsid w:val="00525651"/>
    <w:rsid w:val="00525FF8"/>
    <w:rsid w:val="0052600F"/>
    <w:rsid w:val="005263E4"/>
    <w:rsid w:val="00526620"/>
    <w:rsid w:val="00526662"/>
    <w:rsid w:val="005269C0"/>
    <w:rsid w:val="00526A7C"/>
    <w:rsid w:val="00526BBF"/>
    <w:rsid w:val="00526CCC"/>
    <w:rsid w:val="00526EDE"/>
    <w:rsid w:val="0052740B"/>
    <w:rsid w:val="005274B4"/>
    <w:rsid w:val="00527574"/>
    <w:rsid w:val="005277F6"/>
    <w:rsid w:val="00527A8A"/>
    <w:rsid w:val="00527AC0"/>
    <w:rsid w:val="00527E83"/>
    <w:rsid w:val="005301F8"/>
    <w:rsid w:val="0053077A"/>
    <w:rsid w:val="005307F1"/>
    <w:rsid w:val="00530A57"/>
    <w:rsid w:val="00530E08"/>
    <w:rsid w:val="00531297"/>
    <w:rsid w:val="00531555"/>
    <w:rsid w:val="00531B35"/>
    <w:rsid w:val="00531CCA"/>
    <w:rsid w:val="00532424"/>
    <w:rsid w:val="00532654"/>
    <w:rsid w:val="00532890"/>
    <w:rsid w:val="00532A43"/>
    <w:rsid w:val="00532CE3"/>
    <w:rsid w:val="00532D06"/>
    <w:rsid w:val="00533262"/>
    <w:rsid w:val="00533EB0"/>
    <w:rsid w:val="00534024"/>
    <w:rsid w:val="005343B3"/>
    <w:rsid w:val="00534A33"/>
    <w:rsid w:val="00534BAA"/>
    <w:rsid w:val="00534DC3"/>
    <w:rsid w:val="00535073"/>
    <w:rsid w:val="005351C0"/>
    <w:rsid w:val="005351FF"/>
    <w:rsid w:val="005352FC"/>
    <w:rsid w:val="00535E14"/>
    <w:rsid w:val="00535F8E"/>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978"/>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633"/>
    <w:rsid w:val="00545AC6"/>
    <w:rsid w:val="00545F8D"/>
    <w:rsid w:val="005460AA"/>
    <w:rsid w:val="00546128"/>
    <w:rsid w:val="005470F5"/>
    <w:rsid w:val="0054715B"/>
    <w:rsid w:val="00547361"/>
    <w:rsid w:val="0054737C"/>
    <w:rsid w:val="00547447"/>
    <w:rsid w:val="00547521"/>
    <w:rsid w:val="0054754F"/>
    <w:rsid w:val="0054791B"/>
    <w:rsid w:val="00547BC4"/>
    <w:rsid w:val="00547D91"/>
    <w:rsid w:val="00550097"/>
    <w:rsid w:val="005502BD"/>
    <w:rsid w:val="00550366"/>
    <w:rsid w:val="00550446"/>
    <w:rsid w:val="005507FF"/>
    <w:rsid w:val="00550A1A"/>
    <w:rsid w:val="00550D38"/>
    <w:rsid w:val="00550E1A"/>
    <w:rsid w:val="00551134"/>
    <w:rsid w:val="0055114D"/>
    <w:rsid w:val="005511C6"/>
    <w:rsid w:val="00551764"/>
    <w:rsid w:val="00551817"/>
    <w:rsid w:val="00551CC1"/>
    <w:rsid w:val="00551E53"/>
    <w:rsid w:val="005520DA"/>
    <w:rsid w:val="00552223"/>
    <w:rsid w:val="005522D5"/>
    <w:rsid w:val="0055240A"/>
    <w:rsid w:val="0055280E"/>
    <w:rsid w:val="005529DB"/>
    <w:rsid w:val="00552E0E"/>
    <w:rsid w:val="00552EBE"/>
    <w:rsid w:val="00552FAC"/>
    <w:rsid w:val="00553004"/>
    <w:rsid w:val="005531D3"/>
    <w:rsid w:val="00553295"/>
    <w:rsid w:val="005533EB"/>
    <w:rsid w:val="00553AC8"/>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73"/>
    <w:rsid w:val="005554A1"/>
    <w:rsid w:val="00555773"/>
    <w:rsid w:val="00555AF7"/>
    <w:rsid w:val="00555BB0"/>
    <w:rsid w:val="00555C6F"/>
    <w:rsid w:val="00555CF2"/>
    <w:rsid w:val="00555E46"/>
    <w:rsid w:val="00556016"/>
    <w:rsid w:val="005566C1"/>
    <w:rsid w:val="00556B87"/>
    <w:rsid w:val="00556EA0"/>
    <w:rsid w:val="00557937"/>
    <w:rsid w:val="00557BDE"/>
    <w:rsid w:val="00557DEA"/>
    <w:rsid w:val="00557E7D"/>
    <w:rsid w:val="00560271"/>
    <w:rsid w:val="00560360"/>
    <w:rsid w:val="00560B1B"/>
    <w:rsid w:val="00560F17"/>
    <w:rsid w:val="00561157"/>
    <w:rsid w:val="00561258"/>
    <w:rsid w:val="0056155D"/>
    <w:rsid w:val="00561BD1"/>
    <w:rsid w:val="00561F2C"/>
    <w:rsid w:val="00562144"/>
    <w:rsid w:val="005623E7"/>
    <w:rsid w:val="0056258C"/>
    <w:rsid w:val="00562875"/>
    <w:rsid w:val="00562956"/>
    <w:rsid w:val="0056296A"/>
    <w:rsid w:val="00562989"/>
    <w:rsid w:val="00562A5C"/>
    <w:rsid w:val="005634B2"/>
    <w:rsid w:val="005635D7"/>
    <w:rsid w:val="00563A1A"/>
    <w:rsid w:val="00563F79"/>
    <w:rsid w:val="00563FD8"/>
    <w:rsid w:val="00564BA7"/>
    <w:rsid w:val="00564D48"/>
    <w:rsid w:val="00564F3B"/>
    <w:rsid w:val="0056506B"/>
    <w:rsid w:val="005651C5"/>
    <w:rsid w:val="00565905"/>
    <w:rsid w:val="00566359"/>
    <w:rsid w:val="005663EE"/>
    <w:rsid w:val="005669BD"/>
    <w:rsid w:val="00566FE5"/>
    <w:rsid w:val="0056715D"/>
    <w:rsid w:val="0056735D"/>
    <w:rsid w:val="00567541"/>
    <w:rsid w:val="00567796"/>
    <w:rsid w:val="005679D4"/>
    <w:rsid w:val="00567BE4"/>
    <w:rsid w:val="00567CE4"/>
    <w:rsid w:val="00570188"/>
    <w:rsid w:val="005702C9"/>
    <w:rsid w:val="00570331"/>
    <w:rsid w:val="0057077A"/>
    <w:rsid w:val="00570A1E"/>
    <w:rsid w:val="00571063"/>
    <w:rsid w:val="00571148"/>
    <w:rsid w:val="005712C8"/>
    <w:rsid w:val="00571311"/>
    <w:rsid w:val="0057138C"/>
    <w:rsid w:val="00571AE6"/>
    <w:rsid w:val="00571CB2"/>
    <w:rsid w:val="00571E8B"/>
    <w:rsid w:val="00571EC9"/>
    <w:rsid w:val="005720C6"/>
    <w:rsid w:val="00572437"/>
    <w:rsid w:val="005726D0"/>
    <w:rsid w:val="00572BE2"/>
    <w:rsid w:val="00572ED5"/>
    <w:rsid w:val="00573109"/>
    <w:rsid w:val="00573444"/>
    <w:rsid w:val="00573BAB"/>
    <w:rsid w:val="0057452D"/>
    <w:rsid w:val="005746C8"/>
    <w:rsid w:val="005746FF"/>
    <w:rsid w:val="00574BB4"/>
    <w:rsid w:val="00574F3B"/>
    <w:rsid w:val="00574F81"/>
    <w:rsid w:val="00575245"/>
    <w:rsid w:val="005755A6"/>
    <w:rsid w:val="00575887"/>
    <w:rsid w:val="00575921"/>
    <w:rsid w:val="005759CB"/>
    <w:rsid w:val="00575A05"/>
    <w:rsid w:val="00575A13"/>
    <w:rsid w:val="00575F69"/>
    <w:rsid w:val="0057604D"/>
    <w:rsid w:val="00576944"/>
    <w:rsid w:val="005769D1"/>
    <w:rsid w:val="00576A64"/>
    <w:rsid w:val="00576C87"/>
    <w:rsid w:val="00577005"/>
    <w:rsid w:val="0057711A"/>
    <w:rsid w:val="00577308"/>
    <w:rsid w:val="00577765"/>
    <w:rsid w:val="00577823"/>
    <w:rsid w:val="005779B2"/>
    <w:rsid w:val="00577B37"/>
    <w:rsid w:val="00577E0E"/>
    <w:rsid w:val="00577E57"/>
    <w:rsid w:val="0058010F"/>
    <w:rsid w:val="00580416"/>
    <w:rsid w:val="0058084F"/>
    <w:rsid w:val="00580A36"/>
    <w:rsid w:val="00580C2F"/>
    <w:rsid w:val="00580CAC"/>
    <w:rsid w:val="00580EC0"/>
    <w:rsid w:val="00581792"/>
    <w:rsid w:val="005817FA"/>
    <w:rsid w:val="00581B4E"/>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F00"/>
    <w:rsid w:val="00585226"/>
    <w:rsid w:val="005852F6"/>
    <w:rsid w:val="00585E16"/>
    <w:rsid w:val="00585E53"/>
    <w:rsid w:val="00586119"/>
    <w:rsid w:val="00586592"/>
    <w:rsid w:val="00586593"/>
    <w:rsid w:val="0058677E"/>
    <w:rsid w:val="0058770D"/>
    <w:rsid w:val="005879F6"/>
    <w:rsid w:val="00590B00"/>
    <w:rsid w:val="00590D00"/>
    <w:rsid w:val="00590D79"/>
    <w:rsid w:val="00591372"/>
    <w:rsid w:val="00591654"/>
    <w:rsid w:val="00591661"/>
    <w:rsid w:val="005916F6"/>
    <w:rsid w:val="0059187F"/>
    <w:rsid w:val="005918F7"/>
    <w:rsid w:val="005921EF"/>
    <w:rsid w:val="00592251"/>
    <w:rsid w:val="0059265C"/>
    <w:rsid w:val="00592723"/>
    <w:rsid w:val="005927A5"/>
    <w:rsid w:val="005929D7"/>
    <w:rsid w:val="00593205"/>
    <w:rsid w:val="00593283"/>
    <w:rsid w:val="005932D7"/>
    <w:rsid w:val="00593994"/>
    <w:rsid w:val="00593A9D"/>
    <w:rsid w:val="00593DC8"/>
    <w:rsid w:val="00594264"/>
    <w:rsid w:val="00594691"/>
    <w:rsid w:val="005947D9"/>
    <w:rsid w:val="00594B7A"/>
    <w:rsid w:val="00594E90"/>
    <w:rsid w:val="005959F9"/>
    <w:rsid w:val="00595AF8"/>
    <w:rsid w:val="00595DDD"/>
    <w:rsid w:val="00595F79"/>
    <w:rsid w:val="005963BE"/>
    <w:rsid w:val="00596DED"/>
    <w:rsid w:val="00597063"/>
    <w:rsid w:val="00597234"/>
    <w:rsid w:val="0059725D"/>
    <w:rsid w:val="005973CF"/>
    <w:rsid w:val="00597CBB"/>
    <w:rsid w:val="00597E15"/>
    <w:rsid w:val="005A02E7"/>
    <w:rsid w:val="005A034C"/>
    <w:rsid w:val="005A1375"/>
    <w:rsid w:val="005A1B70"/>
    <w:rsid w:val="005A23C8"/>
    <w:rsid w:val="005A25B1"/>
    <w:rsid w:val="005A284E"/>
    <w:rsid w:val="005A2897"/>
    <w:rsid w:val="005A290F"/>
    <w:rsid w:val="005A2C68"/>
    <w:rsid w:val="005A322D"/>
    <w:rsid w:val="005A3312"/>
    <w:rsid w:val="005A3B07"/>
    <w:rsid w:val="005A3B34"/>
    <w:rsid w:val="005A436B"/>
    <w:rsid w:val="005A45E2"/>
    <w:rsid w:val="005A48C3"/>
    <w:rsid w:val="005A4CAB"/>
    <w:rsid w:val="005A5079"/>
    <w:rsid w:val="005A5286"/>
    <w:rsid w:val="005A551A"/>
    <w:rsid w:val="005A5748"/>
    <w:rsid w:val="005A5966"/>
    <w:rsid w:val="005A5D1B"/>
    <w:rsid w:val="005A5E67"/>
    <w:rsid w:val="005A60CE"/>
    <w:rsid w:val="005A62A4"/>
    <w:rsid w:val="005A6AD3"/>
    <w:rsid w:val="005A6E7A"/>
    <w:rsid w:val="005A6F2D"/>
    <w:rsid w:val="005A70C4"/>
    <w:rsid w:val="005A7246"/>
    <w:rsid w:val="005A7679"/>
    <w:rsid w:val="005A76E3"/>
    <w:rsid w:val="005B02B9"/>
    <w:rsid w:val="005B075B"/>
    <w:rsid w:val="005B0968"/>
    <w:rsid w:val="005B09E7"/>
    <w:rsid w:val="005B0C2C"/>
    <w:rsid w:val="005B0DC2"/>
    <w:rsid w:val="005B0DEA"/>
    <w:rsid w:val="005B0F83"/>
    <w:rsid w:val="005B14BE"/>
    <w:rsid w:val="005B1857"/>
    <w:rsid w:val="005B29BF"/>
    <w:rsid w:val="005B2B0F"/>
    <w:rsid w:val="005B2FE8"/>
    <w:rsid w:val="005B3721"/>
    <w:rsid w:val="005B39EC"/>
    <w:rsid w:val="005B3C29"/>
    <w:rsid w:val="005B3D4D"/>
    <w:rsid w:val="005B3D96"/>
    <w:rsid w:val="005B42B3"/>
    <w:rsid w:val="005B47ED"/>
    <w:rsid w:val="005B4923"/>
    <w:rsid w:val="005B4CC1"/>
    <w:rsid w:val="005B524D"/>
    <w:rsid w:val="005B52E2"/>
    <w:rsid w:val="005B541C"/>
    <w:rsid w:val="005B55D1"/>
    <w:rsid w:val="005B56A3"/>
    <w:rsid w:val="005B6038"/>
    <w:rsid w:val="005B656C"/>
    <w:rsid w:val="005B6BEF"/>
    <w:rsid w:val="005B6E40"/>
    <w:rsid w:val="005B6FD0"/>
    <w:rsid w:val="005B7194"/>
    <w:rsid w:val="005B73BF"/>
    <w:rsid w:val="005B754D"/>
    <w:rsid w:val="005B7919"/>
    <w:rsid w:val="005B79B3"/>
    <w:rsid w:val="005B7B09"/>
    <w:rsid w:val="005B7D70"/>
    <w:rsid w:val="005B7E4F"/>
    <w:rsid w:val="005B7F76"/>
    <w:rsid w:val="005C03C5"/>
    <w:rsid w:val="005C0AE2"/>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13"/>
    <w:rsid w:val="005C7099"/>
    <w:rsid w:val="005C7492"/>
    <w:rsid w:val="005C7ABE"/>
    <w:rsid w:val="005C7BCE"/>
    <w:rsid w:val="005C7E70"/>
    <w:rsid w:val="005C7EE9"/>
    <w:rsid w:val="005C7F6A"/>
    <w:rsid w:val="005C7F6F"/>
    <w:rsid w:val="005C7FA8"/>
    <w:rsid w:val="005D0014"/>
    <w:rsid w:val="005D00B4"/>
    <w:rsid w:val="005D0398"/>
    <w:rsid w:val="005D04E8"/>
    <w:rsid w:val="005D0A9C"/>
    <w:rsid w:val="005D0E46"/>
    <w:rsid w:val="005D1288"/>
    <w:rsid w:val="005D1430"/>
    <w:rsid w:val="005D17E6"/>
    <w:rsid w:val="005D181D"/>
    <w:rsid w:val="005D1C4A"/>
    <w:rsid w:val="005D2079"/>
    <w:rsid w:val="005D2431"/>
    <w:rsid w:val="005D2679"/>
    <w:rsid w:val="005D27AF"/>
    <w:rsid w:val="005D286E"/>
    <w:rsid w:val="005D2A7F"/>
    <w:rsid w:val="005D2B44"/>
    <w:rsid w:val="005D2E78"/>
    <w:rsid w:val="005D3316"/>
    <w:rsid w:val="005D37A5"/>
    <w:rsid w:val="005D3B39"/>
    <w:rsid w:val="005D3B86"/>
    <w:rsid w:val="005D3C84"/>
    <w:rsid w:val="005D42DF"/>
    <w:rsid w:val="005D4339"/>
    <w:rsid w:val="005D45B3"/>
    <w:rsid w:val="005D45BF"/>
    <w:rsid w:val="005D46DE"/>
    <w:rsid w:val="005D4CDE"/>
    <w:rsid w:val="005D50C8"/>
    <w:rsid w:val="005D55B9"/>
    <w:rsid w:val="005D5700"/>
    <w:rsid w:val="005D5810"/>
    <w:rsid w:val="005D5D34"/>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1234"/>
    <w:rsid w:val="005E1568"/>
    <w:rsid w:val="005E1820"/>
    <w:rsid w:val="005E1821"/>
    <w:rsid w:val="005E18BD"/>
    <w:rsid w:val="005E1936"/>
    <w:rsid w:val="005E19AB"/>
    <w:rsid w:val="005E1C0A"/>
    <w:rsid w:val="005E1DA2"/>
    <w:rsid w:val="005E1DBB"/>
    <w:rsid w:val="005E20E1"/>
    <w:rsid w:val="005E2422"/>
    <w:rsid w:val="005E280D"/>
    <w:rsid w:val="005E29B0"/>
    <w:rsid w:val="005E2A4C"/>
    <w:rsid w:val="005E2BD5"/>
    <w:rsid w:val="005E30FE"/>
    <w:rsid w:val="005E3FDE"/>
    <w:rsid w:val="005E3FF3"/>
    <w:rsid w:val="005E40C4"/>
    <w:rsid w:val="005E4119"/>
    <w:rsid w:val="005E4306"/>
    <w:rsid w:val="005E46BD"/>
    <w:rsid w:val="005E48A5"/>
    <w:rsid w:val="005E4AA7"/>
    <w:rsid w:val="005E526D"/>
    <w:rsid w:val="005E5BD1"/>
    <w:rsid w:val="005E68C4"/>
    <w:rsid w:val="005E68F4"/>
    <w:rsid w:val="005E6C0A"/>
    <w:rsid w:val="005E6D97"/>
    <w:rsid w:val="005E6FE4"/>
    <w:rsid w:val="005E720D"/>
    <w:rsid w:val="005E72F6"/>
    <w:rsid w:val="005E7A52"/>
    <w:rsid w:val="005E7D1C"/>
    <w:rsid w:val="005F052A"/>
    <w:rsid w:val="005F066E"/>
    <w:rsid w:val="005F06CC"/>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DA9"/>
    <w:rsid w:val="005F7F36"/>
    <w:rsid w:val="006000F9"/>
    <w:rsid w:val="006002AD"/>
    <w:rsid w:val="0060030D"/>
    <w:rsid w:val="00600886"/>
    <w:rsid w:val="00600BF7"/>
    <w:rsid w:val="0060109C"/>
    <w:rsid w:val="00601140"/>
    <w:rsid w:val="00601211"/>
    <w:rsid w:val="00601C90"/>
    <w:rsid w:val="006022D7"/>
    <w:rsid w:val="006024FC"/>
    <w:rsid w:val="0060285F"/>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4EB0"/>
    <w:rsid w:val="006053CB"/>
    <w:rsid w:val="00605432"/>
    <w:rsid w:val="00605A33"/>
    <w:rsid w:val="00605B73"/>
    <w:rsid w:val="00605D5E"/>
    <w:rsid w:val="006061B8"/>
    <w:rsid w:val="0060622D"/>
    <w:rsid w:val="00606256"/>
    <w:rsid w:val="00606699"/>
    <w:rsid w:val="00606A3B"/>
    <w:rsid w:val="00606AF4"/>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6EE"/>
    <w:rsid w:val="006117A0"/>
    <w:rsid w:val="006119EF"/>
    <w:rsid w:val="00611DAB"/>
    <w:rsid w:val="0061201C"/>
    <w:rsid w:val="006120AA"/>
    <w:rsid w:val="00612138"/>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70C"/>
    <w:rsid w:val="0061695C"/>
    <w:rsid w:val="00616AD1"/>
    <w:rsid w:val="00616BC2"/>
    <w:rsid w:val="00616C38"/>
    <w:rsid w:val="006170EB"/>
    <w:rsid w:val="006172EB"/>
    <w:rsid w:val="0061771E"/>
    <w:rsid w:val="0061772E"/>
    <w:rsid w:val="0061774A"/>
    <w:rsid w:val="0061778D"/>
    <w:rsid w:val="0061786C"/>
    <w:rsid w:val="006179EE"/>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55"/>
    <w:rsid w:val="006249A9"/>
    <w:rsid w:val="0062533E"/>
    <w:rsid w:val="00625545"/>
    <w:rsid w:val="006259C6"/>
    <w:rsid w:val="00625F80"/>
    <w:rsid w:val="00626147"/>
    <w:rsid w:val="006263F0"/>
    <w:rsid w:val="00626640"/>
    <w:rsid w:val="006268FE"/>
    <w:rsid w:val="00626B39"/>
    <w:rsid w:val="00626E0A"/>
    <w:rsid w:val="00626F65"/>
    <w:rsid w:val="00627C66"/>
    <w:rsid w:val="00627D16"/>
    <w:rsid w:val="00627F08"/>
    <w:rsid w:val="00631AE2"/>
    <w:rsid w:val="006321F5"/>
    <w:rsid w:val="0063237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D32"/>
    <w:rsid w:val="0063611D"/>
    <w:rsid w:val="00636365"/>
    <w:rsid w:val="006365D3"/>
    <w:rsid w:val="006367B7"/>
    <w:rsid w:val="00636F58"/>
    <w:rsid w:val="0063759E"/>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1F30"/>
    <w:rsid w:val="0065205C"/>
    <w:rsid w:val="006523EB"/>
    <w:rsid w:val="00652962"/>
    <w:rsid w:val="0065296A"/>
    <w:rsid w:val="00652CC3"/>
    <w:rsid w:val="00653B78"/>
    <w:rsid w:val="00653F08"/>
    <w:rsid w:val="006540B0"/>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4FAE"/>
    <w:rsid w:val="00665084"/>
    <w:rsid w:val="0066523C"/>
    <w:rsid w:val="0066553D"/>
    <w:rsid w:val="0066568C"/>
    <w:rsid w:val="00665702"/>
    <w:rsid w:val="00665B5F"/>
    <w:rsid w:val="00665DB3"/>
    <w:rsid w:val="0066699E"/>
    <w:rsid w:val="00666A7E"/>
    <w:rsid w:val="00666B59"/>
    <w:rsid w:val="00666F3F"/>
    <w:rsid w:val="0066710A"/>
    <w:rsid w:val="0066719F"/>
    <w:rsid w:val="0066757A"/>
    <w:rsid w:val="0066788E"/>
    <w:rsid w:val="006678C9"/>
    <w:rsid w:val="00667E14"/>
    <w:rsid w:val="00670316"/>
    <w:rsid w:val="00670A6D"/>
    <w:rsid w:val="00670B40"/>
    <w:rsid w:val="00670CE4"/>
    <w:rsid w:val="00671225"/>
    <w:rsid w:val="006716C2"/>
    <w:rsid w:val="0067171C"/>
    <w:rsid w:val="00671B2E"/>
    <w:rsid w:val="00671C41"/>
    <w:rsid w:val="00671D1B"/>
    <w:rsid w:val="00671E53"/>
    <w:rsid w:val="0067284F"/>
    <w:rsid w:val="006728D5"/>
    <w:rsid w:val="00672BE9"/>
    <w:rsid w:val="00672C0D"/>
    <w:rsid w:val="00672D08"/>
    <w:rsid w:val="0067306D"/>
    <w:rsid w:val="00673B43"/>
    <w:rsid w:val="00673F2A"/>
    <w:rsid w:val="00673FA9"/>
    <w:rsid w:val="00673FDD"/>
    <w:rsid w:val="006742B1"/>
    <w:rsid w:val="00674494"/>
    <w:rsid w:val="006750AF"/>
    <w:rsid w:val="006754FE"/>
    <w:rsid w:val="0067583C"/>
    <w:rsid w:val="006759B9"/>
    <w:rsid w:val="00675CA8"/>
    <w:rsid w:val="00676439"/>
    <w:rsid w:val="006766C8"/>
    <w:rsid w:val="006767DB"/>
    <w:rsid w:val="006767F0"/>
    <w:rsid w:val="00677089"/>
    <w:rsid w:val="0067752F"/>
    <w:rsid w:val="006775D9"/>
    <w:rsid w:val="00677F18"/>
    <w:rsid w:val="00677FCB"/>
    <w:rsid w:val="006801DC"/>
    <w:rsid w:val="00680B00"/>
    <w:rsid w:val="00680CF7"/>
    <w:rsid w:val="00680FF5"/>
    <w:rsid w:val="00681125"/>
    <w:rsid w:val="0068112D"/>
    <w:rsid w:val="00681443"/>
    <w:rsid w:val="00681482"/>
    <w:rsid w:val="0068234C"/>
    <w:rsid w:val="0068241E"/>
    <w:rsid w:val="006826B6"/>
    <w:rsid w:val="006826F7"/>
    <w:rsid w:val="00682819"/>
    <w:rsid w:val="00682FE4"/>
    <w:rsid w:val="0068366E"/>
    <w:rsid w:val="006836E4"/>
    <w:rsid w:val="00683C1E"/>
    <w:rsid w:val="00684002"/>
    <w:rsid w:val="00684150"/>
    <w:rsid w:val="006848FC"/>
    <w:rsid w:val="00684990"/>
    <w:rsid w:val="00684B5C"/>
    <w:rsid w:val="00684BD5"/>
    <w:rsid w:val="00685486"/>
    <w:rsid w:val="00685595"/>
    <w:rsid w:val="00685948"/>
    <w:rsid w:val="00685986"/>
    <w:rsid w:val="00685FCB"/>
    <w:rsid w:val="0068671F"/>
    <w:rsid w:val="00686840"/>
    <w:rsid w:val="006868FB"/>
    <w:rsid w:val="00686C20"/>
    <w:rsid w:val="00686DC4"/>
    <w:rsid w:val="006877D9"/>
    <w:rsid w:val="0068795A"/>
    <w:rsid w:val="006879D5"/>
    <w:rsid w:val="006901A0"/>
    <w:rsid w:val="006905E2"/>
    <w:rsid w:val="00691053"/>
    <w:rsid w:val="006912EA"/>
    <w:rsid w:val="006913FF"/>
    <w:rsid w:val="006916A7"/>
    <w:rsid w:val="00691743"/>
    <w:rsid w:val="00691E2E"/>
    <w:rsid w:val="0069209E"/>
    <w:rsid w:val="006922DE"/>
    <w:rsid w:val="0069251E"/>
    <w:rsid w:val="00692785"/>
    <w:rsid w:val="00692848"/>
    <w:rsid w:val="00692E20"/>
    <w:rsid w:val="00692F3E"/>
    <w:rsid w:val="006931F6"/>
    <w:rsid w:val="00693C41"/>
    <w:rsid w:val="00693CFD"/>
    <w:rsid w:val="006943CD"/>
    <w:rsid w:val="0069458B"/>
    <w:rsid w:val="00694693"/>
    <w:rsid w:val="00694AB0"/>
    <w:rsid w:val="006955F2"/>
    <w:rsid w:val="00695E4B"/>
    <w:rsid w:val="00695FF2"/>
    <w:rsid w:val="00696A3D"/>
    <w:rsid w:val="00696A73"/>
    <w:rsid w:val="006976F0"/>
    <w:rsid w:val="00697D40"/>
    <w:rsid w:val="00697DEA"/>
    <w:rsid w:val="00697F05"/>
    <w:rsid w:val="006A0179"/>
    <w:rsid w:val="006A0330"/>
    <w:rsid w:val="006A08A8"/>
    <w:rsid w:val="006A0929"/>
    <w:rsid w:val="006A09CE"/>
    <w:rsid w:val="006A0EE2"/>
    <w:rsid w:val="006A1560"/>
    <w:rsid w:val="006A1C18"/>
    <w:rsid w:val="006A23E4"/>
    <w:rsid w:val="006A2421"/>
    <w:rsid w:val="006A2562"/>
    <w:rsid w:val="006A28A2"/>
    <w:rsid w:val="006A2BF4"/>
    <w:rsid w:val="006A2CBF"/>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A7C0A"/>
    <w:rsid w:val="006B0075"/>
    <w:rsid w:val="006B0204"/>
    <w:rsid w:val="006B0446"/>
    <w:rsid w:val="006B045C"/>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81"/>
    <w:rsid w:val="006B25FB"/>
    <w:rsid w:val="006B2670"/>
    <w:rsid w:val="006B28CF"/>
    <w:rsid w:val="006B299B"/>
    <w:rsid w:val="006B2A21"/>
    <w:rsid w:val="006B2A95"/>
    <w:rsid w:val="006B3485"/>
    <w:rsid w:val="006B372B"/>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7465"/>
    <w:rsid w:val="006B758C"/>
    <w:rsid w:val="006B75E4"/>
    <w:rsid w:val="006B7BDD"/>
    <w:rsid w:val="006B7DA7"/>
    <w:rsid w:val="006C005A"/>
    <w:rsid w:val="006C00BC"/>
    <w:rsid w:val="006C012D"/>
    <w:rsid w:val="006C0266"/>
    <w:rsid w:val="006C030E"/>
    <w:rsid w:val="006C03DD"/>
    <w:rsid w:val="006C0618"/>
    <w:rsid w:val="006C0789"/>
    <w:rsid w:val="006C07FB"/>
    <w:rsid w:val="006C095F"/>
    <w:rsid w:val="006C0D2A"/>
    <w:rsid w:val="006C184D"/>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9"/>
    <w:rsid w:val="006C385F"/>
    <w:rsid w:val="006C394E"/>
    <w:rsid w:val="006C3A73"/>
    <w:rsid w:val="006C4560"/>
    <w:rsid w:val="006C457B"/>
    <w:rsid w:val="006C4C0B"/>
    <w:rsid w:val="006C4FD6"/>
    <w:rsid w:val="006C5130"/>
    <w:rsid w:val="006C51EE"/>
    <w:rsid w:val="006C5483"/>
    <w:rsid w:val="006C57E6"/>
    <w:rsid w:val="006C5808"/>
    <w:rsid w:val="006C583C"/>
    <w:rsid w:val="006C584F"/>
    <w:rsid w:val="006C5BAD"/>
    <w:rsid w:val="006C628C"/>
    <w:rsid w:val="006C63A8"/>
    <w:rsid w:val="006C685E"/>
    <w:rsid w:val="006C68D4"/>
    <w:rsid w:val="006C68E7"/>
    <w:rsid w:val="006C6E16"/>
    <w:rsid w:val="006C7407"/>
    <w:rsid w:val="006C7A3D"/>
    <w:rsid w:val="006C7CFA"/>
    <w:rsid w:val="006C7DA2"/>
    <w:rsid w:val="006D0447"/>
    <w:rsid w:val="006D0512"/>
    <w:rsid w:val="006D0625"/>
    <w:rsid w:val="006D0716"/>
    <w:rsid w:val="006D0819"/>
    <w:rsid w:val="006D0C3D"/>
    <w:rsid w:val="006D1312"/>
    <w:rsid w:val="006D13DB"/>
    <w:rsid w:val="006D1684"/>
    <w:rsid w:val="006D179D"/>
    <w:rsid w:val="006D17CF"/>
    <w:rsid w:val="006D19B6"/>
    <w:rsid w:val="006D1ABF"/>
    <w:rsid w:val="006D1B32"/>
    <w:rsid w:val="006D2477"/>
    <w:rsid w:val="006D2492"/>
    <w:rsid w:val="006D25A1"/>
    <w:rsid w:val="006D2668"/>
    <w:rsid w:val="006D28E2"/>
    <w:rsid w:val="006D3215"/>
    <w:rsid w:val="006D326D"/>
    <w:rsid w:val="006D3282"/>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5E"/>
    <w:rsid w:val="006D5448"/>
    <w:rsid w:val="006D57A4"/>
    <w:rsid w:val="006D58B7"/>
    <w:rsid w:val="006D5D59"/>
    <w:rsid w:val="006D6633"/>
    <w:rsid w:val="006D66AE"/>
    <w:rsid w:val="006D6706"/>
    <w:rsid w:val="006D6DAD"/>
    <w:rsid w:val="006D6EA9"/>
    <w:rsid w:val="006D778F"/>
    <w:rsid w:val="006D78FA"/>
    <w:rsid w:val="006D791B"/>
    <w:rsid w:val="006D7A7D"/>
    <w:rsid w:val="006D7B54"/>
    <w:rsid w:val="006E0091"/>
    <w:rsid w:val="006E0444"/>
    <w:rsid w:val="006E05A6"/>
    <w:rsid w:val="006E0857"/>
    <w:rsid w:val="006E093A"/>
    <w:rsid w:val="006E09F5"/>
    <w:rsid w:val="006E0D15"/>
    <w:rsid w:val="006E0D88"/>
    <w:rsid w:val="006E0E8B"/>
    <w:rsid w:val="006E1029"/>
    <w:rsid w:val="006E124B"/>
    <w:rsid w:val="006E16D7"/>
    <w:rsid w:val="006E176B"/>
    <w:rsid w:val="006E1C4A"/>
    <w:rsid w:val="006E1EE6"/>
    <w:rsid w:val="006E22E4"/>
    <w:rsid w:val="006E231E"/>
    <w:rsid w:val="006E2558"/>
    <w:rsid w:val="006E3213"/>
    <w:rsid w:val="006E3874"/>
    <w:rsid w:val="006E3BB8"/>
    <w:rsid w:val="006E3CE1"/>
    <w:rsid w:val="006E3F25"/>
    <w:rsid w:val="006E3F65"/>
    <w:rsid w:val="006E44BF"/>
    <w:rsid w:val="006E4A85"/>
    <w:rsid w:val="006E4F31"/>
    <w:rsid w:val="006E50C1"/>
    <w:rsid w:val="006E5113"/>
    <w:rsid w:val="006E5319"/>
    <w:rsid w:val="006E54FA"/>
    <w:rsid w:val="006E566F"/>
    <w:rsid w:val="006E5A4F"/>
    <w:rsid w:val="006E5C06"/>
    <w:rsid w:val="006E5C4A"/>
    <w:rsid w:val="006E5DED"/>
    <w:rsid w:val="006E5E8C"/>
    <w:rsid w:val="006E5F21"/>
    <w:rsid w:val="006E610B"/>
    <w:rsid w:val="006E6629"/>
    <w:rsid w:val="006E667B"/>
    <w:rsid w:val="006E6D3A"/>
    <w:rsid w:val="006E6E92"/>
    <w:rsid w:val="006E7113"/>
    <w:rsid w:val="006E7B99"/>
    <w:rsid w:val="006E7BB2"/>
    <w:rsid w:val="006E7BEB"/>
    <w:rsid w:val="006E7DA7"/>
    <w:rsid w:val="006E7F0F"/>
    <w:rsid w:val="006F0294"/>
    <w:rsid w:val="006F0C79"/>
    <w:rsid w:val="006F0ED3"/>
    <w:rsid w:val="006F0F16"/>
    <w:rsid w:val="006F1010"/>
    <w:rsid w:val="006F11B8"/>
    <w:rsid w:val="006F1412"/>
    <w:rsid w:val="006F14DA"/>
    <w:rsid w:val="006F19CE"/>
    <w:rsid w:val="006F1A9C"/>
    <w:rsid w:val="006F1E36"/>
    <w:rsid w:val="006F1EB6"/>
    <w:rsid w:val="006F1F71"/>
    <w:rsid w:val="006F2718"/>
    <w:rsid w:val="006F28F4"/>
    <w:rsid w:val="006F2916"/>
    <w:rsid w:val="006F2AD6"/>
    <w:rsid w:val="006F2D3C"/>
    <w:rsid w:val="006F2E48"/>
    <w:rsid w:val="006F3687"/>
    <w:rsid w:val="006F38A9"/>
    <w:rsid w:val="006F41DF"/>
    <w:rsid w:val="006F41EF"/>
    <w:rsid w:val="006F4396"/>
    <w:rsid w:val="006F4480"/>
    <w:rsid w:val="006F46EE"/>
    <w:rsid w:val="006F4B1A"/>
    <w:rsid w:val="006F4F01"/>
    <w:rsid w:val="006F525A"/>
    <w:rsid w:val="006F55EF"/>
    <w:rsid w:val="006F5608"/>
    <w:rsid w:val="006F566C"/>
    <w:rsid w:val="006F57B9"/>
    <w:rsid w:val="006F5B2A"/>
    <w:rsid w:val="006F5EEA"/>
    <w:rsid w:val="006F5FA0"/>
    <w:rsid w:val="006F6107"/>
    <w:rsid w:val="006F630C"/>
    <w:rsid w:val="006F654B"/>
    <w:rsid w:val="006F6AEF"/>
    <w:rsid w:val="006F6F84"/>
    <w:rsid w:val="006F6FDB"/>
    <w:rsid w:val="006F72B8"/>
    <w:rsid w:val="006F7460"/>
    <w:rsid w:val="006F751A"/>
    <w:rsid w:val="00700425"/>
    <w:rsid w:val="00700522"/>
    <w:rsid w:val="007005F8"/>
    <w:rsid w:val="00700764"/>
    <w:rsid w:val="00700B07"/>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588"/>
    <w:rsid w:val="00703863"/>
    <w:rsid w:val="00703969"/>
    <w:rsid w:val="007041FD"/>
    <w:rsid w:val="0070450E"/>
    <w:rsid w:val="00704FE0"/>
    <w:rsid w:val="00705056"/>
    <w:rsid w:val="0070522F"/>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421"/>
    <w:rsid w:val="00707618"/>
    <w:rsid w:val="00707700"/>
    <w:rsid w:val="00707838"/>
    <w:rsid w:val="00707A0E"/>
    <w:rsid w:val="00707A62"/>
    <w:rsid w:val="00707B93"/>
    <w:rsid w:val="007107A4"/>
    <w:rsid w:val="00710AA1"/>
    <w:rsid w:val="00710B96"/>
    <w:rsid w:val="00710D45"/>
    <w:rsid w:val="00710F29"/>
    <w:rsid w:val="00711634"/>
    <w:rsid w:val="0071166B"/>
    <w:rsid w:val="00711DED"/>
    <w:rsid w:val="00711EE2"/>
    <w:rsid w:val="0071247E"/>
    <w:rsid w:val="007125FB"/>
    <w:rsid w:val="00712EDD"/>
    <w:rsid w:val="00713001"/>
    <w:rsid w:val="007133E5"/>
    <w:rsid w:val="00713A37"/>
    <w:rsid w:val="00713EB1"/>
    <w:rsid w:val="00713F78"/>
    <w:rsid w:val="007145E0"/>
    <w:rsid w:val="00714880"/>
    <w:rsid w:val="007149C0"/>
    <w:rsid w:val="00714A88"/>
    <w:rsid w:val="00714D86"/>
    <w:rsid w:val="007152CF"/>
    <w:rsid w:val="00715524"/>
    <w:rsid w:val="007156B3"/>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7B8"/>
    <w:rsid w:val="00721AE3"/>
    <w:rsid w:val="0072216F"/>
    <w:rsid w:val="00722177"/>
    <w:rsid w:val="007221D1"/>
    <w:rsid w:val="00722657"/>
    <w:rsid w:val="007226DE"/>
    <w:rsid w:val="007228C2"/>
    <w:rsid w:val="00722B43"/>
    <w:rsid w:val="00722DFB"/>
    <w:rsid w:val="007231BE"/>
    <w:rsid w:val="0072329B"/>
    <w:rsid w:val="007234B1"/>
    <w:rsid w:val="00723DC9"/>
    <w:rsid w:val="00723E0B"/>
    <w:rsid w:val="007240F9"/>
    <w:rsid w:val="00724DF3"/>
    <w:rsid w:val="00724EF8"/>
    <w:rsid w:val="0072551D"/>
    <w:rsid w:val="00725615"/>
    <w:rsid w:val="0072569C"/>
    <w:rsid w:val="00725AF8"/>
    <w:rsid w:val="00725BB8"/>
    <w:rsid w:val="007260A3"/>
    <w:rsid w:val="00726203"/>
    <w:rsid w:val="007262E3"/>
    <w:rsid w:val="00726B5A"/>
    <w:rsid w:val="00726D0A"/>
    <w:rsid w:val="00726E62"/>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C1D"/>
    <w:rsid w:val="00733179"/>
    <w:rsid w:val="00733C8A"/>
    <w:rsid w:val="00733DEB"/>
    <w:rsid w:val="00734038"/>
    <w:rsid w:val="00734441"/>
    <w:rsid w:val="0073469F"/>
    <w:rsid w:val="00734A59"/>
    <w:rsid w:val="00734E6D"/>
    <w:rsid w:val="00735197"/>
    <w:rsid w:val="00735252"/>
    <w:rsid w:val="00735313"/>
    <w:rsid w:val="00735C10"/>
    <w:rsid w:val="00735E01"/>
    <w:rsid w:val="00736430"/>
    <w:rsid w:val="00736444"/>
    <w:rsid w:val="007367DF"/>
    <w:rsid w:val="00736D35"/>
    <w:rsid w:val="00736DD9"/>
    <w:rsid w:val="00736DF4"/>
    <w:rsid w:val="007375B8"/>
    <w:rsid w:val="00740069"/>
    <w:rsid w:val="007400A2"/>
    <w:rsid w:val="007401B3"/>
    <w:rsid w:val="007402B4"/>
    <w:rsid w:val="007404EE"/>
    <w:rsid w:val="0074090D"/>
    <w:rsid w:val="00740F41"/>
    <w:rsid w:val="007413BC"/>
    <w:rsid w:val="00741482"/>
    <w:rsid w:val="00741C42"/>
    <w:rsid w:val="00741C76"/>
    <w:rsid w:val="0074209A"/>
    <w:rsid w:val="00742831"/>
    <w:rsid w:val="007428F2"/>
    <w:rsid w:val="00742A01"/>
    <w:rsid w:val="00742A6B"/>
    <w:rsid w:val="00742B26"/>
    <w:rsid w:val="007437AB"/>
    <w:rsid w:val="00743964"/>
    <w:rsid w:val="00743C20"/>
    <w:rsid w:val="00743E07"/>
    <w:rsid w:val="00744280"/>
    <w:rsid w:val="00744479"/>
    <w:rsid w:val="0074465C"/>
    <w:rsid w:val="00744671"/>
    <w:rsid w:val="007448A1"/>
    <w:rsid w:val="007449D8"/>
    <w:rsid w:val="00744A0E"/>
    <w:rsid w:val="00745580"/>
    <w:rsid w:val="00745CA7"/>
    <w:rsid w:val="00746003"/>
    <w:rsid w:val="00746184"/>
    <w:rsid w:val="007462AE"/>
    <w:rsid w:val="007463D7"/>
    <w:rsid w:val="007465AB"/>
    <w:rsid w:val="00746892"/>
    <w:rsid w:val="007469F5"/>
    <w:rsid w:val="00746B2E"/>
    <w:rsid w:val="00746E24"/>
    <w:rsid w:val="00746E3D"/>
    <w:rsid w:val="007470AF"/>
    <w:rsid w:val="00747534"/>
    <w:rsid w:val="0074755A"/>
    <w:rsid w:val="00747570"/>
    <w:rsid w:val="007476A0"/>
    <w:rsid w:val="0074783A"/>
    <w:rsid w:val="007478C9"/>
    <w:rsid w:val="00747944"/>
    <w:rsid w:val="00747A7E"/>
    <w:rsid w:val="00747AEA"/>
    <w:rsid w:val="00750056"/>
    <w:rsid w:val="00750A42"/>
    <w:rsid w:val="00750AF6"/>
    <w:rsid w:val="007511E9"/>
    <w:rsid w:val="0075121E"/>
    <w:rsid w:val="00751718"/>
    <w:rsid w:val="00751BD8"/>
    <w:rsid w:val="00751BFC"/>
    <w:rsid w:val="00751F7A"/>
    <w:rsid w:val="007520AF"/>
    <w:rsid w:val="007520C4"/>
    <w:rsid w:val="00752498"/>
    <w:rsid w:val="007529BA"/>
    <w:rsid w:val="00752B03"/>
    <w:rsid w:val="00752D8D"/>
    <w:rsid w:val="00752F32"/>
    <w:rsid w:val="007536EF"/>
    <w:rsid w:val="007539D9"/>
    <w:rsid w:val="00753B8A"/>
    <w:rsid w:val="00754034"/>
    <w:rsid w:val="00754167"/>
    <w:rsid w:val="007543A1"/>
    <w:rsid w:val="00755314"/>
    <w:rsid w:val="0075575F"/>
    <w:rsid w:val="007560D6"/>
    <w:rsid w:val="007562B1"/>
    <w:rsid w:val="0075650A"/>
    <w:rsid w:val="007565A4"/>
    <w:rsid w:val="00756813"/>
    <w:rsid w:val="00756C83"/>
    <w:rsid w:val="00756DDA"/>
    <w:rsid w:val="00756E1D"/>
    <w:rsid w:val="00756F65"/>
    <w:rsid w:val="00756FFD"/>
    <w:rsid w:val="007571A0"/>
    <w:rsid w:val="00757845"/>
    <w:rsid w:val="00760C0B"/>
    <w:rsid w:val="00760F1F"/>
    <w:rsid w:val="007614A2"/>
    <w:rsid w:val="0076152C"/>
    <w:rsid w:val="007615B5"/>
    <w:rsid w:val="0076160D"/>
    <w:rsid w:val="00761975"/>
    <w:rsid w:val="00761ADB"/>
    <w:rsid w:val="00761C06"/>
    <w:rsid w:val="00761C67"/>
    <w:rsid w:val="00761CE3"/>
    <w:rsid w:val="00761E3E"/>
    <w:rsid w:val="00761ECC"/>
    <w:rsid w:val="00762008"/>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037"/>
    <w:rsid w:val="00767400"/>
    <w:rsid w:val="0076749E"/>
    <w:rsid w:val="007674F3"/>
    <w:rsid w:val="00767529"/>
    <w:rsid w:val="0076761B"/>
    <w:rsid w:val="00767AA5"/>
    <w:rsid w:val="00767D28"/>
    <w:rsid w:val="00767DC7"/>
    <w:rsid w:val="00770303"/>
    <w:rsid w:val="00770331"/>
    <w:rsid w:val="00770857"/>
    <w:rsid w:val="00771478"/>
    <w:rsid w:val="0077161E"/>
    <w:rsid w:val="00771734"/>
    <w:rsid w:val="00771CF0"/>
    <w:rsid w:val="0077247F"/>
    <w:rsid w:val="00772A0E"/>
    <w:rsid w:val="00772FFC"/>
    <w:rsid w:val="00773391"/>
    <w:rsid w:val="00773902"/>
    <w:rsid w:val="00773907"/>
    <w:rsid w:val="00773EFB"/>
    <w:rsid w:val="00774015"/>
    <w:rsid w:val="007745C4"/>
    <w:rsid w:val="0077499C"/>
    <w:rsid w:val="00774B1E"/>
    <w:rsid w:val="00774BB1"/>
    <w:rsid w:val="00775335"/>
    <w:rsid w:val="00775C43"/>
    <w:rsid w:val="00775DE6"/>
    <w:rsid w:val="00776006"/>
    <w:rsid w:val="0077602C"/>
    <w:rsid w:val="0077614C"/>
    <w:rsid w:val="007761A2"/>
    <w:rsid w:val="0077689F"/>
    <w:rsid w:val="007768F9"/>
    <w:rsid w:val="00776940"/>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2F4B"/>
    <w:rsid w:val="00783749"/>
    <w:rsid w:val="007837B1"/>
    <w:rsid w:val="00783E30"/>
    <w:rsid w:val="007841F5"/>
    <w:rsid w:val="0078439C"/>
    <w:rsid w:val="00784936"/>
    <w:rsid w:val="00784E1A"/>
    <w:rsid w:val="00784E9B"/>
    <w:rsid w:val="00785053"/>
    <w:rsid w:val="007853A4"/>
    <w:rsid w:val="00785803"/>
    <w:rsid w:val="00785ADA"/>
    <w:rsid w:val="00785B8E"/>
    <w:rsid w:val="00786319"/>
    <w:rsid w:val="0078650A"/>
    <w:rsid w:val="007865FC"/>
    <w:rsid w:val="00786614"/>
    <w:rsid w:val="007866B3"/>
    <w:rsid w:val="00786754"/>
    <w:rsid w:val="0078686D"/>
    <w:rsid w:val="00786FA1"/>
    <w:rsid w:val="00787126"/>
    <w:rsid w:val="007871C6"/>
    <w:rsid w:val="007873E1"/>
    <w:rsid w:val="00787455"/>
    <w:rsid w:val="00787753"/>
    <w:rsid w:val="00787794"/>
    <w:rsid w:val="0079085F"/>
    <w:rsid w:val="00790B44"/>
    <w:rsid w:val="007910C2"/>
    <w:rsid w:val="0079133A"/>
    <w:rsid w:val="00791714"/>
    <w:rsid w:val="0079196A"/>
    <w:rsid w:val="00791D81"/>
    <w:rsid w:val="00791F44"/>
    <w:rsid w:val="007925B0"/>
    <w:rsid w:val="0079285C"/>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7265"/>
    <w:rsid w:val="007974A0"/>
    <w:rsid w:val="00797533"/>
    <w:rsid w:val="007976A6"/>
    <w:rsid w:val="00797C07"/>
    <w:rsid w:val="00797E9C"/>
    <w:rsid w:val="00797F1C"/>
    <w:rsid w:val="007A02D2"/>
    <w:rsid w:val="007A03BE"/>
    <w:rsid w:val="007A0644"/>
    <w:rsid w:val="007A0781"/>
    <w:rsid w:val="007A118F"/>
    <w:rsid w:val="007A12EC"/>
    <w:rsid w:val="007A1BCB"/>
    <w:rsid w:val="007A1CF4"/>
    <w:rsid w:val="007A224C"/>
    <w:rsid w:val="007A26A6"/>
    <w:rsid w:val="007A2965"/>
    <w:rsid w:val="007A2FB0"/>
    <w:rsid w:val="007A30BF"/>
    <w:rsid w:val="007A3590"/>
    <w:rsid w:val="007A3647"/>
    <w:rsid w:val="007A38C2"/>
    <w:rsid w:val="007A3A18"/>
    <w:rsid w:val="007A3AA4"/>
    <w:rsid w:val="007A40F3"/>
    <w:rsid w:val="007A4811"/>
    <w:rsid w:val="007A4A4B"/>
    <w:rsid w:val="007A4C38"/>
    <w:rsid w:val="007A5282"/>
    <w:rsid w:val="007A5340"/>
    <w:rsid w:val="007A53CA"/>
    <w:rsid w:val="007A547E"/>
    <w:rsid w:val="007A59A9"/>
    <w:rsid w:val="007A5B93"/>
    <w:rsid w:val="007A5F1E"/>
    <w:rsid w:val="007A6208"/>
    <w:rsid w:val="007A6432"/>
    <w:rsid w:val="007A6481"/>
    <w:rsid w:val="007A6590"/>
    <w:rsid w:val="007A65BA"/>
    <w:rsid w:val="007A666A"/>
    <w:rsid w:val="007A6749"/>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0B7C"/>
    <w:rsid w:val="007B0F33"/>
    <w:rsid w:val="007B16FF"/>
    <w:rsid w:val="007B1D1A"/>
    <w:rsid w:val="007B24D4"/>
    <w:rsid w:val="007B2B35"/>
    <w:rsid w:val="007B2E27"/>
    <w:rsid w:val="007B3A32"/>
    <w:rsid w:val="007B3C84"/>
    <w:rsid w:val="007B4470"/>
    <w:rsid w:val="007B44AE"/>
    <w:rsid w:val="007B459C"/>
    <w:rsid w:val="007B47DE"/>
    <w:rsid w:val="007B49C8"/>
    <w:rsid w:val="007B4F4E"/>
    <w:rsid w:val="007B500D"/>
    <w:rsid w:val="007B5101"/>
    <w:rsid w:val="007B516E"/>
    <w:rsid w:val="007B58E6"/>
    <w:rsid w:val="007B6006"/>
    <w:rsid w:val="007B60F5"/>
    <w:rsid w:val="007B660B"/>
    <w:rsid w:val="007B687F"/>
    <w:rsid w:val="007B6BD6"/>
    <w:rsid w:val="007B70A7"/>
    <w:rsid w:val="007B7538"/>
    <w:rsid w:val="007B758A"/>
    <w:rsid w:val="007B76CC"/>
    <w:rsid w:val="007B7830"/>
    <w:rsid w:val="007B7929"/>
    <w:rsid w:val="007B79FC"/>
    <w:rsid w:val="007B7AE8"/>
    <w:rsid w:val="007C0588"/>
    <w:rsid w:val="007C05BB"/>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09D"/>
    <w:rsid w:val="007C7FB8"/>
    <w:rsid w:val="007D002F"/>
    <w:rsid w:val="007D01EA"/>
    <w:rsid w:val="007D025B"/>
    <w:rsid w:val="007D0270"/>
    <w:rsid w:val="007D02DD"/>
    <w:rsid w:val="007D036D"/>
    <w:rsid w:val="007D064E"/>
    <w:rsid w:val="007D0B36"/>
    <w:rsid w:val="007D1363"/>
    <w:rsid w:val="007D152A"/>
    <w:rsid w:val="007D1589"/>
    <w:rsid w:val="007D17B1"/>
    <w:rsid w:val="007D201F"/>
    <w:rsid w:val="007D21ED"/>
    <w:rsid w:val="007D2539"/>
    <w:rsid w:val="007D26CE"/>
    <w:rsid w:val="007D2921"/>
    <w:rsid w:val="007D29D3"/>
    <w:rsid w:val="007D2D5E"/>
    <w:rsid w:val="007D305B"/>
    <w:rsid w:val="007D31B4"/>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E2"/>
    <w:rsid w:val="007D4865"/>
    <w:rsid w:val="007D49DB"/>
    <w:rsid w:val="007D4C5D"/>
    <w:rsid w:val="007D4D2F"/>
    <w:rsid w:val="007D4ECA"/>
    <w:rsid w:val="007D4F6B"/>
    <w:rsid w:val="007D51C8"/>
    <w:rsid w:val="007D54A1"/>
    <w:rsid w:val="007D5EDD"/>
    <w:rsid w:val="007D60DA"/>
    <w:rsid w:val="007D61FA"/>
    <w:rsid w:val="007D622F"/>
    <w:rsid w:val="007D6309"/>
    <w:rsid w:val="007D654B"/>
    <w:rsid w:val="007D6823"/>
    <w:rsid w:val="007D6B52"/>
    <w:rsid w:val="007D6D26"/>
    <w:rsid w:val="007D75B5"/>
    <w:rsid w:val="007D7875"/>
    <w:rsid w:val="007D7CAD"/>
    <w:rsid w:val="007D7E9B"/>
    <w:rsid w:val="007E02D1"/>
    <w:rsid w:val="007E0469"/>
    <w:rsid w:val="007E04C5"/>
    <w:rsid w:val="007E0776"/>
    <w:rsid w:val="007E09D2"/>
    <w:rsid w:val="007E0CE2"/>
    <w:rsid w:val="007E0CFF"/>
    <w:rsid w:val="007E0FCF"/>
    <w:rsid w:val="007E1394"/>
    <w:rsid w:val="007E1F4D"/>
    <w:rsid w:val="007E242A"/>
    <w:rsid w:val="007E255E"/>
    <w:rsid w:val="007E2BED"/>
    <w:rsid w:val="007E2C62"/>
    <w:rsid w:val="007E2F0F"/>
    <w:rsid w:val="007E3198"/>
    <w:rsid w:val="007E3225"/>
    <w:rsid w:val="007E3CDE"/>
    <w:rsid w:val="007E3DB8"/>
    <w:rsid w:val="007E4AA4"/>
    <w:rsid w:val="007E4B2C"/>
    <w:rsid w:val="007E506B"/>
    <w:rsid w:val="007E560A"/>
    <w:rsid w:val="007E5700"/>
    <w:rsid w:val="007E5BA7"/>
    <w:rsid w:val="007E66B4"/>
    <w:rsid w:val="007E6A25"/>
    <w:rsid w:val="007E6AC8"/>
    <w:rsid w:val="007E6B27"/>
    <w:rsid w:val="007E6CE1"/>
    <w:rsid w:val="007E6D09"/>
    <w:rsid w:val="007E7113"/>
    <w:rsid w:val="007E7623"/>
    <w:rsid w:val="007E7B21"/>
    <w:rsid w:val="007F06CB"/>
    <w:rsid w:val="007F0870"/>
    <w:rsid w:val="007F0BD7"/>
    <w:rsid w:val="007F0D6A"/>
    <w:rsid w:val="007F0E92"/>
    <w:rsid w:val="007F12F4"/>
    <w:rsid w:val="007F1345"/>
    <w:rsid w:val="007F134C"/>
    <w:rsid w:val="007F15B0"/>
    <w:rsid w:val="007F1B0A"/>
    <w:rsid w:val="007F21D3"/>
    <w:rsid w:val="007F24A2"/>
    <w:rsid w:val="007F26E3"/>
    <w:rsid w:val="007F2839"/>
    <w:rsid w:val="007F2CBB"/>
    <w:rsid w:val="007F3DBE"/>
    <w:rsid w:val="007F46A4"/>
    <w:rsid w:val="007F4A2A"/>
    <w:rsid w:val="007F4A8B"/>
    <w:rsid w:val="007F4B5D"/>
    <w:rsid w:val="007F4E5D"/>
    <w:rsid w:val="007F5021"/>
    <w:rsid w:val="007F5AFB"/>
    <w:rsid w:val="007F5CD7"/>
    <w:rsid w:val="007F60DA"/>
    <w:rsid w:val="007F6536"/>
    <w:rsid w:val="007F661A"/>
    <w:rsid w:val="007F68F6"/>
    <w:rsid w:val="007F6A77"/>
    <w:rsid w:val="007F6CB5"/>
    <w:rsid w:val="007F795A"/>
    <w:rsid w:val="007F79F1"/>
    <w:rsid w:val="007F7AA2"/>
    <w:rsid w:val="007F7B1F"/>
    <w:rsid w:val="00800305"/>
    <w:rsid w:val="00800732"/>
    <w:rsid w:val="0080092C"/>
    <w:rsid w:val="00800D34"/>
    <w:rsid w:val="00800F50"/>
    <w:rsid w:val="00801150"/>
    <w:rsid w:val="00801274"/>
    <w:rsid w:val="00801422"/>
    <w:rsid w:val="0080154C"/>
    <w:rsid w:val="00801B17"/>
    <w:rsid w:val="00801FDA"/>
    <w:rsid w:val="008021F7"/>
    <w:rsid w:val="00802719"/>
    <w:rsid w:val="00802815"/>
    <w:rsid w:val="00802880"/>
    <w:rsid w:val="00802965"/>
    <w:rsid w:val="00802CCB"/>
    <w:rsid w:val="00802F1D"/>
    <w:rsid w:val="00803684"/>
    <w:rsid w:val="00803869"/>
    <w:rsid w:val="00803ADD"/>
    <w:rsid w:val="00803B53"/>
    <w:rsid w:val="00803FB4"/>
    <w:rsid w:val="0080407E"/>
    <w:rsid w:val="00804106"/>
    <w:rsid w:val="008043E3"/>
    <w:rsid w:val="008047A3"/>
    <w:rsid w:val="00804EB0"/>
    <w:rsid w:val="00805556"/>
    <w:rsid w:val="008055E4"/>
    <w:rsid w:val="00805700"/>
    <w:rsid w:val="0080570A"/>
    <w:rsid w:val="00805799"/>
    <w:rsid w:val="00805C94"/>
    <w:rsid w:val="0080606A"/>
    <w:rsid w:val="00806102"/>
    <w:rsid w:val="00806115"/>
    <w:rsid w:val="00806215"/>
    <w:rsid w:val="00806663"/>
    <w:rsid w:val="00806914"/>
    <w:rsid w:val="00806C58"/>
    <w:rsid w:val="00806F0D"/>
    <w:rsid w:val="00806F20"/>
    <w:rsid w:val="00807362"/>
    <w:rsid w:val="00807D29"/>
    <w:rsid w:val="00807D9A"/>
    <w:rsid w:val="0081005B"/>
    <w:rsid w:val="0081048D"/>
    <w:rsid w:val="00810542"/>
    <w:rsid w:val="008105C0"/>
    <w:rsid w:val="00810B6C"/>
    <w:rsid w:val="00810FCB"/>
    <w:rsid w:val="0081107E"/>
    <w:rsid w:val="0081121C"/>
    <w:rsid w:val="00811BFE"/>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6020"/>
    <w:rsid w:val="00816045"/>
    <w:rsid w:val="00816A86"/>
    <w:rsid w:val="00816B3C"/>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354"/>
    <w:rsid w:val="00823829"/>
    <w:rsid w:val="008239C1"/>
    <w:rsid w:val="00823A4F"/>
    <w:rsid w:val="008240B4"/>
    <w:rsid w:val="00824724"/>
    <w:rsid w:val="00824786"/>
    <w:rsid w:val="0082488E"/>
    <w:rsid w:val="00824891"/>
    <w:rsid w:val="008249A0"/>
    <w:rsid w:val="00824A62"/>
    <w:rsid w:val="00824E7D"/>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A6"/>
    <w:rsid w:val="008268C4"/>
    <w:rsid w:val="00826BAE"/>
    <w:rsid w:val="00826C2C"/>
    <w:rsid w:val="00826CDF"/>
    <w:rsid w:val="00826D7D"/>
    <w:rsid w:val="008275D8"/>
    <w:rsid w:val="0082789B"/>
    <w:rsid w:val="00827A45"/>
    <w:rsid w:val="008300CA"/>
    <w:rsid w:val="0083016E"/>
    <w:rsid w:val="00830570"/>
    <w:rsid w:val="00830789"/>
    <w:rsid w:val="008307BA"/>
    <w:rsid w:val="00830CA1"/>
    <w:rsid w:val="00830DA9"/>
    <w:rsid w:val="00831354"/>
    <w:rsid w:val="008316D3"/>
    <w:rsid w:val="00831988"/>
    <w:rsid w:val="00831B94"/>
    <w:rsid w:val="00831FE7"/>
    <w:rsid w:val="00832098"/>
    <w:rsid w:val="008324F2"/>
    <w:rsid w:val="008327E8"/>
    <w:rsid w:val="00832804"/>
    <w:rsid w:val="00832A7A"/>
    <w:rsid w:val="00832BDF"/>
    <w:rsid w:val="00832E1E"/>
    <w:rsid w:val="00833026"/>
    <w:rsid w:val="008330B4"/>
    <w:rsid w:val="00833383"/>
    <w:rsid w:val="00833518"/>
    <w:rsid w:val="0083354F"/>
    <w:rsid w:val="00833B39"/>
    <w:rsid w:val="00833B97"/>
    <w:rsid w:val="00833CF5"/>
    <w:rsid w:val="00833D30"/>
    <w:rsid w:val="00834131"/>
    <w:rsid w:val="00834366"/>
    <w:rsid w:val="0083453F"/>
    <w:rsid w:val="00834929"/>
    <w:rsid w:val="00834E76"/>
    <w:rsid w:val="0083533B"/>
    <w:rsid w:val="0083555B"/>
    <w:rsid w:val="00835624"/>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02"/>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C04"/>
    <w:rsid w:val="00850016"/>
    <w:rsid w:val="0085015D"/>
    <w:rsid w:val="008504BB"/>
    <w:rsid w:val="008506E7"/>
    <w:rsid w:val="0085079E"/>
    <w:rsid w:val="00851196"/>
    <w:rsid w:val="008512CA"/>
    <w:rsid w:val="00851609"/>
    <w:rsid w:val="00851629"/>
    <w:rsid w:val="00851766"/>
    <w:rsid w:val="0085197A"/>
    <w:rsid w:val="008523C1"/>
    <w:rsid w:val="00852510"/>
    <w:rsid w:val="00852CF4"/>
    <w:rsid w:val="00852F54"/>
    <w:rsid w:val="0085322D"/>
    <w:rsid w:val="00853651"/>
    <w:rsid w:val="00853A74"/>
    <w:rsid w:val="00853B81"/>
    <w:rsid w:val="00854014"/>
    <w:rsid w:val="00854658"/>
    <w:rsid w:val="00854791"/>
    <w:rsid w:val="00854D27"/>
    <w:rsid w:val="00854E14"/>
    <w:rsid w:val="008551B1"/>
    <w:rsid w:val="008556F8"/>
    <w:rsid w:val="00855759"/>
    <w:rsid w:val="00855E7D"/>
    <w:rsid w:val="00855F6C"/>
    <w:rsid w:val="0085643D"/>
    <w:rsid w:val="0085654F"/>
    <w:rsid w:val="0085668D"/>
    <w:rsid w:val="008566F0"/>
    <w:rsid w:val="00856915"/>
    <w:rsid w:val="008570DC"/>
    <w:rsid w:val="0085739D"/>
    <w:rsid w:val="008574DC"/>
    <w:rsid w:val="00857823"/>
    <w:rsid w:val="008579C3"/>
    <w:rsid w:val="00857A3A"/>
    <w:rsid w:val="008600F4"/>
    <w:rsid w:val="00860426"/>
    <w:rsid w:val="0086057D"/>
    <w:rsid w:val="00860689"/>
    <w:rsid w:val="008607B0"/>
    <w:rsid w:val="00860A24"/>
    <w:rsid w:val="00860BFF"/>
    <w:rsid w:val="008612FB"/>
    <w:rsid w:val="0086137C"/>
    <w:rsid w:val="008614A2"/>
    <w:rsid w:val="00861865"/>
    <w:rsid w:val="00861890"/>
    <w:rsid w:val="00861EB0"/>
    <w:rsid w:val="00861F34"/>
    <w:rsid w:val="00862339"/>
    <w:rsid w:val="008625E8"/>
    <w:rsid w:val="00862632"/>
    <w:rsid w:val="00862AFA"/>
    <w:rsid w:val="00862BBA"/>
    <w:rsid w:val="00862C31"/>
    <w:rsid w:val="00862D5D"/>
    <w:rsid w:val="00862E16"/>
    <w:rsid w:val="00862F60"/>
    <w:rsid w:val="00862F72"/>
    <w:rsid w:val="00862F97"/>
    <w:rsid w:val="00863A03"/>
    <w:rsid w:val="00863A9D"/>
    <w:rsid w:val="00863F96"/>
    <w:rsid w:val="008641E7"/>
    <w:rsid w:val="00864665"/>
    <w:rsid w:val="0086487A"/>
    <w:rsid w:val="00864AE8"/>
    <w:rsid w:val="00864C1C"/>
    <w:rsid w:val="00864F0A"/>
    <w:rsid w:val="00865E78"/>
    <w:rsid w:val="00866248"/>
    <w:rsid w:val="008663D3"/>
    <w:rsid w:val="008665BF"/>
    <w:rsid w:val="00866C7C"/>
    <w:rsid w:val="00866D34"/>
    <w:rsid w:val="00866DD6"/>
    <w:rsid w:val="008672A7"/>
    <w:rsid w:val="008678D8"/>
    <w:rsid w:val="0086793B"/>
    <w:rsid w:val="00867CA2"/>
    <w:rsid w:val="00867E8C"/>
    <w:rsid w:val="0087000E"/>
    <w:rsid w:val="008703E5"/>
    <w:rsid w:val="008704F5"/>
    <w:rsid w:val="00870642"/>
    <w:rsid w:val="008706CE"/>
    <w:rsid w:val="00870740"/>
    <w:rsid w:val="00870CB3"/>
    <w:rsid w:val="00870D35"/>
    <w:rsid w:val="00870EFA"/>
    <w:rsid w:val="00870FE5"/>
    <w:rsid w:val="00871061"/>
    <w:rsid w:val="0087148F"/>
    <w:rsid w:val="00871579"/>
    <w:rsid w:val="00871A72"/>
    <w:rsid w:val="00871B26"/>
    <w:rsid w:val="00871DC5"/>
    <w:rsid w:val="00871E38"/>
    <w:rsid w:val="00872429"/>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745"/>
    <w:rsid w:val="00875B72"/>
    <w:rsid w:val="00875F6B"/>
    <w:rsid w:val="008760A1"/>
    <w:rsid w:val="008760DE"/>
    <w:rsid w:val="00876226"/>
    <w:rsid w:val="008763DB"/>
    <w:rsid w:val="0087641A"/>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488D"/>
    <w:rsid w:val="00884AE8"/>
    <w:rsid w:val="00884D5F"/>
    <w:rsid w:val="00884E4F"/>
    <w:rsid w:val="00884E5A"/>
    <w:rsid w:val="008852AE"/>
    <w:rsid w:val="008858EE"/>
    <w:rsid w:val="00885957"/>
    <w:rsid w:val="00885D45"/>
    <w:rsid w:val="00885E23"/>
    <w:rsid w:val="00885E60"/>
    <w:rsid w:val="008861E6"/>
    <w:rsid w:val="008866CC"/>
    <w:rsid w:val="0088712F"/>
    <w:rsid w:val="0088742B"/>
    <w:rsid w:val="008876D8"/>
    <w:rsid w:val="008876EE"/>
    <w:rsid w:val="00887875"/>
    <w:rsid w:val="008907AD"/>
    <w:rsid w:val="008907EE"/>
    <w:rsid w:val="008910D2"/>
    <w:rsid w:val="008916BA"/>
    <w:rsid w:val="00891B12"/>
    <w:rsid w:val="00892042"/>
    <w:rsid w:val="008923A6"/>
    <w:rsid w:val="0089245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511"/>
    <w:rsid w:val="00894F83"/>
    <w:rsid w:val="008958C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001"/>
    <w:rsid w:val="008A22A9"/>
    <w:rsid w:val="008A2465"/>
    <w:rsid w:val="008A29D7"/>
    <w:rsid w:val="008A2D44"/>
    <w:rsid w:val="008A2E21"/>
    <w:rsid w:val="008A2EAC"/>
    <w:rsid w:val="008A36A9"/>
    <w:rsid w:val="008A3A7F"/>
    <w:rsid w:val="008A4044"/>
    <w:rsid w:val="008A4047"/>
    <w:rsid w:val="008A4927"/>
    <w:rsid w:val="008A4DCA"/>
    <w:rsid w:val="008A5E68"/>
    <w:rsid w:val="008A62BB"/>
    <w:rsid w:val="008A63DC"/>
    <w:rsid w:val="008A6C21"/>
    <w:rsid w:val="008A6F8A"/>
    <w:rsid w:val="008A7165"/>
    <w:rsid w:val="008A74DD"/>
    <w:rsid w:val="008A767D"/>
    <w:rsid w:val="008B0518"/>
    <w:rsid w:val="008B0558"/>
    <w:rsid w:val="008B0609"/>
    <w:rsid w:val="008B1421"/>
    <w:rsid w:val="008B14CA"/>
    <w:rsid w:val="008B1AC3"/>
    <w:rsid w:val="008B1B0B"/>
    <w:rsid w:val="008B1E4E"/>
    <w:rsid w:val="008B2031"/>
    <w:rsid w:val="008B2890"/>
    <w:rsid w:val="008B3977"/>
    <w:rsid w:val="008B3B31"/>
    <w:rsid w:val="008B48BE"/>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7E7"/>
    <w:rsid w:val="008C0950"/>
    <w:rsid w:val="008C0F64"/>
    <w:rsid w:val="008C12CE"/>
    <w:rsid w:val="008C1335"/>
    <w:rsid w:val="008C13F9"/>
    <w:rsid w:val="008C25D3"/>
    <w:rsid w:val="008C2B7C"/>
    <w:rsid w:val="008C2FA3"/>
    <w:rsid w:val="008C31D9"/>
    <w:rsid w:val="008C3360"/>
    <w:rsid w:val="008C3470"/>
    <w:rsid w:val="008C37E2"/>
    <w:rsid w:val="008C4751"/>
    <w:rsid w:val="008C498F"/>
    <w:rsid w:val="008C4B86"/>
    <w:rsid w:val="008C4F20"/>
    <w:rsid w:val="008C4F98"/>
    <w:rsid w:val="008C518F"/>
    <w:rsid w:val="008C53D1"/>
    <w:rsid w:val="008C5EAC"/>
    <w:rsid w:val="008C62C2"/>
    <w:rsid w:val="008C6EB7"/>
    <w:rsid w:val="008C736F"/>
    <w:rsid w:val="008C794F"/>
    <w:rsid w:val="008C7982"/>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89"/>
    <w:rsid w:val="008E01C9"/>
    <w:rsid w:val="008E08B3"/>
    <w:rsid w:val="008E097B"/>
    <w:rsid w:val="008E0A7D"/>
    <w:rsid w:val="008E0C0E"/>
    <w:rsid w:val="008E0C93"/>
    <w:rsid w:val="008E0F1E"/>
    <w:rsid w:val="008E1123"/>
    <w:rsid w:val="008E116E"/>
    <w:rsid w:val="008E224A"/>
    <w:rsid w:val="008E23C2"/>
    <w:rsid w:val="008E23EA"/>
    <w:rsid w:val="008E2580"/>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1BB"/>
    <w:rsid w:val="008E6693"/>
    <w:rsid w:val="008E6A4B"/>
    <w:rsid w:val="008E6AD2"/>
    <w:rsid w:val="008E6BAA"/>
    <w:rsid w:val="008E7220"/>
    <w:rsid w:val="008E7312"/>
    <w:rsid w:val="008E7441"/>
    <w:rsid w:val="008E7852"/>
    <w:rsid w:val="008E7B77"/>
    <w:rsid w:val="008E7DC7"/>
    <w:rsid w:val="008E7EE6"/>
    <w:rsid w:val="008E7F08"/>
    <w:rsid w:val="008F06C0"/>
    <w:rsid w:val="008F090C"/>
    <w:rsid w:val="008F0AE6"/>
    <w:rsid w:val="008F0DA7"/>
    <w:rsid w:val="008F0DD0"/>
    <w:rsid w:val="008F0E8C"/>
    <w:rsid w:val="008F196A"/>
    <w:rsid w:val="008F199E"/>
    <w:rsid w:val="008F1EA6"/>
    <w:rsid w:val="008F2089"/>
    <w:rsid w:val="008F2598"/>
    <w:rsid w:val="008F25BB"/>
    <w:rsid w:val="008F25F4"/>
    <w:rsid w:val="008F27D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10"/>
    <w:rsid w:val="008F5049"/>
    <w:rsid w:val="008F513F"/>
    <w:rsid w:val="008F51CD"/>
    <w:rsid w:val="008F54F8"/>
    <w:rsid w:val="008F56BB"/>
    <w:rsid w:val="008F580D"/>
    <w:rsid w:val="008F60AB"/>
    <w:rsid w:val="008F657F"/>
    <w:rsid w:val="008F66C5"/>
    <w:rsid w:val="008F77D1"/>
    <w:rsid w:val="008F7839"/>
    <w:rsid w:val="008F79BE"/>
    <w:rsid w:val="009003D8"/>
    <w:rsid w:val="00900555"/>
    <w:rsid w:val="00900709"/>
    <w:rsid w:val="009007F6"/>
    <w:rsid w:val="00900ADA"/>
    <w:rsid w:val="00900CEC"/>
    <w:rsid w:val="009011A7"/>
    <w:rsid w:val="00901392"/>
    <w:rsid w:val="00901666"/>
    <w:rsid w:val="009017DF"/>
    <w:rsid w:val="00901A9A"/>
    <w:rsid w:val="00901B28"/>
    <w:rsid w:val="009020D7"/>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6A6C"/>
    <w:rsid w:val="00907107"/>
    <w:rsid w:val="0090713A"/>
    <w:rsid w:val="00907609"/>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B97"/>
    <w:rsid w:val="00913D17"/>
    <w:rsid w:val="009148FA"/>
    <w:rsid w:val="00914AC1"/>
    <w:rsid w:val="00914C50"/>
    <w:rsid w:val="00914DB6"/>
    <w:rsid w:val="009152C0"/>
    <w:rsid w:val="00915547"/>
    <w:rsid w:val="00915B56"/>
    <w:rsid w:val="009169D3"/>
    <w:rsid w:val="009169F3"/>
    <w:rsid w:val="00916D4E"/>
    <w:rsid w:val="00916E3A"/>
    <w:rsid w:val="00916E84"/>
    <w:rsid w:val="00917092"/>
    <w:rsid w:val="00917255"/>
    <w:rsid w:val="009175A6"/>
    <w:rsid w:val="009176D2"/>
    <w:rsid w:val="00917D74"/>
    <w:rsid w:val="00917EE8"/>
    <w:rsid w:val="00917F3C"/>
    <w:rsid w:val="00917FE5"/>
    <w:rsid w:val="00920143"/>
    <w:rsid w:val="009201A6"/>
    <w:rsid w:val="009208C7"/>
    <w:rsid w:val="009210C0"/>
    <w:rsid w:val="00921598"/>
    <w:rsid w:val="009215C8"/>
    <w:rsid w:val="00921659"/>
    <w:rsid w:val="00921989"/>
    <w:rsid w:val="009219C3"/>
    <w:rsid w:val="009219DF"/>
    <w:rsid w:val="00921B84"/>
    <w:rsid w:val="00921DAD"/>
    <w:rsid w:val="0092236B"/>
    <w:rsid w:val="00922656"/>
    <w:rsid w:val="0092298F"/>
    <w:rsid w:val="009229CE"/>
    <w:rsid w:val="00922D52"/>
    <w:rsid w:val="00922D5D"/>
    <w:rsid w:val="00922F15"/>
    <w:rsid w:val="00923430"/>
    <w:rsid w:val="009235DD"/>
    <w:rsid w:val="009235F8"/>
    <w:rsid w:val="0092378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83C"/>
    <w:rsid w:val="00926BEF"/>
    <w:rsid w:val="00926CA7"/>
    <w:rsid w:val="00926E80"/>
    <w:rsid w:val="009271A6"/>
    <w:rsid w:val="009275ED"/>
    <w:rsid w:val="00927734"/>
    <w:rsid w:val="00927903"/>
    <w:rsid w:val="00927A2F"/>
    <w:rsid w:val="00927D92"/>
    <w:rsid w:val="00930182"/>
    <w:rsid w:val="00930623"/>
    <w:rsid w:val="009307EE"/>
    <w:rsid w:val="00931209"/>
    <w:rsid w:val="009315B5"/>
    <w:rsid w:val="009316F3"/>
    <w:rsid w:val="00931C93"/>
    <w:rsid w:val="00931EE7"/>
    <w:rsid w:val="00931FFA"/>
    <w:rsid w:val="0093209B"/>
    <w:rsid w:val="00932343"/>
    <w:rsid w:val="00932358"/>
    <w:rsid w:val="00932599"/>
    <w:rsid w:val="009325E8"/>
    <w:rsid w:val="00932E46"/>
    <w:rsid w:val="00932F45"/>
    <w:rsid w:val="0093313A"/>
    <w:rsid w:val="00933582"/>
    <w:rsid w:val="00933A89"/>
    <w:rsid w:val="00933CB0"/>
    <w:rsid w:val="00934383"/>
    <w:rsid w:val="00934680"/>
    <w:rsid w:val="009347C7"/>
    <w:rsid w:val="00934C78"/>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67"/>
    <w:rsid w:val="00936FB9"/>
    <w:rsid w:val="00937665"/>
    <w:rsid w:val="0093783C"/>
    <w:rsid w:val="0093794C"/>
    <w:rsid w:val="009379E8"/>
    <w:rsid w:val="00937A80"/>
    <w:rsid w:val="0094012D"/>
    <w:rsid w:val="00940281"/>
    <w:rsid w:val="00940A76"/>
    <w:rsid w:val="009410CB"/>
    <w:rsid w:val="00941179"/>
    <w:rsid w:val="00941297"/>
    <w:rsid w:val="009418FF"/>
    <w:rsid w:val="00941A7E"/>
    <w:rsid w:val="00941B16"/>
    <w:rsid w:val="00941C63"/>
    <w:rsid w:val="009421F5"/>
    <w:rsid w:val="009423C7"/>
    <w:rsid w:val="0094265D"/>
    <w:rsid w:val="00942B90"/>
    <w:rsid w:val="00942EFF"/>
    <w:rsid w:val="00943052"/>
    <w:rsid w:val="009430AA"/>
    <w:rsid w:val="009432B7"/>
    <w:rsid w:val="00943460"/>
    <w:rsid w:val="009437AF"/>
    <w:rsid w:val="00943F5A"/>
    <w:rsid w:val="00944783"/>
    <w:rsid w:val="00944AB3"/>
    <w:rsid w:val="00944FA8"/>
    <w:rsid w:val="00945271"/>
    <w:rsid w:val="009456BE"/>
    <w:rsid w:val="00945891"/>
    <w:rsid w:val="00945E56"/>
    <w:rsid w:val="00945E6F"/>
    <w:rsid w:val="0094615A"/>
    <w:rsid w:val="00946200"/>
    <w:rsid w:val="009468E8"/>
    <w:rsid w:val="00946B79"/>
    <w:rsid w:val="00946BE6"/>
    <w:rsid w:val="0094742F"/>
    <w:rsid w:val="0094743E"/>
    <w:rsid w:val="009474E7"/>
    <w:rsid w:val="00947826"/>
    <w:rsid w:val="00947931"/>
    <w:rsid w:val="0095000E"/>
    <w:rsid w:val="009507F4"/>
    <w:rsid w:val="00950FC8"/>
    <w:rsid w:val="0095120C"/>
    <w:rsid w:val="00951513"/>
    <w:rsid w:val="0095166A"/>
    <w:rsid w:val="00951703"/>
    <w:rsid w:val="00951927"/>
    <w:rsid w:val="009519C6"/>
    <w:rsid w:val="00951DD8"/>
    <w:rsid w:val="00952171"/>
    <w:rsid w:val="009527EC"/>
    <w:rsid w:val="00952855"/>
    <w:rsid w:val="009529DE"/>
    <w:rsid w:val="00952B8B"/>
    <w:rsid w:val="00952DE7"/>
    <w:rsid w:val="0095307F"/>
    <w:rsid w:val="00953269"/>
    <w:rsid w:val="00954C39"/>
    <w:rsid w:val="00954F2E"/>
    <w:rsid w:val="0095547E"/>
    <w:rsid w:val="00955795"/>
    <w:rsid w:val="009563C5"/>
    <w:rsid w:val="00956BE6"/>
    <w:rsid w:val="00956DCB"/>
    <w:rsid w:val="00956F5D"/>
    <w:rsid w:val="0095721C"/>
    <w:rsid w:val="009572BF"/>
    <w:rsid w:val="00957407"/>
    <w:rsid w:val="0095793C"/>
    <w:rsid w:val="00957F6F"/>
    <w:rsid w:val="0096000F"/>
    <w:rsid w:val="009601BA"/>
    <w:rsid w:val="00960315"/>
    <w:rsid w:val="00960CBA"/>
    <w:rsid w:val="00961007"/>
    <w:rsid w:val="00961114"/>
    <w:rsid w:val="009611A0"/>
    <w:rsid w:val="009611DF"/>
    <w:rsid w:val="00961697"/>
    <w:rsid w:val="009616B4"/>
    <w:rsid w:val="00961ABD"/>
    <w:rsid w:val="00962626"/>
    <w:rsid w:val="00962725"/>
    <w:rsid w:val="009629A1"/>
    <w:rsid w:val="009629C7"/>
    <w:rsid w:val="00962C8B"/>
    <w:rsid w:val="009634D8"/>
    <w:rsid w:val="00963529"/>
    <w:rsid w:val="0096352C"/>
    <w:rsid w:val="00964433"/>
    <w:rsid w:val="00964470"/>
    <w:rsid w:val="009644CF"/>
    <w:rsid w:val="0096468B"/>
    <w:rsid w:val="00964765"/>
    <w:rsid w:val="00964B5B"/>
    <w:rsid w:val="00964BA0"/>
    <w:rsid w:val="00964F70"/>
    <w:rsid w:val="009653A1"/>
    <w:rsid w:val="00965450"/>
    <w:rsid w:val="009656C4"/>
    <w:rsid w:val="00965A76"/>
    <w:rsid w:val="0096609C"/>
    <w:rsid w:val="00966338"/>
    <w:rsid w:val="00966379"/>
    <w:rsid w:val="00966516"/>
    <w:rsid w:val="00966F19"/>
    <w:rsid w:val="00967205"/>
    <w:rsid w:val="009672C0"/>
    <w:rsid w:val="00967315"/>
    <w:rsid w:val="009673B1"/>
    <w:rsid w:val="0096768B"/>
    <w:rsid w:val="0096768C"/>
    <w:rsid w:val="009677B9"/>
    <w:rsid w:val="00967A19"/>
    <w:rsid w:val="00967BC2"/>
    <w:rsid w:val="00967EF0"/>
    <w:rsid w:val="0097057B"/>
    <w:rsid w:val="00970630"/>
    <w:rsid w:val="00970850"/>
    <w:rsid w:val="00970967"/>
    <w:rsid w:val="00970A2D"/>
    <w:rsid w:val="00970B0E"/>
    <w:rsid w:val="00970C07"/>
    <w:rsid w:val="00970CF0"/>
    <w:rsid w:val="00970F16"/>
    <w:rsid w:val="00970F54"/>
    <w:rsid w:val="00970FB7"/>
    <w:rsid w:val="00971398"/>
    <w:rsid w:val="009719F2"/>
    <w:rsid w:val="00971E6C"/>
    <w:rsid w:val="00972683"/>
    <w:rsid w:val="009727F2"/>
    <w:rsid w:val="009728C9"/>
    <w:rsid w:val="0097323A"/>
    <w:rsid w:val="009733EE"/>
    <w:rsid w:val="009733FD"/>
    <w:rsid w:val="00973478"/>
    <w:rsid w:val="00973B21"/>
    <w:rsid w:val="00974082"/>
    <w:rsid w:val="0097412C"/>
    <w:rsid w:val="009741E0"/>
    <w:rsid w:val="0097476D"/>
    <w:rsid w:val="00975616"/>
    <w:rsid w:val="0097591C"/>
    <w:rsid w:val="009759F7"/>
    <w:rsid w:val="00975A07"/>
    <w:rsid w:val="00975A69"/>
    <w:rsid w:val="00975F3E"/>
    <w:rsid w:val="00975FEA"/>
    <w:rsid w:val="0097614A"/>
    <w:rsid w:val="00976885"/>
    <w:rsid w:val="00976AB3"/>
    <w:rsid w:val="00976B7C"/>
    <w:rsid w:val="00976BE8"/>
    <w:rsid w:val="00976D42"/>
    <w:rsid w:val="009773D6"/>
    <w:rsid w:val="00977505"/>
    <w:rsid w:val="00977A24"/>
    <w:rsid w:val="00980006"/>
    <w:rsid w:val="0098031F"/>
    <w:rsid w:val="0098059D"/>
    <w:rsid w:val="009805BB"/>
    <w:rsid w:val="00980795"/>
    <w:rsid w:val="00980A95"/>
    <w:rsid w:val="00980D3B"/>
    <w:rsid w:val="00981011"/>
    <w:rsid w:val="009815E0"/>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425"/>
    <w:rsid w:val="00985697"/>
    <w:rsid w:val="009857CF"/>
    <w:rsid w:val="00985850"/>
    <w:rsid w:val="00985A8C"/>
    <w:rsid w:val="00986215"/>
    <w:rsid w:val="009863E4"/>
    <w:rsid w:val="009867DE"/>
    <w:rsid w:val="00986D36"/>
    <w:rsid w:val="009874BF"/>
    <w:rsid w:val="00987AA6"/>
    <w:rsid w:val="00987BC9"/>
    <w:rsid w:val="00987E16"/>
    <w:rsid w:val="00990389"/>
    <w:rsid w:val="009906F5"/>
    <w:rsid w:val="009909CD"/>
    <w:rsid w:val="00990B05"/>
    <w:rsid w:val="00990BAC"/>
    <w:rsid w:val="00990E47"/>
    <w:rsid w:val="009914B2"/>
    <w:rsid w:val="009919E8"/>
    <w:rsid w:val="00991BFC"/>
    <w:rsid w:val="00991F02"/>
    <w:rsid w:val="0099216D"/>
    <w:rsid w:val="009922C3"/>
    <w:rsid w:val="00992468"/>
    <w:rsid w:val="00992883"/>
    <w:rsid w:val="009928CB"/>
    <w:rsid w:val="00992A7B"/>
    <w:rsid w:val="00992ED0"/>
    <w:rsid w:val="00992FC4"/>
    <w:rsid w:val="009933C2"/>
    <w:rsid w:val="009936AA"/>
    <w:rsid w:val="009937E4"/>
    <w:rsid w:val="00993925"/>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325"/>
    <w:rsid w:val="00997671"/>
    <w:rsid w:val="00997D01"/>
    <w:rsid w:val="009A0025"/>
    <w:rsid w:val="009A0184"/>
    <w:rsid w:val="009A0386"/>
    <w:rsid w:val="009A04D6"/>
    <w:rsid w:val="009A0756"/>
    <w:rsid w:val="009A086E"/>
    <w:rsid w:val="009A1046"/>
    <w:rsid w:val="009A11A8"/>
    <w:rsid w:val="009A129C"/>
    <w:rsid w:val="009A1362"/>
    <w:rsid w:val="009A1389"/>
    <w:rsid w:val="009A1D1C"/>
    <w:rsid w:val="009A1EB0"/>
    <w:rsid w:val="009A2776"/>
    <w:rsid w:val="009A28FA"/>
    <w:rsid w:val="009A2D7D"/>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7E3"/>
    <w:rsid w:val="009A7E0E"/>
    <w:rsid w:val="009B0124"/>
    <w:rsid w:val="009B0343"/>
    <w:rsid w:val="009B0588"/>
    <w:rsid w:val="009B096A"/>
    <w:rsid w:val="009B09CB"/>
    <w:rsid w:val="009B0D30"/>
    <w:rsid w:val="009B0E12"/>
    <w:rsid w:val="009B16D9"/>
    <w:rsid w:val="009B16EF"/>
    <w:rsid w:val="009B1F22"/>
    <w:rsid w:val="009B1F6B"/>
    <w:rsid w:val="009B1F91"/>
    <w:rsid w:val="009B20E7"/>
    <w:rsid w:val="009B2165"/>
    <w:rsid w:val="009B228F"/>
    <w:rsid w:val="009B22AD"/>
    <w:rsid w:val="009B2303"/>
    <w:rsid w:val="009B28D7"/>
    <w:rsid w:val="009B2A58"/>
    <w:rsid w:val="009B32E2"/>
    <w:rsid w:val="009B35A1"/>
    <w:rsid w:val="009B388B"/>
    <w:rsid w:val="009B3B8D"/>
    <w:rsid w:val="009B3CA1"/>
    <w:rsid w:val="009B3DDB"/>
    <w:rsid w:val="009B3E69"/>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3F"/>
    <w:rsid w:val="009B707C"/>
    <w:rsid w:val="009B729D"/>
    <w:rsid w:val="009B735A"/>
    <w:rsid w:val="009B74F6"/>
    <w:rsid w:val="009B784C"/>
    <w:rsid w:val="009C056C"/>
    <w:rsid w:val="009C063F"/>
    <w:rsid w:val="009C06FE"/>
    <w:rsid w:val="009C0A69"/>
    <w:rsid w:val="009C0C28"/>
    <w:rsid w:val="009C0C94"/>
    <w:rsid w:val="009C0F77"/>
    <w:rsid w:val="009C104A"/>
    <w:rsid w:val="009C1136"/>
    <w:rsid w:val="009C148C"/>
    <w:rsid w:val="009C2064"/>
    <w:rsid w:val="009C232F"/>
    <w:rsid w:val="009C2CAB"/>
    <w:rsid w:val="009C2D8B"/>
    <w:rsid w:val="009C3052"/>
    <w:rsid w:val="009C30D5"/>
    <w:rsid w:val="009C321E"/>
    <w:rsid w:val="009C343D"/>
    <w:rsid w:val="009C36F9"/>
    <w:rsid w:val="009C372F"/>
    <w:rsid w:val="009C3CB4"/>
    <w:rsid w:val="009C3CDE"/>
    <w:rsid w:val="009C48A6"/>
    <w:rsid w:val="009C52AE"/>
    <w:rsid w:val="009C5357"/>
    <w:rsid w:val="009C53D3"/>
    <w:rsid w:val="009C55EF"/>
    <w:rsid w:val="009C56F4"/>
    <w:rsid w:val="009C5AE7"/>
    <w:rsid w:val="009C5BE2"/>
    <w:rsid w:val="009C5CE8"/>
    <w:rsid w:val="009C6508"/>
    <w:rsid w:val="009C6C06"/>
    <w:rsid w:val="009C6F2B"/>
    <w:rsid w:val="009C700C"/>
    <w:rsid w:val="009C70BC"/>
    <w:rsid w:val="009C7356"/>
    <w:rsid w:val="009C7473"/>
    <w:rsid w:val="009C7554"/>
    <w:rsid w:val="009C755F"/>
    <w:rsid w:val="009C7DEF"/>
    <w:rsid w:val="009D01DC"/>
    <w:rsid w:val="009D0338"/>
    <w:rsid w:val="009D04D9"/>
    <w:rsid w:val="009D05CF"/>
    <w:rsid w:val="009D0A2B"/>
    <w:rsid w:val="009D0B9F"/>
    <w:rsid w:val="009D0CE8"/>
    <w:rsid w:val="009D0CF0"/>
    <w:rsid w:val="009D10DC"/>
    <w:rsid w:val="009D11D2"/>
    <w:rsid w:val="009D1653"/>
    <w:rsid w:val="009D19C0"/>
    <w:rsid w:val="009D1C19"/>
    <w:rsid w:val="009D2003"/>
    <w:rsid w:val="009D294F"/>
    <w:rsid w:val="009D316E"/>
    <w:rsid w:val="009D31B6"/>
    <w:rsid w:val="009D3297"/>
    <w:rsid w:val="009D32BD"/>
    <w:rsid w:val="009D35B9"/>
    <w:rsid w:val="009D3CFD"/>
    <w:rsid w:val="009D3F02"/>
    <w:rsid w:val="009D4043"/>
    <w:rsid w:val="009D4371"/>
    <w:rsid w:val="009D44FF"/>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A1E"/>
    <w:rsid w:val="009E0E75"/>
    <w:rsid w:val="009E0EAC"/>
    <w:rsid w:val="009E12E6"/>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912"/>
    <w:rsid w:val="009E3A56"/>
    <w:rsid w:val="009E3BA0"/>
    <w:rsid w:val="009E3BD9"/>
    <w:rsid w:val="009E42D8"/>
    <w:rsid w:val="009E440B"/>
    <w:rsid w:val="009E44EF"/>
    <w:rsid w:val="009E4C73"/>
    <w:rsid w:val="009E4DE8"/>
    <w:rsid w:val="009E566B"/>
    <w:rsid w:val="009E56FE"/>
    <w:rsid w:val="009E5D0E"/>
    <w:rsid w:val="009E6AD6"/>
    <w:rsid w:val="009E6FA6"/>
    <w:rsid w:val="009E7272"/>
    <w:rsid w:val="009E737A"/>
    <w:rsid w:val="009E7460"/>
    <w:rsid w:val="009E7777"/>
    <w:rsid w:val="009E7A24"/>
    <w:rsid w:val="009F0D86"/>
    <w:rsid w:val="009F1081"/>
    <w:rsid w:val="009F12CB"/>
    <w:rsid w:val="009F139E"/>
    <w:rsid w:val="009F1525"/>
    <w:rsid w:val="009F1688"/>
    <w:rsid w:val="009F191E"/>
    <w:rsid w:val="009F19AD"/>
    <w:rsid w:val="009F1DE4"/>
    <w:rsid w:val="009F2405"/>
    <w:rsid w:val="009F27FB"/>
    <w:rsid w:val="009F2AC3"/>
    <w:rsid w:val="009F2BB2"/>
    <w:rsid w:val="009F2CF2"/>
    <w:rsid w:val="009F2F6D"/>
    <w:rsid w:val="009F33F5"/>
    <w:rsid w:val="009F3B31"/>
    <w:rsid w:val="009F40D8"/>
    <w:rsid w:val="009F430F"/>
    <w:rsid w:val="009F4B33"/>
    <w:rsid w:val="009F4DAF"/>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CE9"/>
    <w:rsid w:val="00A00012"/>
    <w:rsid w:val="00A005C1"/>
    <w:rsid w:val="00A012AE"/>
    <w:rsid w:val="00A01D53"/>
    <w:rsid w:val="00A020A9"/>
    <w:rsid w:val="00A02100"/>
    <w:rsid w:val="00A02267"/>
    <w:rsid w:val="00A0236A"/>
    <w:rsid w:val="00A02B80"/>
    <w:rsid w:val="00A02C16"/>
    <w:rsid w:val="00A02D37"/>
    <w:rsid w:val="00A02EBD"/>
    <w:rsid w:val="00A02FE3"/>
    <w:rsid w:val="00A036EF"/>
    <w:rsid w:val="00A03746"/>
    <w:rsid w:val="00A038FF"/>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079FB"/>
    <w:rsid w:val="00A10167"/>
    <w:rsid w:val="00A101A7"/>
    <w:rsid w:val="00A10326"/>
    <w:rsid w:val="00A1083B"/>
    <w:rsid w:val="00A10A38"/>
    <w:rsid w:val="00A1108B"/>
    <w:rsid w:val="00A11354"/>
    <w:rsid w:val="00A1152C"/>
    <w:rsid w:val="00A126CC"/>
    <w:rsid w:val="00A127A9"/>
    <w:rsid w:val="00A12AB1"/>
    <w:rsid w:val="00A12D94"/>
    <w:rsid w:val="00A12FBC"/>
    <w:rsid w:val="00A12FD2"/>
    <w:rsid w:val="00A13BB0"/>
    <w:rsid w:val="00A13DE2"/>
    <w:rsid w:val="00A13FFC"/>
    <w:rsid w:val="00A143A7"/>
    <w:rsid w:val="00A14513"/>
    <w:rsid w:val="00A14904"/>
    <w:rsid w:val="00A14945"/>
    <w:rsid w:val="00A14980"/>
    <w:rsid w:val="00A14DF0"/>
    <w:rsid w:val="00A14F07"/>
    <w:rsid w:val="00A15333"/>
    <w:rsid w:val="00A158AA"/>
    <w:rsid w:val="00A158E5"/>
    <w:rsid w:val="00A15DA6"/>
    <w:rsid w:val="00A15F25"/>
    <w:rsid w:val="00A163BB"/>
    <w:rsid w:val="00A16711"/>
    <w:rsid w:val="00A16E32"/>
    <w:rsid w:val="00A171DF"/>
    <w:rsid w:val="00A1791A"/>
    <w:rsid w:val="00A179B1"/>
    <w:rsid w:val="00A17CAC"/>
    <w:rsid w:val="00A20448"/>
    <w:rsid w:val="00A20463"/>
    <w:rsid w:val="00A20DEA"/>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D4"/>
    <w:rsid w:val="00A263C3"/>
    <w:rsid w:val="00A2644B"/>
    <w:rsid w:val="00A268E1"/>
    <w:rsid w:val="00A26906"/>
    <w:rsid w:val="00A26A64"/>
    <w:rsid w:val="00A26BED"/>
    <w:rsid w:val="00A26E2D"/>
    <w:rsid w:val="00A27113"/>
    <w:rsid w:val="00A27320"/>
    <w:rsid w:val="00A2747F"/>
    <w:rsid w:val="00A2749D"/>
    <w:rsid w:val="00A27589"/>
    <w:rsid w:val="00A278E8"/>
    <w:rsid w:val="00A27CC8"/>
    <w:rsid w:val="00A27FE7"/>
    <w:rsid w:val="00A3000B"/>
    <w:rsid w:val="00A3004C"/>
    <w:rsid w:val="00A3046B"/>
    <w:rsid w:val="00A30911"/>
    <w:rsid w:val="00A30CE6"/>
    <w:rsid w:val="00A31008"/>
    <w:rsid w:val="00A31104"/>
    <w:rsid w:val="00A3124D"/>
    <w:rsid w:val="00A3129D"/>
    <w:rsid w:val="00A313A6"/>
    <w:rsid w:val="00A314FD"/>
    <w:rsid w:val="00A31BF3"/>
    <w:rsid w:val="00A31E23"/>
    <w:rsid w:val="00A32076"/>
    <w:rsid w:val="00A321C4"/>
    <w:rsid w:val="00A32352"/>
    <w:rsid w:val="00A327CC"/>
    <w:rsid w:val="00A32EA3"/>
    <w:rsid w:val="00A33144"/>
    <w:rsid w:val="00A33588"/>
    <w:rsid w:val="00A33643"/>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565"/>
    <w:rsid w:val="00A35586"/>
    <w:rsid w:val="00A355B6"/>
    <w:rsid w:val="00A35643"/>
    <w:rsid w:val="00A356C5"/>
    <w:rsid w:val="00A357F7"/>
    <w:rsid w:val="00A358C4"/>
    <w:rsid w:val="00A35971"/>
    <w:rsid w:val="00A35DA1"/>
    <w:rsid w:val="00A35F37"/>
    <w:rsid w:val="00A361BA"/>
    <w:rsid w:val="00A36421"/>
    <w:rsid w:val="00A365B1"/>
    <w:rsid w:val="00A368BC"/>
    <w:rsid w:val="00A369AA"/>
    <w:rsid w:val="00A36A2A"/>
    <w:rsid w:val="00A36BAF"/>
    <w:rsid w:val="00A37223"/>
    <w:rsid w:val="00A3747E"/>
    <w:rsid w:val="00A374AD"/>
    <w:rsid w:val="00A3777F"/>
    <w:rsid w:val="00A377AD"/>
    <w:rsid w:val="00A37ABF"/>
    <w:rsid w:val="00A37F89"/>
    <w:rsid w:val="00A37F90"/>
    <w:rsid w:val="00A40002"/>
    <w:rsid w:val="00A4031A"/>
    <w:rsid w:val="00A40386"/>
    <w:rsid w:val="00A40511"/>
    <w:rsid w:val="00A40666"/>
    <w:rsid w:val="00A40849"/>
    <w:rsid w:val="00A409B9"/>
    <w:rsid w:val="00A40A40"/>
    <w:rsid w:val="00A40C66"/>
    <w:rsid w:val="00A40D91"/>
    <w:rsid w:val="00A412F9"/>
    <w:rsid w:val="00A41C09"/>
    <w:rsid w:val="00A41C92"/>
    <w:rsid w:val="00A41DD4"/>
    <w:rsid w:val="00A42003"/>
    <w:rsid w:val="00A42154"/>
    <w:rsid w:val="00A4222C"/>
    <w:rsid w:val="00A42329"/>
    <w:rsid w:val="00A4242C"/>
    <w:rsid w:val="00A42815"/>
    <w:rsid w:val="00A4310F"/>
    <w:rsid w:val="00A4328B"/>
    <w:rsid w:val="00A438B2"/>
    <w:rsid w:val="00A438BE"/>
    <w:rsid w:val="00A441FE"/>
    <w:rsid w:val="00A44959"/>
    <w:rsid w:val="00A44C1C"/>
    <w:rsid w:val="00A44D06"/>
    <w:rsid w:val="00A44D10"/>
    <w:rsid w:val="00A44DC2"/>
    <w:rsid w:val="00A44E0D"/>
    <w:rsid w:val="00A451A5"/>
    <w:rsid w:val="00A458CE"/>
    <w:rsid w:val="00A45B21"/>
    <w:rsid w:val="00A45B61"/>
    <w:rsid w:val="00A45F95"/>
    <w:rsid w:val="00A4609F"/>
    <w:rsid w:val="00A4691F"/>
    <w:rsid w:val="00A46921"/>
    <w:rsid w:val="00A46A80"/>
    <w:rsid w:val="00A46DCB"/>
    <w:rsid w:val="00A46F17"/>
    <w:rsid w:val="00A46FA5"/>
    <w:rsid w:val="00A46FA7"/>
    <w:rsid w:val="00A47144"/>
    <w:rsid w:val="00A4720E"/>
    <w:rsid w:val="00A474C1"/>
    <w:rsid w:val="00A47DFD"/>
    <w:rsid w:val="00A47E04"/>
    <w:rsid w:val="00A47F84"/>
    <w:rsid w:val="00A47FF4"/>
    <w:rsid w:val="00A50230"/>
    <w:rsid w:val="00A50A7C"/>
    <w:rsid w:val="00A5272D"/>
    <w:rsid w:val="00A52DF2"/>
    <w:rsid w:val="00A52E42"/>
    <w:rsid w:val="00A52EDE"/>
    <w:rsid w:val="00A5304D"/>
    <w:rsid w:val="00A53411"/>
    <w:rsid w:val="00A53455"/>
    <w:rsid w:val="00A535C3"/>
    <w:rsid w:val="00A537B8"/>
    <w:rsid w:val="00A539D5"/>
    <w:rsid w:val="00A53E05"/>
    <w:rsid w:val="00A54064"/>
    <w:rsid w:val="00A5429C"/>
    <w:rsid w:val="00A544AA"/>
    <w:rsid w:val="00A54515"/>
    <w:rsid w:val="00A547BF"/>
    <w:rsid w:val="00A548EB"/>
    <w:rsid w:val="00A54D53"/>
    <w:rsid w:val="00A561EA"/>
    <w:rsid w:val="00A562D0"/>
    <w:rsid w:val="00A5680C"/>
    <w:rsid w:val="00A56991"/>
    <w:rsid w:val="00A56B0A"/>
    <w:rsid w:val="00A5729F"/>
    <w:rsid w:val="00A5732F"/>
    <w:rsid w:val="00A577A4"/>
    <w:rsid w:val="00A57907"/>
    <w:rsid w:val="00A57B38"/>
    <w:rsid w:val="00A60628"/>
    <w:rsid w:val="00A6097B"/>
    <w:rsid w:val="00A60A99"/>
    <w:rsid w:val="00A60BEA"/>
    <w:rsid w:val="00A61138"/>
    <w:rsid w:val="00A611FB"/>
    <w:rsid w:val="00A6130F"/>
    <w:rsid w:val="00A616EF"/>
    <w:rsid w:val="00A617C1"/>
    <w:rsid w:val="00A61931"/>
    <w:rsid w:val="00A6217B"/>
    <w:rsid w:val="00A621AE"/>
    <w:rsid w:val="00A6233B"/>
    <w:rsid w:val="00A624B0"/>
    <w:rsid w:val="00A62886"/>
    <w:rsid w:val="00A62CFF"/>
    <w:rsid w:val="00A6318B"/>
    <w:rsid w:val="00A6321E"/>
    <w:rsid w:val="00A6360B"/>
    <w:rsid w:val="00A637B2"/>
    <w:rsid w:val="00A63855"/>
    <w:rsid w:val="00A6388C"/>
    <w:rsid w:val="00A6390D"/>
    <w:rsid w:val="00A63A1D"/>
    <w:rsid w:val="00A64221"/>
    <w:rsid w:val="00A64943"/>
    <w:rsid w:val="00A64A8B"/>
    <w:rsid w:val="00A64D8B"/>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7EB"/>
    <w:rsid w:val="00A67932"/>
    <w:rsid w:val="00A67F99"/>
    <w:rsid w:val="00A70BB5"/>
    <w:rsid w:val="00A70E98"/>
    <w:rsid w:val="00A71532"/>
    <w:rsid w:val="00A71541"/>
    <w:rsid w:val="00A715A3"/>
    <w:rsid w:val="00A718EC"/>
    <w:rsid w:val="00A71A92"/>
    <w:rsid w:val="00A71CE8"/>
    <w:rsid w:val="00A71F6C"/>
    <w:rsid w:val="00A7255C"/>
    <w:rsid w:val="00A72675"/>
    <w:rsid w:val="00A72773"/>
    <w:rsid w:val="00A72A5A"/>
    <w:rsid w:val="00A731E5"/>
    <w:rsid w:val="00A73261"/>
    <w:rsid w:val="00A732FA"/>
    <w:rsid w:val="00A73697"/>
    <w:rsid w:val="00A738D6"/>
    <w:rsid w:val="00A73B3B"/>
    <w:rsid w:val="00A73D75"/>
    <w:rsid w:val="00A73EF9"/>
    <w:rsid w:val="00A73F7B"/>
    <w:rsid w:val="00A740C1"/>
    <w:rsid w:val="00A74720"/>
    <w:rsid w:val="00A74EF8"/>
    <w:rsid w:val="00A750BC"/>
    <w:rsid w:val="00A752D3"/>
    <w:rsid w:val="00A753CB"/>
    <w:rsid w:val="00A75526"/>
    <w:rsid w:val="00A75646"/>
    <w:rsid w:val="00A75777"/>
    <w:rsid w:val="00A75A03"/>
    <w:rsid w:val="00A75A5F"/>
    <w:rsid w:val="00A75D38"/>
    <w:rsid w:val="00A7601A"/>
    <w:rsid w:val="00A76291"/>
    <w:rsid w:val="00A763B5"/>
    <w:rsid w:val="00A763B6"/>
    <w:rsid w:val="00A76696"/>
    <w:rsid w:val="00A76AD3"/>
    <w:rsid w:val="00A77453"/>
    <w:rsid w:val="00A77958"/>
    <w:rsid w:val="00A77B96"/>
    <w:rsid w:val="00A801BE"/>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88"/>
    <w:rsid w:val="00A847E3"/>
    <w:rsid w:val="00A84AE0"/>
    <w:rsid w:val="00A84B6D"/>
    <w:rsid w:val="00A84F70"/>
    <w:rsid w:val="00A852B9"/>
    <w:rsid w:val="00A86437"/>
    <w:rsid w:val="00A86B2F"/>
    <w:rsid w:val="00A86C13"/>
    <w:rsid w:val="00A86F0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233"/>
    <w:rsid w:val="00A91750"/>
    <w:rsid w:val="00A91C33"/>
    <w:rsid w:val="00A92019"/>
    <w:rsid w:val="00A92100"/>
    <w:rsid w:val="00A92584"/>
    <w:rsid w:val="00A928C4"/>
    <w:rsid w:val="00A92D07"/>
    <w:rsid w:val="00A92F1C"/>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2C9"/>
    <w:rsid w:val="00A958AF"/>
    <w:rsid w:val="00A95905"/>
    <w:rsid w:val="00A95AAA"/>
    <w:rsid w:val="00A96132"/>
    <w:rsid w:val="00A96308"/>
    <w:rsid w:val="00A96382"/>
    <w:rsid w:val="00A96AFB"/>
    <w:rsid w:val="00A96D6F"/>
    <w:rsid w:val="00A96F76"/>
    <w:rsid w:val="00A96FFB"/>
    <w:rsid w:val="00A97259"/>
    <w:rsid w:val="00A979AE"/>
    <w:rsid w:val="00A97F85"/>
    <w:rsid w:val="00AA04BC"/>
    <w:rsid w:val="00AA062B"/>
    <w:rsid w:val="00AA13AC"/>
    <w:rsid w:val="00AA1C65"/>
    <w:rsid w:val="00AA1CB5"/>
    <w:rsid w:val="00AA206A"/>
    <w:rsid w:val="00AA282E"/>
    <w:rsid w:val="00AA2988"/>
    <w:rsid w:val="00AA2C42"/>
    <w:rsid w:val="00AA2DAF"/>
    <w:rsid w:val="00AA2F30"/>
    <w:rsid w:val="00AA304C"/>
    <w:rsid w:val="00AA3149"/>
    <w:rsid w:val="00AA35DD"/>
    <w:rsid w:val="00AA35E3"/>
    <w:rsid w:val="00AA3770"/>
    <w:rsid w:val="00AA3AA2"/>
    <w:rsid w:val="00AA3D83"/>
    <w:rsid w:val="00AA4033"/>
    <w:rsid w:val="00AA405C"/>
    <w:rsid w:val="00AA416E"/>
    <w:rsid w:val="00AA4407"/>
    <w:rsid w:val="00AA45A1"/>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1BF"/>
    <w:rsid w:val="00AB1337"/>
    <w:rsid w:val="00AB13AF"/>
    <w:rsid w:val="00AB18CC"/>
    <w:rsid w:val="00AB1931"/>
    <w:rsid w:val="00AB1C2D"/>
    <w:rsid w:val="00AB21E7"/>
    <w:rsid w:val="00AB2639"/>
    <w:rsid w:val="00AB2649"/>
    <w:rsid w:val="00AB2772"/>
    <w:rsid w:val="00AB27AD"/>
    <w:rsid w:val="00AB287A"/>
    <w:rsid w:val="00AB2D36"/>
    <w:rsid w:val="00AB305C"/>
    <w:rsid w:val="00AB30DC"/>
    <w:rsid w:val="00AB315F"/>
    <w:rsid w:val="00AB3176"/>
    <w:rsid w:val="00AB33F6"/>
    <w:rsid w:val="00AB36BB"/>
    <w:rsid w:val="00AB3786"/>
    <w:rsid w:val="00AB387C"/>
    <w:rsid w:val="00AB3D9F"/>
    <w:rsid w:val="00AB4190"/>
    <w:rsid w:val="00AB4192"/>
    <w:rsid w:val="00AB4320"/>
    <w:rsid w:val="00AB470A"/>
    <w:rsid w:val="00AB47D4"/>
    <w:rsid w:val="00AB4993"/>
    <w:rsid w:val="00AB4E03"/>
    <w:rsid w:val="00AB501B"/>
    <w:rsid w:val="00AB50B7"/>
    <w:rsid w:val="00AB57F0"/>
    <w:rsid w:val="00AB59EC"/>
    <w:rsid w:val="00AB63E1"/>
    <w:rsid w:val="00AB6518"/>
    <w:rsid w:val="00AB6BEB"/>
    <w:rsid w:val="00AB7907"/>
    <w:rsid w:val="00AB7CE0"/>
    <w:rsid w:val="00AB7E5A"/>
    <w:rsid w:val="00AC04EC"/>
    <w:rsid w:val="00AC0568"/>
    <w:rsid w:val="00AC05CC"/>
    <w:rsid w:val="00AC098E"/>
    <w:rsid w:val="00AC0F3A"/>
    <w:rsid w:val="00AC1258"/>
    <w:rsid w:val="00AC2147"/>
    <w:rsid w:val="00AC23B9"/>
    <w:rsid w:val="00AC29B3"/>
    <w:rsid w:val="00AC2E2E"/>
    <w:rsid w:val="00AC354F"/>
    <w:rsid w:val="00AC3935"/>
    <w:rsid w:val="00AC3936"/>
    <w:rsid w:val="00AC396A"/>
    <w:rsid w:val="00AC3F25"/>
    <w:rsid w:val="00AC3F6E"/>
    <w:rsid w:val="00AC41BD"/>
    <w:rsid w:val="00AC428A"/>
    <w:rsid w:val="00AC4394"/>
    <w:rsid w:val="00AC44B5"/>
    <w:rsid w:val="00AC48F9"/>
    <w:rsid w:val="00AC4B34"/>
    <w:rsid w:val="00AC5936"/>
    <w:rsid w:val="00AC5A3C"/>
    <w:rsid w:val="00AC6292"/>
    <w:rsid w:val="00AC6368"/>
    <w:rsid w:val="00AC69FE"/>
    <w:rsid w:val="00AC6A07"/>
    <w:rsid w:val="00AC6A3D"/>
    <w:rsid w:val="00AC712D"/>
    <w:rsid w:val="00AC7286"/>
    <w:rsid w:val="00AC7737"/>
    <w:rsid w:val="00AD0010"/>
    <w:rsid w:val="00AD0560"/>
    <w:rsid w:val="00AD05CC"/>
    <w:rsid w:val="00AD068F"/>
    <w:rsid w:val="00AD11A0"/>
    <w:rsid w:val="00AD1349"/>
    <w:rsid w:val="00AD13B0"/>
    <w:rsid w:val="00AD1660"/>
    <w:rsid w:val="00AD1662"/>
    <w:rsid w:val="00AD16C8"/>
    <w:rsid w:val="00AD1D7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0B4"/>
    <w:rsid w:val="00AD52E1"/>
    <w:rsid w:val="00AD5306"/>
    <w:rsid w:val="00AD53B6"/>
    <w:rsid w:val="00AD578C"/>
    <w:rsid w:val="00AD58C3"/>
    <w:rsid w:val="00AD62BB"/>
    <w:rsid w:val="00AD67F7"/>
    <w:rsid w:val="00AD70C7"/>
    <w:rsid w:val="00AD70DF"/>
    <w:rsid w:val="00AD7780"/>
    <w:rsid w:val="00AD782E"/>
    <w:rsid w:val="00AD7F20"/>
    <w:rsid w:val="00AE004A"/>
    <w:rsid w:val="00AE040F"/>
    <w:rsid w:val="00AE05C4"/>
    <w:rsid w:val="00AE0C47"/>
    <w:rsid w:val="00AE0D08"/>
    <w:rsid w:val="00AE0ED6"/>
    <w:rsid w:val="00AE17F4"/>
    <w:rsid w:val="00AE1D9E"/>
    <w:rsid w:val="00AE2015"/>
    <w:rsid w:val="00AE223C"/>
    <w:rsid w:val="00AE23DB"/>
    <w:rsid w:val="00AE2896"/>
    <w:rsid w:val="00AE2CEC"/>
    <w:rsid w:val="00AE2E21"/>
    <w:rsid w:val="00AE3048"/>
    <w:rsid w:val="00AE30D5"/>
    <w:rsid w:val="00AE3839"/>
    <w:rsid w:val="00AE4211"/>
    <w:rsid w:val="00AE4434"/>
    <w:rsid w:val="00AE44E6"/>
    <w:rsid w:val="00AE457D"/>
    <w:rsid w:val="00AE4BC9"/>
    <w:rsid w:val="00AE4CFC"/>
    <w:rsid w:val="00AE4D13"/>
    <w:rsid w:val="00AE4FC0"/>
    <w:rsid w:val="00AE5464"/>
    <w:rsid w:val="00AE54A9"/>
    <w:rsid w:val="00AE5A2A"/>
    <w:rsid w:val="00AE5D08"/>
    <w:rsid w:val="00AE60F3"/>
    <w:rsid w:val="00AE61ED"/>
    <w:rsid w:val="00AE6808"/>
    <w:rsid w:val="00AE6A95"/>
    <w:rsid w:val="00AE727B"/>
    <w:rsid w:val="00AE7424"/>
    <w:rsid w:val="00AE7B53"/>
    <w:rsid w:val="00AE7C7E"/>
    <w:rsid w:val="00AE7E3E"/>
    <w:rsid w:val="00AE7F6A"/>
    <w:rsid w:val="00AF01FB"/>
    <w:rsid w:val="00AF0428"/>
    <w:rsid w:val="00AF128E"/>
    <w:rsid w:val="00AF1BAE"/>
    <w:rsid w:val="00AF1C00"/>
    <w:rsid w:val="00AF1D87"/>
    <w:rsid w:val="00AF1E22"/>
    <w:rsid w:val="00AF1FAD"/>
    <w:rsid w:val="00AF23B6"/>
    <w:rsid w:val="00AF2E47"/>
    <w:rsid w:val="00AF2FB8"/>
    <w:rsid w:val="00AF321D"/>
    <w:rsid w:val="00AF323B"/>
    <w:rsid w:val="00AF35B1"/>
    <w:rsid w:val="00AF3930"/>
    <w:rsid w:val="00AF395D"/>
    <w:rsid w:val="00AF3C75"/>
    <w:rsid w:val="00AF3E0E"/>
    <w:rsid w:val="00AF3EB3"/>
    <w:rsid w:val="00AF3FB7"/>
    <w:rsid w:val="00AF4339"/>
    <w:rsid w:val="00AF43C7"/>
    <w:rsid w:val="00AF468B"/>
    <w:rsid w:val="00AF46BF"/>
    <w:rsid w:val="00AF471E"/>
    <w:rsid w:val="00AF483B"/>
    <w:rsid w:val="00AF5606"/>
    <w:rsid w:val="00AF56BE"/>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1DD"/>
    <w:rsid w:val="00B015D2"/>
    <w:rsid w:val="00B016E3"/>
    <w:rsid w:val="00B01758"/>
    <w:rsid w:val="00B01F43"/>
    <w:rsid w:val="00B0216A"/>
    <w:rsid w:val="00B0230E"/>
    <w:rsid w:val="00B02A3D"/>
    <w:rsid w:val="00B02D67"/>
    <w:rsid w:val="00B032E6"/>
    <w:rsid w:val="00B03603"/>
    <w:rsid w:val="00B036B8"/>
    <w:rsid w:val="00B03724"/>
    <w:rsid w:val="00B03B6C"/>
    <w:rsid w:val="00B03C68"/>
    <w:rsid w:val="00B04070"/>
    <w:rsid w:val="00B046AC"/>
    <w:rsid w:val="00B0492B"/>
    <w:rsid w:val="00B04EFA"/>
    <w:rsid w:val="00B0510F"/>
    <w:rsid w:val="00B0514B"/>
    <w:rsid w:val="00B055C9"/>
    <w:rsid w:val="00B05681"/>
    <w:rsid w:val="00B056DC"/>
    <w:rsid w:val="00B0581A"/>
    <w:rsid w:val="00B05A7A"/>
    <w:rsid w:val="00B05C16"/>
    <w:rsid w:val="00B05C62"/>
    <w:rsid w:val="00B05D0C"/>
    <w:rsid w:val="00B05D54"/>
    <w:rsid w:val="00B061C9"/>
    <w:rsid w:val="00B06A75"/>
    <w:rsid w:val="00B06B8B"/>
    <w:rsid w:val="00B06C62"/>
    <w:rsid w:val="00B07534"/>
    <w:rsid w:val="00B075F2"/>
    <w:rsid w:val="00B075FB"/>
    <w:rsid w:val="00B0769E"/>
    <w:rsid w:val="00B076FB"/>
    <w:rsid w:val="00B077EB"/>
    <w:rsid w:val="00B078B5"/>
    <w:rsid w:val="00B07CFE"/>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823"/>
    <w:rsid w:val="00B13B54"/>
    <w:rsid w:val="00B13E94"/>
    <w:rsid w:val="00B14085"/>
    <w:rsid w:val="00B145E3"/>
    <w:rsid w:val="00B14A30"/>
    <w:rsid w:val="00B1510B"/>
    <w:rsid w:val="00B15543"/>
    <w:rsid w:val="00B15B46"/>
    <w:rsid w:val="00B15D59"/>
    <w:rsid w:val="00B16163"/>
    <w:rsid w:val="00B16CD9"/>
    <w:rsid w:val="00B16DF8"/>
    <w:rsid w:val="00B172CE"/>
    <w:rsid w:val="00B174F2"/>
    <w:rsid w:val="00B1768C"/>
    <w:rsid w:val="00B178E0"/>
    <w:rsid w:val="00B17DC1"/>
    <w:rsid w:val="00B17FB0"/>
    <w:rsid w:val="00B2009B"/>
    <w:rsid w:val="00B203AF"/>
    <w:rsid w:val="00B20400"/>
    <w:rsid w:val="00B207F5"/>
    <w:rsid w:val="00B20A1D"/>
    <w:rsid w:val="00B20A3F"/>
    <w:rsid w:val="00B20E81"/>
    <w:rsid w:val="00B219E1"/>
    <w:rsid w:val="00B21A18"/>
    <w:rsid w:val="00B21A56"/>
    <w:rsid w:val="00B21ACC"/>
    <w:rsid w:val="00B2254F"/>
    <w:rsid w:val="00B225A4"/>
    <w:rsid w:val="00B227EA"/>
    <w:rsid w:val="00B22D44"/>
    <w:rsid w:val="00B22FD4"/>
    <w:rsid w:val="00B232A1"/>
    <w:rsid w:val="00B233BD"/>
    <w:rsid w:val="00B24410"/>
    <w:rsid w:val="00B24758"/>
    <w:rsid w:val="00B25047"/>
    <w:rsid w:val="00B255C2"/>
    <w:rsid w:val="00B25618"/>
    <w:rsid w:val="00B256EE"/>
    <w:rsid w:val="00B25B70"/>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052"/>
    <w:rsid w:val="00B3318C"/>
    <w:rsid w:val="00B33A28"/>
    <w:rsid w:val="00B33B9C"/>
    <w:rsid w:val="00B33BA3"/>
    <w:rsid w:val="00B33F1B"/>
    <w:rsid w:val="00B34106"/>
    <w:rsid w:val="00B342D2"/>
    <w:rsid w:val="00B342DC"/>
    <w:rsid w:val="00B34947"/>
    <w:rsid w:val="00B34948"/>
    <w:rsid w:val="00B34B12"/>
    <w:rsid w:val="00B34D0A"/>
    <w:rsid w:val="00B34F0D"/>
    <w:rsid w:val="00B352E8"/>
    <w:rsid w:val="00B356AB"/>
    <w:rsid w:val="00B356F0"/>
    <w:rsid w:val="00B35ED7"/>
    <w:rsid w:val="00B35F93"/>
    <w:rsid w:val="00B36167"/>
    <w:rsid w:val="00B36413"/>
    <w:rsid w:val="00B3651B"/>
    <w:rsid w:val="00B36BBD"/>
    <w:rsid w:val="00B36D64"/>
    <w:rsid w:val="00B37025"/>
    <w:rsid w:val="00B37512"/>
    <w:rsid w:val="00B375B1"/>
    <w:rsid w:val="00B3770D"/>
    <w:rsid w:val="00B37FB0"/>
    <w:rsid w:val="00B40532"/>
    <w:rsid w:val="00B40991"/>
    <w:rsid w:val="00B40C19"/>
    <w:rsid w:val="00B40D7C"/>
    <w:rsid w:val="00B40EB8"/>
    <w:rsid w:val="00B40FFD"/>
    <w:rsid w:val="00B4102E"/>
    <w:rsid w:val="00B41030"/>
    <w:rsid w:val="00B413A8"/>
    <w:rsid w:val="00B4174B"/>
    <w:rsid w:val="00B417C4"/>
    <w:rsid w:val="00B41CC9"/>
    <w:rsid w:val="00B41D4A"/>
    <w:rsid w:val="00B41DD2"/>
    <w:rsid w:val="00B41EF4"/>
    <w:rsid w:val="00B42605"/>
    <w:rsid w:val="00B42767"/>
    <w:rsid w:val="00B42768"/>
    <w:rsid w:val="00B42F90"/>
    <w:rsid w:val="00B433C2"/>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5249"/>
    <w:rsid w:val="00B454A6"/>
    <w:rsid w:val="00B456C2"/>
    <w:rsid w:val="00B457E5"/>
    <w:rsid w:val="00B45840"/>
    <w:rsid w:val="00B45C5F"/>
    <w:rsid w:val="00B45E71"/>
    <w:rsid w:val="00B45F08"/>
    <w:rsid w:val="00B45FC7"/>
    <w:rsid w:val="00B460F8"/>
    <w:rsid w:val="00B46729"/>
    <w:rsid w:val="00B46935"/>
    <w:rsid w:val="00B46B72"/>
    <w:rsid w:val="00B46C03"/>
    <w:rsid w:val="00B46E61"/>
    <w:rsid w:val="00B47754"/>
    <w:rsid w:val="00B506F6"/>
    <w:rsid w:val="00B50B9A"/>
    <w:rsid w:val="00B5120C"/>
    <w:rsid w:val="00B52236"/>
    <w:rsid w:val="00B52366"/>
    <w:rsid w:val="00B52B2F"/>
    <w:rsid w:val="00B52C74"/>
    <w:rsid w:val="00B52D50"/>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EB5"/>
    <w:rsid w:val="00B571E8"/>
    <w:rsid w:val="00B576A9"/>
    <w:rsid w:val="00B57AC1"/>
    <w:rsid w:val="00B57C8B"/>
    <w:rsid w:val="00B57E24"/>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144"/>
    <w:rsid w:val="00B642C8"/>
    <w:rsid w:val="00B646EA"/>
    <w:rsid w:val="00B64832"/>
    <w:rsid w:val="00B64968"/>
    <w:rsid w:val="00B64C23"/>
    <w:rsid w:val="00B64DC2"/>
    <w:rsid w:val="00B64E0F"/>
    <w:rsid w:val="00B65008"/>
    <w:rsid w:val="00B65275"/>
    <w:rsid w:val="00B65506"/>
    <w:rsid w:val="00B65D0C"/>
    <w:rsid w:val="00B662BC"/>
    <w:rsid w:val="00B66524"/>
    <w:rsid w:val="00B667BD"/>
    <w:rsid w:val="00B6715E"/>
    <w:rsid w:val="00B671C4"/>
    <w:rsid w:val="00B67386"/>
    <w:rsid w:val="00B679FC"/>
    <w:rsid w:val="00B70115"/>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729"/>
    <w:rsid w:val="00B759A8"/>
    <w:rsid w:val="00B75AD8"/>
    <w:rsid w:val="00B75D57"/>
    <w:rsid w:val="00B75EAD"/>
    <w:rsid w:val="00B75F2B"/>
    <w:rsid w:val="00B76113"/>
    <w:rsid w:val="00B762CA"/>
    <w:rsid w:val="00B76A19"/>
    <w:rsid w:val="00B76B6D"/>
    <w:rsid w:val="00B76BC8"/>
    <w:rsid w:val="00B76BD3"/>
    <w:rsid w:val="00B76CD0"/>
    <w:rsid w:val="00B76DB3"/>
    <w:rsid w:val="00B771E2"/>
    <w:rsid w:val="00B774F6"/>
    <w:rsid w:val="00B77C4A"/>
    <w:rsid w:val="00B800FD"/>
    <w:rsid w:val="00B801B5"/>
    <w:rsid w:val="00B80730"/>
    <w:rsid w:val="00B80971"/>
    <w:rsid w:val="00B80EC4"/>
    <w:rsid w:val="00B81240"/>
    <w:rsid w:val="00B81604"/>
    <w:rsid w:val="00B81788"/>
    <w:rsid w:val="00B81A97"/>
    <w:rsid w:val="00B81F67"/>
    <w:rsid w:val="00B82059"/>
    <w:rsid w:val="00B82108"/>
    <w:rsid w:val="00B822B5"/>
    <w:rsid w:val="00B825AA"/>
    <w:rsid w:val="00B825D9"/>
    <w:rsid w:val="00B828E3"/>
    <w:rsid w:val="00B82E73"/>
    <w:rsid w:val="00B82F39"/>
    <w:rsid w:val="00B8334C"/>
    <w:rsid w:val="00B833AC"/>
    <w:rsid w:val="00B83677"/>
    <w:rsid w:val="00B83B81"/>
    <w:rsid w:val="00B83E76"/>
    <w:rsid w:val="00B84025"/>
    <w:rsid w:val="00B8487E"/>
    <w:rsid w:val="00B84E79"/>
    <w:rsid w:val="00B851B0"/>
    <w:rsid w:val="00B853B2"/>
    <w:rsid w:val="00B85727"/>
    <w:rsid w:val="00B85BAD"/>
    <w:rsid w:val="00B85F12"/>
    <w:rsid w:val="00B865A3"/>
    <w:rsid w:val="00B86614"/>
    <w:rsid w:val="00B8670B"/>
    <w:rsid w:val="00B86BB4"/>
    <w:rsid w:val="00B86E9C"/>
    <w:rsid w:val="00B86EE0"/>
    <w:rsid w:val="00B871F4"/>
    <w:rsid w:val="00B873D2"/>
    <w:rsid w:val="00B8766E"/>
    <w:rsid w:val="00B8798F"/>
    <w:rsid w:val="00B879E9"/>
    <w:rsid w:val="00B87D05"/>
    <w:rsid w:val="00B87E3A"/>
    <w:rsid w:val="00B90938"/>
    <w:rsid w:val="00B909D2"/>
    <w:rsid w:val="00B90A6F"/>
    <w:rsid w:val="00B90BBA"/>
    <w:rsid w:val="00B90CD7"/>
    <w:rsid w:val="00B91182"/>
    <w:rsid w:val="00B91529"/>
    <w:rsid w:val="00B91A35"/>
    <w:rsid w:val="00B91AF1"/>
    <w:rsid w:val="00B91B05"/>
    <w:rsid w:val="00B91C82"/>
    <w:rsid w:val="00B92314"/>
    <w:rsid w:val="00B92458"/>
    <w:rsid w:val="00B9250C"/>
    <w:rsid w:val="00B92621"/>
    <w:rsid w:val="00B9286D"/>
    <w:rsid w:val="00B92870"/>
    <w:rsid w:val="00B92C5E"/>
    <w:rsid w:val="00B92DC9"/>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35"/>
    <w:rsid w:val="00B978A7"/>
    <w:rsid w:val="00B97B2F"/>
    <w:rsid w:val="00B97BA2"/>
    <w:rsid w:val="00B97CA5"/>
    <w:rsid w:val="00B97E3B"/>
    <w:rsid w:val="00BA0A63"/>
    <w:rsid w:val="00BA0BC1"/>
    <w:rsid w:val="00BA0C30"/>
    <w:rsid w:val="00BA0DD0"/>
    <w:rsid w:val="00BA0E9B"/>
    <w:rsid w:val="00BA118A"/>
    <w:rsid w:val="00BA1427"/>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699"/>
    <w:rsid w:val="00BA6B29"/>
    <w:rsid w:val="00BA6DB5"/>
    <w:rsid w:val="00BA6DC9"/>
    <w:rsid w:val="00BA7484"/>
    <w:rsid w:val="00BA769F"/>
    <w:rsid w:val="00BA78E6"/>
    <w:rsid w:val="00BA799A"/>
    <w:rsid w:val="00BA7B76"/>
    <w:rsid w:val="00BA7FAC"/>
    <w:rsid w:val="00BA7FAE"/>
    <w:rsid w:val="00BB0020"/>
    <w:rsid w:val="00BB033B"/>
    <w:rsid w:val="00BB035C"/>
    <w:rsid w:val="00BB0F4B"/>
    <w:rsid w:val="00BB12E6"/>
    <w:rsid w:val="00BB1494"/>
    <w:rsid w:val="00BB1519"/>
    <w:rsid w:val="00BB17C0"/>
    <w:rsid w:val="00BB19E0"/>
    <w:rsid w:val="00BB214E"/>
    <w:rsid w:val="00BB2386"/>
    <w:rsid w:val="00BB27EF"/>
    <w:rsid w:val="00BB2825"/>
    <w:rsid w:val="00BB290A"/>
    <w:rsid w:val="00BB2AB3"/>
    <w:rsid w:val="00BB2BEC"/>
    <w:rsid w:val="00BB2C27"/>
    <w:rsid w:val="00BB2CCE"/>
    <w:rsid w:val="00BB2F92"/>
    <w:rsid w:val="00BB350D"/>
    <w:rsid w:val="00BB3748"/>
    <w:rsid w:val="00BB3807"/>
    <w:rsid w:val="00BB3FF0"/>
    <w:rsid w:val="00BB48C5"/>
    <w:rsid w:val="00BB4BD5"/>
    <w:rsid w:val="00BB4BE7"/>
    <w:rsid w:val="00BB4DEF"/>
    <w:rsid w:val="00BB53F4"/>
    <w:rsid w:val="00BB5766"/>
    <w:rsid w:val="00BB5807"/>
    <w:rsid w:val="00BB5A19"/>
    <w:rsid w:val="00BB5C82"/>
    <w:rsid w:val="00BB5E35"/>
    <w:rsid w:val="00BB659F"/>
    <w:rsid w:val="00BB6657"/>
    <w:rsid w:val="00BB679E"/>
    <w:rsid w:val="00BB67ED"/>
    <w:rsid w:val="00BB68EC"/>
    <w:rsid w:val="00BB697B"/>
    <w:rsid w:val="00BB6D42"/>
    <w:rsid w:val="00BB6FFF"/>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DD7"/>
    <w:rsid w:val="00BC2E97"/>
    <w:rsid w:val="00BC2EDE"/>
    <w:rsid w:val="00BC2FBA"/>
    <w:rsid w:val="00BC31D9"/>
    <w:rsid w:val="00BC3379"/>
    <w:rsid w:val="00BC3431"/>
    <w:rsid w:val="00BC3622"/>
    <w:rsid w:val="00BC3981"/>
    <w:rsid w:val="00BC3B8C"/>
    <w:rsid w:val="00BC413B"/>
    <w:rsid w:val="00BC423A"/>
    <w:rsid w:val="00BC42CF"/>
    <w:rsid w:val="00BC42E2"/>
    <w:rsid w:val="00BC435A"/>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12"/>
    <w:rsid w:val="00BD1F9E"/>
    <w:rsid w:val="00BD264C"/>
    <w:rsid w:val="00BD27B2"/>
    <w:rsid w:val="00BD2927"/>
    <w:rsid w:val="00BD2C88"/>
    <w:rsid w:val="00BD3018"/>
    <w:rsid w:val="00BD369E"/>
    <w:rsid w:val="00BD3A32"/>
    <w:rsid w:val="00BD3BF4"/>
    <w:rsid w:val="00BD3F3C"/>
    <w:rsid w:val="00BD41A9"/>
    <w:rsid w:val="00BD4BEB"/>
    <w:rsid w:val="00BD4FCD"/>
    <w:rsid w:val="00BD5025"/>
    <w:rsid w:val="00BD5209"/>
    <w:rsid w:val="00BD5618"/>
    <w:rsid w:val="00BD57FB"/>
    <w:rsid w:val="00BD5919"/>
    <w:rsid w:val="00BD5A99"/>
    <w:rsid w:val="00BD615B"/>
    <w:rsid w:val="00BD63C2"/>
    <w:rsid w:val="00BD6460"/>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CD3"/>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0FCF"/>
    <w:rsid w:val="00BF1AD7"/>
    <w:rsid w:val="00BF2088"/>
    <w:rsid w:val="00BF28AE"/>
    <w:rsid w:val="00BF294B"/>
    <w:rsid w:val="00BF29AC"/>
    <w:rsid w:val="00BF2CA7"/>
    <w:rsid w:val="00BF2D79"/>
    <w:rsid w:val="00BF3DC9"/>
    <w:rsid w:val="00BF3EFE"/>
    <w:rsid w:val="00BF40B5"/>
    <w:rsid w:val="00BF413A"/>
    <w:rsid w:val="00BF424C"/>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27E"/>
    <w:rsid w:val="00C004F9"/>
    <w:rsid w:val="00C0061F"/>
    <w:rsid w:val="00C00B5C"/>
    <w:rsid w:val="00C00C91"/>
    <w:rsid w:val="00C00EA8"/>
    <w:rsid w:val="00C010F7"/>
    <w:rsid w:val="00C015FF"/>
    <w:rsid w:val="00C0197B"/>
    <w:rsid w:val="00C01AED"/>
    <w:rsid w:val="00C021A1"/>
    <w:rsid w:val="00C02270"/>
    <w:rsid w:val="00C02BE0"/>
    <w:rsid w:val="00C02C61"/>
    <w:rsid w:val="00C02D46"/>
    <w:rsid w:val="00C02E0B"/>
    <w:rsid w:val="00C02EB9"/>
    <w:rsid w:val="00C03423"/>
    <w:rsid w:val="00C034BD"/>
    <w:rsid w:val="00C0352D"/>
    <w:rsid w:val="00C0366E"/>
    <w:rsid w:val="00C0387E"/>
    <w:rsid w:val="00C03B27"/>
    <w:rsid w:val="00C040BB"/>
    <w:rsid w:val="00C04200"/>
    <w:rsid w:val="00C049FF"/>
    <w:rsid w:val="00C04A9E"/>
    <w:rsid w:val="00C04B56"/>
    <w:rsid w:val="00C04B57"/>
    <w:rsid w:val="00C04C2C"/>
    <w:rsid w:val="00C0549A"/>
    <w:rsid w:val="00C054CB"/>
    <w:rsid w:val="00C05989"/>
    <w:rsid w:val="00C05A85"/>
    <w:rsid w:val="00C05A9C"/>
    <w:rsid w:val="00C05C6C"/>
    <w:rsid w:val="00C06DF2"/>
    <w:rsid w:val="00C06F14"/>
    <w:rsid w:val="00C072DF"/>
    <w:rsid w:val="00C07420"/>
    <w:rsid w:val="00C07422"/>
    <w:rsid w:val="00C07737"/>
    <w:rsid w:val="00C077D9"/>
    <w:rsid w:val="00C079B8"/>
    <w:rsid w:val="00C07E3A"/>
    <w:rsid w:val="00C10002"/>
    <w:rsid w:val="00C101D4"/>
    <w:rsid w:val="00C105DC"/>
    <w:rsid w:val="00C10685"/>
    <w:rsid w:val="00C10A4F"/>
    <w:rsid w:val="00C10BFD"/>
    <w:rsid w:val="00C1120C"/>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7F6"/>
    <w:rsid w:val="00C14977"/>
    <w:rsid w:val="00C14BCC"/>
    <w:rsid w:val="00C14C55"/>
    <w:rsid w:val="00C14CBE"/>
    <w:rsid w:val="00C14D07"/>
    <w:rsid w:val="00C14D38"/>
    <w:rsid w:val="00C15256"/>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21"/>
    <w:rsid w:val="00C2003C"/>
    <w:rsid w:val="00C20288"/>
    <w:rsid w:val="00C20372"/>
    <w:rsid w:val="00C2048A"/>
    <w:rsid w:val="00C20632"/>
    <w:rsid w:val="00C20762"/>
    <w:rsid w:val="00C20BAD"/>
    <w:rsid w:val="00C20F34"/>
    <w:rsid w:val="00C21AE8"/>
    <w:rsid w:val="00C21E6A"/>
    <w:rsid w:val="00C22127"/>
    <w:rsid w:val="00C2233E"/>
    <w:rsid w:val="00C22C73"/>
    <w:rsid w:val="00C23106"/>
    <w:rsid w:val="00C231CE"/>
    <w:rsid w:val="00C24450"/>
    <w:rsid w:val="00C247E7"/>
    <w:rsid w:val="00C24BE4"/>
    <w:rsid w:val="00C2506D"/>
    <w:rsid w:val="00C25388"/>
    <w:rsid w:val="00C25687"/>
    <w:rsid w:val="00C25D2A"/>
    <w:rsid w:val="00C26016"/>
    <w:rsid w:val="00C26207"/>
    <w:rsid w:val="00C26D4C"/>
    <w:rsid w:val="00C27241"/>
    <w:rsid w:val="00C275C2"/>
    <w:rsid w:val="00C2772B"/>
    <w:rsid w:val="00C300AC"/>
    <w:rsid w:val="00C300DC"/>
    <w:rsid w:val="00C30105"/>
    <w:rsid w:val="00C30901"/>
    <w:rsid w:val="00C30996"/>
    <w:rsid w:val="00C30C1B"/>
    <w:rsid w:val="00C319F7"/>
    <w:rsid w:val="00C31AC8"/>
    <w:rsid w:val="00C31B07"/>
    <w:rsid w:val="00C31E6F"/>
    <w:rsid w:val="00C31F8E"/>
    <w:rsid w:val="00C31FD2"/>
    <w:rsid w:val="00C322ED"/>
    <w:rsid w:val="00C3244F"/>
    <w:rsid w:val="00C3276B"/>
    <w:rsid w:val="00C329A3"/>
    <w:rsid w:val="00C32E9D"/>
    <w:rsid w:val="00C32F04"/>
    <w:rsid w:val="00C33535"/>
    <w:rsid w:val="00C3389E"/>
    <w:rsid w:val="00C33DDB"/>
    <w:rsid w:val="00C33F6C"/>
    <w:rsid w:val="00C340CE"/>
    <w:rsid w:val="00C341C8"/>
    <w:rsid w:val="00C342DA"/>
    <w:rsid w:val="00C34342"/>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AED"/>
    <w:rsid w:val="00C37B87"/>
    <w:rsid w:val="00C37FF9"/>
    <w:rsid w:val="00C407E7"/>
    <w:rsid w:val="00C40CC8"/>
    <w:rsid w:val="00C40DC9"/>
    <w:rsid w:val="00C40ED3"/>
    <w:rsid w:val="00C4138B"/>
    <w:rsid w:val="00C413C6"/>
    <w:rsid w:val="00C4160B"/>
    <w:rsid w:val="00C41F2E"/>
    <w:rsid w:val="00C41F4C"/>
    <w:rsid w:val="00C421D3"/>
    <w:rsid w:val="00C42461"/>
    <w:rsid w:val="00C42923"/>
    <w:rsid w:val="00C42975"/>
    <w:rsid w:val="00C42B12"/>
    <w:rsid w:val="00C42E56"/>
    <w:rsid w:val="00C4303A"/>
    <w:rsid w:val="00C430B9"/>
    <w:rsid w:val="00C4318C"/>
    <w:rsid w:val="00C43C4B"/>
    <w:rsid w:val="00C44120"/>
    <w:rsid w:val="00C44293"/>
    <w:rsid w:val="00C44702"/>
    <w:rsid w:val="00C44CD4"/>
    <w:rsid w:val="00C44E97"/>
    <w:rsid w:val="00C45A3B"/>
    <w:rsid w:val="00C45CFF"/>
    <w:rsid w:val="00C4627B"/>
    <w:rsid w:val="00C46895"/>
    <w:rsid w:val="00C46A45"/>
    <w:rsid w:val="00C46AE2"/>
    <w:rsid w:val="00C4747B"/>
    <w:rsid w:val="00C476ED"/>
    <w:rsid w:val="00C47753"/>
    <w:rsid w:val="00C47918"/>
    <w:rsid w:val="00C47E76"/>
    <w:rsid w:val="00C502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451"/>
    <w:rsid w:val="00C535BB"/>
    <w:rsid w:val="00C53856"/>
    <w:rsid w:val="00C538CE"/>
    <w:rsid w:val="00C53C6B"/>
    <w:rsid w:val="00C53D0D"/>
    <w:rsid w:val="00C54260"/>
    <w:rsid w:val="00C54D66"/>
    <w:rsid w:val="00C54EEB"/>
    <w:rsid w:val="00C551B1"/>
    <w:rsid w:val="00C5527B"/>
    <w:rsid w:val="00C55604"/>
    <w:rsid w:val="00C557F4"/>
    <w:rsid w:val="00C5593A"/>
    <w:rsid w:val="00C55DAC"/>
    <w:rsid w:val="00C55E15"/>
    <w:rsid w:val="00C5617C"/>
    <w:rsid w:val="00C56474"/>
    <w:rsid w:val="00C567CD"/>
    <w:rsid w:val="00C56A87"/>
    <w:rsid w:val="00C57047"/>
    <w:rsid w:val="00C57180"/>
    <w:rsid w:val="00C57238"/>
    <w:rsid w:val="00C57863"/>
    <w:rsid w:val="00C579A2"/>
    <w:rsid w:val="00C57DF9"/>
    <w:rsid w:val="00C601D5"/>
    <w:rsid w:val="00C60220"/>
    <w:rsid w:val="00C60326"/>
    <w:rsid w:val="00C60578"/>
    <w:rsid w:val="00C60683"/>
    <w:rsid w:val="00C607DE"/>
    <w:rsid w:val="00C60906"/>
    <w:rsid w:val="00C609F5"/>
    <w:rsid w:val="00C60AB1"/>
    <w:rsid w:val="00C60B11"/>
    <w:rsid w:val="00C60D11"/>
    <w:rsid w:val="00C60F8C"/>
    <w:rsid w:val="00C610AD"/>
    <w:rsid w:val="00C61249"/>
    <w:rsid w:val="00C613C0"/>
    <w:rsid w:val="00C6167E"/>
    <w:rsid w:val="00C6195A"/>
    <w:rsid w:val="00C61A78"/>
    <w:rsid w:val="00C61B23"/>
    <w:rsid w:val="00C61F83"/>
    <w:rsid w:val="00C621E0"/>
    <w:rsid w:val="00C623C3"/>
    <w:rsid w:val="00C62690"/>
    <w:rsid w:val="00C6287D"/>
    <w:rsid w:val="00C62BF3"/>
    <w:rsid w:val="00C62BF8"/>
    <w:rsid w:val="00C62C10"/>
    <w:rsid w:val="00C62D58"/>
    <w:rsid w:val="00C6414C"/>
    <w:rsid w:val="00C6419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117"/>
    <w:rsid w:val="00C703A6"/>
    <w:rsid w:val="00C70429"/>
    <w:rsid w:val="00C70445"/>
    <w:rsid w:val="00C70B24"/>
    <w:rsid w:val="00C71D4D"/>
    <w:rsid w:val="00C71D57"/>
    <w:rsid w:val="00C721BD"/>
    <w:rsid w:val="00C7255E"/>
    <w:rsid w:val="00C727C3"/>
    <w:rsid w:val="00C728E1"/>
    <w:rsid w:val="00C7299C"/>
    <w:rsid w:val="00C72AE8"/>
    <w:rsid w:val="00C72D13"/>
    <w:rsid w:val="00C72EF4"/>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81E"/>
    <w:rsid w:val="00C76A44"/>
    <w:rsid w:val="00C774BA"/>
    <w:rsid w:val="00C77563"/>
    <w:rsid w:val="00C77597"/>
    <w:rsid w:val="00C77608"/>
    <w:rsid w:val="00C7790C"/>
    <w:rsid w:val="00C77CB8"/>
    <w:rsid w:val="00C77D3F"/>
    <w:rsid w:val="00C8022A"/>
    <w:rsid w:val="00C802FF"/>
    <w:rsid w:val="00C803B9"/>
    <w:rsid w:val="00C80A6A"/>
    <w:rsid w:val="00C80BC5"/>
    <w:rsid w:val="00C80C1E"/>
    <w:rsid w:val="00C80E14"/>
    <w:rsid w:val="00C810E1"/>
    <w:rsid w:val="00C812B7"/>
    <w:rsid w:val="00C81591"/>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D64"/>
    <w:rsid w:val="00C85E93"/>
    <w:rsid w:val="00C86179"/>
    <w:rsid w:val="00C86412"/>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FA"/>
    <w:rsid w:val="00C929F6"/>
    <w:rsid w:val="00C92FD9"/>
    <w:rsid w:val="00C93239"/>
    <w:rsid w:val="00C93358"/>
    <w:rsid w:val="00C934AF"/>
    <w:rsid w:val="00C9374B"/>
    <w:rsid w:val="00C944AC"/>
    <w:rsid w:val="00C94593"/>
    <w:rsid w:val="00C946EC"/>
    <w:rsid w:val="00C94D8A"/>
    <w:rsid w:val="00C9523A"/>
    <w:rsid w:val="00C9540F"/>
    <w:rsid w:val="00C95FAC"/>
    <w:rsid w:val="00C95FB3"/>
    <w:rsid w:val="00C961ED"/>
    <w:rsid w:val="00C9630C"/>
    <w:rsid w:val="00C96384"/>
    <w:rsid w:val="00C966DB"/>
    <w:rsid w:val="00C96779"/>
    <w:rsid w:val="00C969F3"/>
    <w:rsid w:val="00C96CBA"/>
    <w:rsid w:val="00C96D9E"/>
    <w:rsid w:val="00C9739B"/>
    <w:rsid w:val="00C97991"/>
    <w:rsid w:val="00C97A96"/>
    <w:rsid w:val="00C97C46"/>
    <w:rsid w:val="00C97C4A"/>
    <w:rsid w:val="00CA021C"/>
    <w:rsid w:val="00CA02EC"/>
    <w:rsid w:val="00CA05D5"/>
    <w:rsid w:val="00CA0E82"/>
    <w:rsid w:val="00CA125B"/>
    <w:rsid w:val="00CA1543"/>
    <w:rsid w:val="00CA178D"/>
    <w:rsid w:val="00CA1E81"/>
    <w:rsid w:val="00CA2405"/>
    <w:rsid w:val="00CA265E"/>
    <w:rsid w:val="00CA2712"/>
    <w:rsid w:val="00CA277F"/>
    <w:rsid w:val="00CA27C7"/>
    <w:rsid w:val="00CA293B"/>
    <w:rsid w:val="00CA2CE2"/>
    <w:rsid w:val="00CA2D42"/>
    <w:rsid w:val="00CA3023"/>
    <w:rsid w:val="00CA3029"/>
    <w:rsid w:val="00CA329A"/>
    <w:rsid w:val="00CA334C"/>
    <w:rsid w:val="00CA3665"/>
    <w:rsid w:val="00CA37D4"/>
    <w:rsid w:val="00CA3999"/>
    <w:rsid w:val="00CA3DAA"/>
    <w:rsid w:val="00CA3EE2"/>
    <w:rsid w:val="00CA4CCC"/>
    <w:rsid w:val="00CA5B73"/>
    <w:rsid w:val="00CA5F42"/>
    <w:rsid w:val="00CA63AC"/>
    <w:rsid w:val="00CA6480"/>
    <w:rsid w:val="00CA6686"/>
    <w:rsid w:val="00CA66A8"/>
    <w:rsid w:val="00CA6EE3"/>
    <w:rsid w:val="00CA6F80"/>
    <w:rsid w:val="00CA710B"/>
    <w:rsid w:val="00CA7A55"/>
    <w:rsid w:val="00CA7E68"/>
    <w:rsid w:val="00CA7EB8"/>
    <w:rsid w:val="00CB0835"/>
    <w:rsid w:val="00CB092D"/>
    <w:rsid w:val="00CB0DCE"/>
    <w:rsid w:val="00CB0FE7"/>
    <w:rsid w:val="00CB10CE"/>
    <w:rsid w:val="00CB1495"/>
    <w:rsid w:val="00CB14A7"/>
    <w:rsid w:val="00CB14DD"/>
    <w:rsid w:val="00CB1606"/>
    <w:rsid w:val="00CB16B9"/>
    <w:rsid w:val="00CB17A1"/>
    <w:rsid w:val="00CB1803"/>
    <w:rsid w:val="00CB1CEE"/>
    <w:rsid w:val="00CB2353"/>
    <w:rsid w:val="00CB261A"/>
    <w:rsid w:val="00CB2634"/>
    <w:rsid w:val="00CB2741"/>
    <w:rsid w:val="00CB2FDA"/>
    <w:rsid w:val="00CB31DC"/>
    <w:rsid w:val="00CB3228"/>
    <w:rsid w:val="00CB3292"/>
    <w:rsid w:val="00CB32A7"/>
    <w:rsid w:val="00CB3440"/>
    <w:rsid w:val="00CB360A"/>
    <w:rsid w:val="00CB3D2F"/>
    <w:rsid w:val="00CB3E05"/>
    <w:rsid w:val="00CB41A1"/>
    <w:rsid w:val="00CB4481"/>
    <w:rsid w:val="00CB462D"/>
    <w:rsid w:val="00CB4D67"/>
    <w:rsid w:val="00CB4FAE"/>
    <w:rsid w:val="00CB5205"/>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0F69"/>
    <w:rsid w:val="00CC1056"/>
    <w:rsid w:val="00CC12CD"/>
    <w:rsid w:val="00CC1303"/>
    <w:rsid w:val="00CC1428"/>
    <w:rsid w:val="00CC1539"/>
    <w:rsid w:val="00CC18D2"/>
    <w:rsid w:val="00CC1ECD"/>
    <w:rsid w:val="00CC2301"/>
    <w:rsid w:val="00CC2461"/>
    <w:rsid w:val="00CC2AFE"/>
    <w:rsid w:val="00CC2BC0"/>
    <w:rsid w:val="00CC2CD9"/>
    <w:rsid w:val="00CC2F87"/>
    <w:rsid w:val="00CC3146"/>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64"/>
    <w:rsid w:val="00CD0F85"/>
    <w:rsid w:val="00CD1347"/>
    <w:rsid w:val="00CD15F9"/>
    <w:rsid w:val="00CD2125"/>
    <w:rsid w:val="00CD24C9"/>
    <w:rsid w:val="00CD27C7"/>
    <w:rsid w:val="00CD2CE0"/>
    <w:rsid w:val="00CD2EE7"/>
    <w:rsid w:val="00CD2FE2"/>
    <w:rsid w:val="00CD3192"/>
    <w:rsid w:val="00CD33E1"/>
    <w:rsid w:val="00CD36D2"/>
    <w:rsid w:val="00CD3877"/>
    <w:rsid w:val="00CD39F2"/>
    <w:rsid w:val="00CD491B"/>
    <w:rsid w:val="00CD4A5F"/>
    <w:rsid w:val="00CD5183"/>
    <w:rsid w:val="00CD52F0"/>
    <w:rsid w:val="00CD58B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5E9"/>
    <w:rsid w:val="00CE197F"/>
    <w:rsid w:val="00CE233D"/>
    <w:rsid w:val="00CE2C93"/>
    <w:rsid w:val="00CE2DAB"/>
    <w:rsid w:val="00CE2FC0"/>
    <w:rsid w:val="00CE34B5"/>
    <w:rsid w:val="00CE35E9"/>
    <w:rsid w:val="00CE3902"/>
    <w:rsid w:val="00CE4111"/>
    <w:rsid w:val="00CE428E"/>
    <w:rsid w:val="00CE42B9"/>
    <w:rsid w:val="00CE4701"/>
    <w:rsid w:val="00CE4815"/>
    <w:rsid w:val="00CE4AFD"/>
    <w:rsid w:val="00CE4B77"/>
    <w:rsid w:val="00CE4CB6"/>
    <w:rsid w:val="00CE4D3F"/>
    <w:rsid w:val="00CE531F"/>
    <w:rsid w:val="00CE5AAA"/>
    <w:rsid w:val="00CE5F1E"/>
    <w:rsid w:val="00CE6078"/>
    <w:rsid w:val="00CE60FF"/>
    <w:rsid w:val="00CE6411"/>
    <w:rsid w:val="00CE649E"/>
    <w:rsid w:val="00CE6E9A"/>
    <w:rsid w:val="00CE725B"/>
    <w:rsid w:val="00CE7260"/>
    <w:rsid w:val="00CE7766"/>
    <w:rsid w:val="00CE78B5"/>
    <w:rsid w:val="00CF0596"/>
    <w:rsid w:val="00CF070D"/>
    <w:rsid w:val="00CF0A48"/>
    <w:rsid w:val="00CF0AFE"/>
    <w:rsid w:val="00CF0C84"/>
    <w:rsid w:val="00CF10EA"/>
    <w:rsid w:val="00CF12BF"/>
    <w:rsid w:val="00CF2632"/>
    <w:rsid w:val="00CF33DE"/>
    <w:rsid w:val="00CF33EC"/>
    <w:rsid w:val="00CF38A0"/>
    <w:rsid w:val="00CF3986"/>
    <w:rsid w:val="00CF3F9B"/>
    <w:rsid w:val="00CF3FC0"/>
    <w:rsid w:val="00CF40FC"/>
    <w:rsid w:val="00CF4EE1"/>
    <w:rsid w:val="00CF5B53"/>
    <w:rsid w:val="00CF64F7"/>
    <w:rsid w:val="00CF73D8"/>
    <w:rsid w:val="00CF7FB3"/>
    <w:rsid w:val="00D0020B"/>
    <w:rsid w:val="00D00915"/>
    <w:rsid w:val="00D00BB2"/>
    <w:rsid w:val="00D00C7C"/>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238"/>
    <w:rsid w:val="00D047F1"/>
    <w:rsid w:val="00D04A7D"/>
    <w:rsid w:val="00D04CF0"/>
    <w:rsid w:val="00D0504C"/>
    <w:rsid w:val="00D053A1"/>
    <w:rsid w:val="00D054CB"/>
    <w:rsid w:val="00D054FD"/>
    <w:rsid w:val="00D05867"/>
    <w:rsid w:val="00D058D0"/>
    <w:rsid w:val="00D05911"/>
    <w:rsid w:val="00D05F73"/>
    <w:rsid w:val="00D05FA5"/>
    <w:rsid w:val="00D063B8"/>
    <w:rsid w:val="00D064F8"/>
    <w:rsid w:val="00D0687E"/>
    <w:rsid w:val="00D06899"/>
    <w:rsid w:val="00D069AE"/>
    <w:rsid w:val="00D06CD8"/>
    <w:rsid w:val="00D078BD"/>
    <w:rsid w:val="00D07B23"/>
    <w:rsid w:val="00D07BF4"/>
    <w:rsid w:val="00D07D5C"/>
    <w:rsid w:val="00D07E0E"/>
    <w:rsid w:val="00D1063E"/>
    <w:rsid w:val="00D108CD"/>
    <w:rsid w:val="00D10ADB"/>
    <w:rsid w:val="00D10D6A"/>
    <w:rsid w:val="00D10D8C"/>
    <w:rsid w:val="00D10EB4"/>
    <w:rsid w:val="00D1140D"/>
    <w:rsid w:val="00D1160C"/>
    <w:rsid w:val="00D117D2"/>
    <w:rsid w:val="00D1194E"/>
    <w:rsid w:val="00D11D7F"/>
    <w:rsid w:val="00D12477"/>
    <w:rsid w:val="00D125FB"/>
    <w:rsid w:val="00D12936"/>
    <w:rsid w:val="00D12E54"/>
    <w:rsid w:val="00D13003"/>
    <w:rsid w:val="00D1307E"/>
    <w:rsid w:val="00D13095"/>
    <w:rsid w:val="00D1371C"/>
    <w:rsid w:val="00D13DD9"/>
    <w:rsid w:val="00D13EE3"/>
    <w:rsid w:val="00D14413"/>
    <w:rsid w:val="00D15346"/>
    <w:rsid w:val="00D159AE"/>
    <w:rsid w:val="00D15C31"/>
    <w:rsid w:val="00D15C9A"/>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611"/>
    <w:rsid w:val="00D24ED1"/>
    <w:rsid w:val="00D255DF"/>
    <w:rsid w:val="00D25BB8"/>
    <w:rsid w:val="00D25CEE"/>
    <w:rsid w:val="00D25DE4"/>
    <w:rsid w:val="00D26085"/>
    <w:rsid w:val="00D264D3"/>
    <w:rsid w:val="00D26739"/>
    <w:rsid w:val="00D267F0"/>
    <w:rsid w:val="00D2693F"/>
    <w:rsid w:val="00D269E3"/>
    <w:rsid w:val="00D269F4"/>
    <w:rsid w:val="00D26E58"/>
    <w:rsid w:val="00D26FFE"/>
    <w:rsid w:val="00D272A4"/>
    <w:rsid w:val="00D27A47"/>
    <w:rsid w:val="00D27B67"/>
    <w:rsid w:val="00D27C5F"/>
    <w:rsid w:val="00D27C9B"/>
    <w:rsid w:val="00D3006D"/>
    <w:rsid w:val="00D30372"/>
    <w:rsid w:val="00D30486"/>
    <w:rsid w:val="00D30A5F"/>
    <w:rsid w:val="00D30BE1"/>
    <w:rsid w:val="00D31062"/>
    <w:rsid w:val="00D31227"/>
    <w:rsid w:val="00D31C61"/>
    <w:rsid w:val="00D31D37"/>
    <w:rsid w:val="00D31DF6"/>
    <w:rsid w:val="00D32243"/>
    <w:rsid w:val="00D328F3"/>
    <w:rsid w:val="00D32F0A"/>
    <w:rsid w:val="00D32F7B"/>
    <w:rsid w:val="00D32F7C"/>
    <w:rsid w:val="00D3309E"/>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F17"/>
    <w:rsid w:val="00D40090"/>
    <w:rsid w:val="00D40140"/>
    <w:rsid w:val="00D4028C"/>
    <w:rsid w:val="00D4034A"/>
    <w:rsid w:val="00D40414"/>
    <w:rsid w:val="00D40742"/>
    <w:rsid w:val="00D407EC"/>
    <w:rsid w:val="00D40880"/>
    <w:rsid w:val="00D4196D"/>
    <w:rsid w:val="00D420D2"/>
    <w:rsid w:val="00D4244E"/>
    <w:rsid w:val="00D42483"/>
    <w:rsid w:val="00D42B22"/>
    <w:rsid w:val="00D42CDC"/>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0"/>
    <w:rsid w:val="00D46057"/>
    <w:rsid w:val="00D4638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527"/>
    <w:rsid w:val="00D5464E"/>
    <w:rsid w:val="00D547EF"/>
    <w:rsid w:val="00D54C6D"/>
    <w:rsid w:val="00D54FC4"/>
    <w:rsid w:val="00D554BD"/>
    <w:rsid w:val="00D555ED"/>
    <w:rsid w:val="00D55C4C"/>
    <w:rsid w:val="00D55D4F"/>
    <w:rsid w:val="00D569E9"/>
    <w:rsid w:val="00D56AC0"/>
    <w:rsid w:val="00D56DE6"/>
    <w:rsid w:val="00D56E8E"/>
    <w:rsid w:val="00D56F63"/>
    <w:rsid w:val="00D5710D"/>
    <w:rsid w:val="00D571D1"/>
    <w:rsid w:val="00D57551"/>
    <w:rsid w:val="00D5757F"/>
    <w:rsid w:val="00D57FAA"/>
    <w:rsid w:val="00D60296"/>
    <w:rsid w:val="00D604D8"/>
    <w:rsid w:val="00D6074A"/>
    <w:rsid w:val="00D609A2"/>
    <w:rsid w:val="00D60A1F"/>
    <w:rsid w:val="00D60B55"/>
    <w:rsid w:val="00D60D5C"/>
    <w:rsid w:val="00D60F6B"/>
    <w:rsid w:val="00D60F7D"/>
    <w:rsid w:val="00D612A9"/>
    <w:rsid w:val="00D612D9"/>
    <w:rsid w:val="00D61551"/>
    <w:rsid w:val="00D61651"/>
    <w:rsid w:val="00D61917"/>
    <w:rsid w:val="00D61E67"/>
    <w:rsid w:val="00D621C3"/>
    <w:rsid w:val="00D6249C"/>
    <w:rsid w:val="00D6258D"/>
    <w:rsid w:val="00D6263B"/>
    <w:rsid w:val="00D62C9E"/>
    <w:rsid w:val="00D62CB3"/>
    <w:rsid w:val="00D62E9E"/>
    <w:rsid w:val="00D6340F"/>
    <w:rsid w:val="00D6342F"/>
    <w:rsid w:val="00D6352C"/>
    <w:rsid w:val="00D63819"/>
    <w:rsid w:val="00D63F3D"/>
    <w:rsid w:val="00D6429C"/>
    <w:rsid w:val="00D642C3"/>
    <w:rsid w:val="00D64645"/>
    <w:rsid w:val="00D64AB9"/>
    <w:rsid w:val="00D64AD3"/>
    <w:rsid w:val="00D64B03"/>
    <w:rsid w:val="00D64DF7"/>
    <w:rsid w:val="00D652BA"/>
    <w:rsid w:val="00D65B60"/>
    <w:rsid w:val="00D660A5"/>
    <w:rsid w:val="00D6656D"/>
    <w:rsid w:val="00D6663E"/>
    <w:rsid w:val="00D66D93"/>
    <w:rsid w:val="00D66E61"/>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2E71"/>
    <w:rsid w:val="00D73442"/>
    <w:rsid w:val="00D734C9"/>
    <w:rsid w:val="00D734D5"/>
    <w:rsid w:val="00D738C7"/>
    <w:rsid w:val="00D739D7"/>
    <w:rsid w:val="00D73CFB"/>
    <w:rsid w:val="00D73FEF"/>
    <w:rsid w:val="00D74B0C"/>
    <w:rsid w:val="00D74BF9"/>
    <w:rsid w:val="00D74E63"/>
    <w:rsid w:val="00D757CC"/>
    <w:rsid w:val="00D75D18"/>
    <w:rsid w:val="00D75E9F"/>
    <w:rsid w:val="00D75F67"/>
    <w:rsid w:val="00D75F7C"/>
    <w:rsid w:val="00D765B0"/>
    <w:rsid w:val="00D76798"/>
    <w:rsid w:val="00D76CFE"/>
    <w:rsid w:val="00D7746C"/>
    <w:rsid w:val="00D80438"/>
    <w:rsid w:val="00D804D7"/>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322F"/>
    <w:rsid w:val="00D8357C"/>
    <w:rsid w:val="00D83733"/>
    <w:rsid w:val="00D83A48"/>
    <w:rsid w:val="00D83B5C"/>
    <w:rsid w:val="00D83ECA"/>
    <w:rsid w:val="00D83F6E"/>
    <w:rsid w:val="00D83FF5"/>
    <w:rsid w:val="00D841A3"/>
    <w:rsid w:val="00D841F7"/>
    <w:rsid w:val="00D8430B"/>
    <w:rsid w:val="00D84967"/>
    <w:rsid w:val="00D84B77"/>
    <w:rsid w:val="00D84FF5"/>
    <w:rsid w:val="00D85054"/>
    <w:rsid w:val="00D850B8"/>
    <w:rsid w:val="00D8549A"/>
    <w:rsid w:val="00D85944"/>
    <w:rsid w:val="00D85BE4"/>
    <w:rsid w:val="00D85E5A"/>
    <w:rsid w:val="00D86547"/>
    <w:rsid w:val="00D86558"/>
    <w:rsid w:val="00D86569"/>
    <w:rsid w:val="00D86B75"/>
    <w:rsid w:val="00D86E41"/>
    <w:rsid w:val="00D8770C"/>
    <w:rsid w:val="00D87852"/>
    <w:rsid w:val="00D8790F"/>
    <w:rsid w:val="00D87D4D"/>
    <w:rsid w:val="00D87E99"/>
    <w:rsid w:val="00D9006C"/>
    <w:rsid w:val="00D90447"/>
    <w:rsid w:val="00D9060A"/>
    <w:rsid w:val="00D90865"/>
    <w:rsid w:val="00D908C2"/>
    <w:rsid w:val="00D909FE"/>
    <w:rsid w:val="00D90DFD"/>
    <w:rsid w:val="00D90F29"/>
    <w:rsid w:val="00D910D0"/>
    <w:rsid w:val="00D91BB3"/>
    <w:rsid w:val="00D92019"/>
    <w:rsid w:val="00D920A8"/>
    <w:rsid w:val="00D92255"/>
    <w:rsid w:val="00D92364"/>
    <w:rsid w:val="00D92415"/>
    <w:rsid w:val="00D925C9"/>
    <w:rsid w:val="00D92774"/>
    <w:rsid w:val="00D92813"/>
    <w:rsid w:val="00D929AE"/>
    <w:rsid w:val="00D92B38"/>
    <w:rsid w:val="00D92C7A"/>
    <w:rsid w:val="00D92CD0"/>
    <w:rsid w:val="00D92D44"/>
    <w:rsid w:val="00D931B9"/>
    <w:rsid w:val="00D932AA"/>
    <w:rsid w:val="00D9365F"/>
    <w:rsid w:val="00D939CD"/>
    <w:rsid w:val="00D93A1B"/>
    <w:rsid w:val="00D93AD3"/>
    <w:rsid w:val="00D93B15"/>
    <w:rsid w:val="00D93F73"/>
    <w:rsid w:val="00D940AB"/>
    <w:rsid w:val="00D946E6"/>
    <w:rsid w:val="00D94A78"/>
    <w:rsid w:val="00D94E8C"/>
    <w:rsid w:val="00D95101"/>
    <w:rsid w:val="00D95224"/>
    <w:rsid w:val="00D95379"/>
    <w:rsid w:val="00D95857"/>
    <w:rsid w:val="00D95D2E"/>
    <w:rsid w:val="00D95D37"/>
    <w:rsid w:val="00D9653B"/>
    <w:rsid w:val="00D968C9"/>
    <w:rsid w:val="00D968CF"/>
    <w:rsid w:val="00D96A30"/>
    <w:rsid w:val="00D971BD"/>
    <w:rsid w:val="00D973E4"/>
    <w:rsid w:val="00D97490"/>
    <w:rsid w:val="00D979C1"/>
    <w:rsid w:val="00D979F3"/>
    <w:rsid w:val="00D97D12"/>
    <w:rsid w:val="00DA00B2"/>
    <w:rsid w:val="00DA02EE"/>
    <w:rsid w:val="00DA084D"/>
    <w:rsid w:val="00DA0CA7"/>
    <w:rsid w:val="00DA0F2B"/>
    <w:rsid w:val="00DA13E6"/>
    <w:rsid w:val="00DA157E"/>
    <w:rsid w:val="00DA15FC"/>
    <w:rsid w:val="00DA1B0B"/>
    <w:rsid w:val="00DA1C61"/>
    <w:rsid w:val="00DA1F8B"/>
    <w:rsid w:val="00DA210F"/>
    <w:rsid w:val="00DA21CD"/>
    <w:rsid w:val="00DA21D7"/>
    <w:rsid w:val="00DA2562"/>
    <w:rsid w:val="00DA2705"/>
    <w:rsid w:val="00DA28D2"/>
    <w:rsid w:val="00DA2AC6"/>
    <w:rsid w:val="00DA2F31"/>
    <w:rsid w:val="00DA3EEA"/>
    <w:rsid w:val="00DA43DF"/>
    <w:rsid w:val="00DA4D66"/>
    <w:rsid w:val="00DA5211"/>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207D"/>
    <w:rsid w:val="00DB21AA"/>
    <w:rsid w:val="00DB21BC"/>
    <w:rsid w:val="00DB28E2"/>
    <w:rsid w:val="00DB2AB4"/>
    <w:rsid w:val="00DB2C90"/>
    <w:rsid w:val="00DB2FF4"/>
    <w:rsid w:val="00DB34C0"/>
    <w:rsid w:val="00DB395D"/>
    <w:rsid w:val="00DB399A"/>
    <w:rsid w:val="00DB3C28"/>
    <w:rsid w:val="00DB3F94"/>
    <w:rsid w:val="00DB4084"/>
    <w:rsid w:val="00DB4251"/>
    <w:rsid w:val="00DB47FF"/>
    <w:rsid w:val="00DB485E"/>
    <w:rsid w:val="00DB499E"/>
    <w:rsid w:val="00DB4AA9"/>
    <w:rsid w:val="00DB4D35"/>
    <w:rsid w:val="00DB4F02"/>
    <w:rsid w:val="00DB5211"/>
    <w:rsid w:val="00DB55D1"/>
    <w:rsid w:val="00DB5994"/>
    <w:rsid w:val="00DB59C3"/>
    <w:rsid w:val="00DB5B7A"/>
    <w:rsid w:val="00DB5D99"/>
    <w:rsid w:val="00DB6547"/>
    <w:rsid w:val="00DB65B4"/>
    <w:rsid w:val="00DB664A"/>
    <w:rsid w:val="00DB6762"/>
    <w:rsid w:val="00DB75FF"/>
    <w:rsid w:val="00DB7CA9"/>
    <w:rsid w:val="00DC0597"/>
    <w:rsid w:val="00DC09F3"/>
    <w:rsid w:val="00DC0B80"/>
    <w:rsid w:val="00DC0CAA"/>
    <w:rsid w:val="00DC156F"/>
    <w:rsid w:val="00DC15DB"/>
    <w:rsid w:val="00DC18BD"/>
    <w:rsid w:val="00DC1C7F"/>
    <w:rsid w:val="00DC1F2A"/>
    <w:rsid w:val="00DC244E"/>
    <w:rsid w:val="00DC2536"/>
    <w:rsid w:val="00DC27CB"/>
    <w:rsid w:val="00DC2D29"/>
    <w:rsid w:val="00DC34C9"/>
    <w:rsid w:val="00DC3878"/>
    <w:rsid w:val="00DC4132"/>
    <w:rsid w:val="00DC4247"/>
    <w:rsid w:val="00DC45DC"/>
    <w:rsid w:val="00DC486A"/>
    <w:rsid w:val="00DC4B6F"/>
    <w:rsid w:val="00DC4D15"/>
    <w:rsid w:val="00DC4EB2"/>
    <w:rsid w:val="00DC586A"/>
    <w:rsid w:val="00DC588E"/>
    <w:rsid w:val="00DC5953"/>
    <w:rsid w:val="00DC69B4"/>
    <w:rsid w:val="00DC7710"/>
    <w:rsid w:val="00DC7AAC"/>
    <w:rsid w:val="00DC7D62"/>
    <w:rsid w:val="00DD0387"/>
    <w:rsid w:val="00DD07BB"/>
    <w:rsid w:val="00DD0AAB"/>
    <w:rsid w:val="00DD1032"/>
    <w:rsid w:val="00DD1191"/>
    <w:rsid w:val="00DD121E"/>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4FF8"/>
    <w:rsid w:val="00DD55D3"/>
    <w:rsid w:val="00DD573D"/>
    <w:rsid w:val="00DD589C"/>
    <w:rsid w:val="00DD58E7"/>
    <w:rsid w:val="00DD5EF7"/>
    <w:rsid w:val="00DD6B93"/>
    <w:rsid w:val="00DD6C15"/>
    <w:rsid w:val="00DD7C38"/>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9A4"/>
    <w:rsid w:val="00DE3A91"/>
    <w:rsid w:val="00DE3B8F"/>
    <w:rsid w:val="00DE3BAF"/>
    <w:rsid w:val="00DE3C45"/>
    <w:rsid w:val="00DE3DC1"/>
    <w:rsid w:val="00DE4F5C"/>
    <w:rsid w:val="00DE5535"/>
    <w:rsid w:val="00DE5738"/>
    <w:rsid w:val="00DE5ACC"/>
    <w:rsid w:val="00DE5C51"/>
    <w:rsid w:val="00DE5CA3"/>
    <w:rsid w:val="00DE5DBA"/>
    <w:rsid w:val="00DE5F66"/>
    <w:rsid w:val="00DE602E"/>
    <w:rsid w:val="00DE6191"/>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F43"/>
    <w:rsid w:val="00DF3F98"/>
    <w:rsid w:val="00DF41FA"/>
    <w:rsid w:val="00DF47D7"/>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DF7EB2"/>
    <w:rsid w:val="00DF7F29"/>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281"/>
    <w:rsid w:val="00E033B6"/>
    <w:rsid w:val="00E0356A"/>
    <w:rsid w:val="00E03B70"/>
    <w:rsid w:val="00E047FE"/>
    <w:rsid w:val="00E0495A"/>
    <w:rsid w:val="00E04984"/>
    <w:rsid w:val="00E04C06"/>
    <w:rsid w:val="00E04C82"/>
    <w:rsid w:val="00E0555A"/>
    <w:rsid w:val="00E05664"/>
    <w:rsid w:val="00E0571B"/>
    <w:rsid w:val="00E064ED"/>
    <w:rsid w:val="00E06713"/>
    <w:rsid w:val="00E06996"/>
    <w:rsid w:val="00E06E75"/>
    <w:rsid w:val="00E06E77"/>
    <w:rsid w:val="00E06F13"/>
    <w:rsid w:val="00E06F39"/>
    <w:rsid w:val="00E072AC"/>
    <w:rsid w:val="00E079AC"/>
    <w:rsid w:val="00E07AED"/>
    <w:rsid w:val="00E07B4A"/>
    <w:rsid w:val="00E10066"/>
    <w:rsid w:val="00E1036F"/>
    <w:rsid w:val="00E10538"/>
    <w:rsid w:val="00E10691"/>
    <w:rsid w:val="00E10726"/>
    <w:rsid w:val="00E108F6"/>
    <w:rsid w:val="00E10FFF"/>
    <w:rsid w:val="00E110A2"/>
    <w:rsid w:val="00E125BC"/>
    <w:rsid w:val="00E12898"/>
    <w:rsid w:val="00E12B56"/>
    <w:rsid w:val="00E12D96"/>
    <w:rsid w:val="00E1336D"/>
    <w:rsid w:val="00E13749"/>
    <w:rsid w:val="00E1394A"/>
    <w:rsid w:val="00E13A75"/>
    <w:rsid w:val="00E13D0C"/>
    <w:rsid w:val="00E14562"/>
    <w:rsid w:val="00E14625"/>
    <w:rsid w:val="00E14737"/>
    <w:rsid w:val="00E14A75"/>
    <w:rsid w:val="00E14A8E"/>
    <w:rsid w:val="00E14C82"/>
    <w:rsid w:val="00E14D75"/>
    <w:rsid w:val="00E14F72"/>
    <w:rsid w:val="00E14FE2"/>
    <w:rsid w:val="00E1505B"/>
    <w:rsid w:val="00E154E1"/>
    <w:rsid w:val="00E158D9"/>
    <w:rsid w:val="00E15C91"/>
    <w:rsid w:val="00E15D84"/>
    <w:rsid w:val="00E168D7"/>
    <w:rsid w:val="00E16D69"/>
    <w:rsid w:val="00E16E72"/>
    <w:rsid w:val="00E16FB9"/>
    <w:rsid w:val="00E170C4"/>
    <w:rsid w:val="00E171FB"/>
    <w:rsid w:val="00E1742E"/>
    <w:rsid w:val="00E174E6"/>
    <w:rsid w:val="00E178C5"/>
    <w:rsid w:val="00E17A28"/>
    <w:rsid w:val="00E17CD5"/>
    <w:rsid w:val="00E203C3"/>
    <w:rsid w:val="00E20529"/>
    <w:rsid w:val="00E205E5"/>
    <w:rsid w:val="00E20E4A"/>
    <w:rsid w:val="00E20F83"/>
    <w:rsid w:val="00E20F97"/>
    <w:rsid w:val="00E21002"/>
    <w:rsid w:val="00E210EF"/>
    <w:rsid w:val="00E2141D"/>
    <w:rsid w:val="00E22151"/>
    <w:rsid w:val="00E2238C"/>
    <w:rsid w:val="00E2248D"/>
    <w:rsid w:val="00E224CF"/>
    <w:rsid w:val="00E22621"/>
    <w:rsid w:val="00E22FB0"/>
    <w:rsid w:val="00E23541"/>
    <w:rsid w:val="00E2383D"/>
    <w:rsid w:val="00E239C5"/>
    <w:rsid w:val="00E239E9"/>
    <w:rsid w:val="00E23A20"/>
    <w:rsid w:val="00E23A2B"/>
    <w:rsid w:val="00E2441C"/>
    <w:rsid w:val="00E24946"/>
    <w:rsid w:val="00E24D09"/>
    <w:rsid w:val="00E24FC7"/>
    <w:rsid w:val="00E2506C"/>
    <w:rsid w:val="00E25247"/>
    <w:rsid w:val="00E257A0"/>
    <w:rsid w:val="00E25D88"/>
    <w:rsid w:val="00E25E36"/>
    <w:rsid w:val="00E25F9C"/>
    <w:rsid w:val="00E26612"/>
    <w:rsid w:val="00E26964"/>
    <w:rsid w:val="00E2699A"/>
    <w:rsid w:val="00E26BAA"/>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CD"/>
    <w:rsid w:val="00E33490"/>
    <w:rsid w:val="00E336A3"/>
    <w:rsid w:val="00E338D8"/>
    <w:rsid w:val="00E33999"/>
    <w:rsid w:val="00E33A0F"/>
    <w:rsid w:val="00E34963"/>
    <w:rsid w:val="00E34C24"/>
    <w:rsid w:val="00E34D2C"/>
    <w:rsid w:val="00E34F37"/>
    <w:rsid w:val="00E34F7D"/>
    <w:rsid w:val="00E35356"/>
    <w:rsid w:val="00E356A9"/>
    <w:rsid w:val="00E35CE5"/>
    <w:rsid w:val="00E36546"/>
    <w:rsid w:val="00E365F0"/>
    <w:rsid w:val="00E36A4E"/>
    <w:rsid w:val="00E36A71"/>
    <w:rsid w:val="00E36D75"/>
    <w:rsid w:val="00E36EB5"/>
    <w:rsid w:val="00E3722D"/>
    <w:rsid w:val="00E37750"/>
    <w:rsid w:val="00E37871"/>
    <w:rsid w:val="00E37B51"/>
    <w:rsid w:val="00E37D15"/>
    <w:rsid w:val="00E4008C"/>
    <w:rsid w:val="00E400F9"/>
    <w:rsid w:val="00E40308"/>
    <w:rsid w:val="00E40B64"/>
    <w:rsid w:val="00E40C99"/>
    <w:rsid w:val="00E4116C"/>
    <w:rsid w:val="00E417FA"/>
    <w:rsid w:val="00E41A84"/>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725C"/>
    <w:rsid w:val="00E47B17"/>
    <w:rsid w:val="00E47C4D"/>
    <w:rsid w:val="00E47D80"/>
    <w:rsid w:val="00E505C0"/>
    <w:rsid w:val="00E50687"/>
    <w:rsid w:val="00E50B02"/>
    <w:rsid w:val="00E50CE4"/>
    <w:rsid w:val="00E50F54"/>
    <w:rsid w:val="00E5109A"/>
    <w:rsid w:val="00E51408"/>
    <w:rsid w:val="00E518B3"/>
    <w:rsid w:val="00E51914"/>
    <w:rsid w:val="00E51C21"/>
    <w:rsid w:val="00E51FE0"/>
    <w:rsid w:val="00E5279B"/>
    <w:rsid w:val="00E529D3"/>
    <w:rsid w:val="00E52D38"/>
    <w:rsid w:val="00E52DCA"/>
    <w:rsid w:val="00E52E30"/>
    <w:rsid w:val="00E5335E"/>
    <w:rsid w:val="00E537EA"/>
    <w:rsid w:val="00E539E1"/>
    <w:rsid w:val="00E5404E"/>
    <w:rsid w:val="00E540AB"/>
    <w:rsid w:val="00E5447A"/>
    <w:rsid w:val="00E544BA"/>
    <w:rsid w:val="00E547B6"/>
    <w:rsid w:val="00E54BDD"/>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EF6"/>
    <w:rsid w:val="00E60268"/>
    <w:rsid w:val="00E60295"/>
    <w:rsid w:val="00E60A03"/>
    <w:rsid w:val="00E60A40"/>
    <w:rsid w:val="00E60C49"/>
    <w:rsid w:val="00E60CD2"/>
    <w:rsid w:val="00E60E06"/>
    <w:rsid w:val="00E61179"/>
    <w:rsid w:val="00E611D9"/>
    <w:rsid w:val="00E61208"/>
    <w:rsid w:val="00E61349"/>
    <w:rsid w:val="00E61C12"/>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52C"/>
    <w:rsid w:val="00E6557F"/>
    <w:rsid w:val="00E65D94"/>
    <w:rsid w:val="00E65F44"/>
    <w:rsid w:val="00E660C7"/>
    <w:rsid w:val="00E66137"/>
    <w:rsid w:val="00E66276"/>
    <w:rsid w:val="00E66301"/>
    <w:rsid w:val="00E66433"/>
    <w:rsid w:val="00E66690"/>
    <w:rsid w:val="00E666BB"/>
    <w:rsid w:val="00E66733"/>
    <w:rsid w:val="00E66A17"/>
    <w:rsid w:val="00E66D3A"/>
    <w:rsid w:val="00E66F82"/>
    <w:rsid w:val="00E67DBD"/>
    <w:rsid w:val="00E70D61"/>
    <w:rsid w:val="00E71182"/>
    <w:rsid w:val="00E712B2"/>
    <w:rsid w:val="00E714AA"/>
    <w:rsid w:val="00E7188F"/>
    <w:rsid w:val="00E71AE9"/>
    <w:rsid w:val="00E71B70"/>
    <w:rsid w:val="00E72377"/>
    <w:rsid w:val="00E72F06"/>
    <w:rsid w:val="00E72FC4"/>
    <w:rsid w:val="00E735E5"/>
    <w:rsid w:val="00E7365E"/>
    <w:rsid w:val="00E739C8"/>
    <w:rsid w:val="00E73D4F"/>
    <w:rsid w:val="00E740FB"/>
    <w:rsid w:val="00E744E7"/>
    <w:rsid w:val="00E755FB"/>
    <w:rsid w:val="00E75AAE"/>
    <w:rsid w:val="00E75B63"/>
    <w:rsid w:val="00E765CC"/>
    <w:rsid w:val="00E76948"/>
    <w:rsid w:val="00E771F2"/>
    <w:rsid w:val="00E772F8"/>
    <w:rsid w:val="00E77CB3"/>
    <w:rsid w:val="00E80009"/>
    <w:rsid w:val="00E805E6"/>
    <w:rsid w:val="00E807B6"/>
    <w:rsid w:val="00E80E7C"/>
    <w:rsid w:val="00E81009"/>
    <w:rsid w:val="00E81082"/>
    <w:rsid w:val="00E81141"/>
    <w:rsid w:val="00E81492"/>
    <w:rsid w:val="00E815D4"/>
    <w:rsid w:val="00E81A69"/>
    <w:rsid w:val="00E81EE9"/>
    <w:rsid w:val="00E81F03"/>
    <w:rsid w:val="00E81FE5"/>
    <w:rsid w:val="00E822AF"/>
    <w:rsid w:val="00E82483"/>
    <w:rsid w:val="00E825BE"/>
    <w:rsid w:val="00E82918"/>
    <w:rsid w:val="00E82920"/>
    <w:rsid w:val="00E82946"/>
    <w:rsid w:val="00E82992"/>
    <w:rsid w:val="00E82A5E"/>
    <w:rsid w:val="00E82DA7"/>
    <w:rsid w:val="00E82E5F"/>
    <w:rsid w:val="00E835AC"/>
    <w:rsid w:val="00E83644"/>
    <w:rsid w:val="00E83674"/>
    <w:rsid w:val="00E83772"/>
    <w:rsid w:val="00E8398C"/>
    <w:rsid w:val="00E842A2"/>
    <w:rsid w:val="00E852ED"/>
    <w:rsid w:val="00E85328"/>
    <w:rsid w:val="00E853AE"/>
    <w:rsid w:val="00E85614"/>
    <w:rsid w:val="00E86030"/>
    <w:rsid w:val="00E8649F"/>
    <w:rsid w:val="00E86617"/>
    <w:rsid w:val="00E8678C"/>
    <w:rsid w:val="00E86FBE"/>
    <w:rsid w:val="00E870A3"/>
    <w:rsid w:val="00E873B9"/>
    <w:rsid w:val="00E87442"/>
    <w:rsid w:val="00E878AA"/>
    <w:rsid w:val="00E87992"/>
    <w:rsid w:val="00E87E09"/>
    <w:rsid w:val="00E87FF3"/>
    <w:rsid w:val="00E90387"/>
    <w:rsid w:val="00E909D8"/>
    <w:rsid w:val="00E90C03"/>
    <w:rsid w:val="00E91129"/>
    <w:rsid w:val="00E91182"/>
    <w:rsid w:val="00E912ED"/>
    <w:rsid w:val="00E91598"/>
    <w:rsid w:val="00E91AD6"/>
    <w:rsid w:val="00E9249C"/>
    <w:rsid w:val="00E9296C"/>
    <w:rsid w:val="00E92F9F"/>
    <w:rsid w:val="00E9313F"/>
    <w:rsid w:val="00E93284"/>
    <w:rsid w:val="00E93332"/>
    <w:rsid w:val="00E934F9"/>
    <w:rsid w:val="00E9366A"/>
    <w:rsid w:val="00E93963"/>
    <w:rsid w:val="00E93F42"/>
    <w:rsid w:val="00E94334"/>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97FE9"/>
    <w:rsid w:val="00EA00BB"/>
    <w:rsid w:val="00EA01B6"/>
    <w:rsid w:val="00EA0330"/>
    <w:rsid w:val="00EA096B"/>
    <w:rsid w:val="00EA0B3E"/>
    <w:rsid w:val="00EA0BC1"/>
    <w:rsid w:val="00EA0C2B"/>
    <w:rsid w:val="00EA0F21"/>
    <w:rsid w:val="00EA1340"/>
    <w:rsid w:val="00EA1837"/>
    <w:rsid w:val="00EA1863"/>
    <w:rsid w:val="00EA1BAD"/>
    <w:rsid w:val="00EA1FA1"/>
    <w:rsid w:val="00EA2939"/>
    <w:rsid w:val="00EA2F4F"/>
    <w:rsid w:val="00EA31EB"/>
    <w:rsid w:val="00EA3A69"/>
    <w:rsid w:val="00EA4456"/>
    <w:rsid w:val="00EA4467"/>
    <w:rsid w:val="00EA4EDF"/>
    <w:rsid w:val="00EA5272"/>
    <w:rsid w:val="00EA5917"/>
    <w:rsid w:val="00EA5D43"/>
    <w:rsid w:val="00EA5E24"/>
    <w:rsid w:val="00EA5FC9"/>
    <w:rsid w:val="00EA6118"/>
    <w:rsid w:val="00EA6244"/>
    <w:rsid w:val="00EA6350"/>
    <w:rsid w:val="00EA6DF7"/>
    <w:rsid w:val="00EA75FE"/>
    <w:rsid w:val="00EA7A8F"/>
    <w:rsid w:val="00EA7B62"/>
    <w:rsid w:val="00EA7D8C"/>
    <w:rsid w:val="00EB038D"/>
    <w:rsid w:val="00EB0426"/>
    <w:rsid w:val="00EB05F0"/>
    <w:rsid w:val="00EB0791"/>
    <w:rsid w:val="00EB0CA3"/>
    <w:rsid w:val="00EB0E25"/>
    <w:rsid w:val="00EB16F7"/>
    <w:rsid w:val="00EB184F"/>
    <w:rsid w:val="00EB18B9"/>
    <w:rsid w:val="00EB1E0F"/>
    <w:rsid w:val="00EB1F5C"/>
    <w:rsid w:val="00EB233D"/>
    <w:rsid w:val="00EB2939"/>
    <w:rsid w:val="00EB2AE6"/>
    <w:rsid w:val="00EB2B1C"/>
    <w:rsid w:val="00EB2BB9"/>
    <w:rsid w:val="00EB32B8"/>
    <w:rsid w:val="00EB3890"/>
    <w:rsid w:val="00EB39ED"/>
    <w:rsid w:val="00EB3CE7"/>
    <w:rsid w:val="00EB3D16"/>
    <w:rsid w:val="00EB3D89"/>
    <w:rsid w:val="00EB3E47"/>
    <w:rsid w:val="00EB4A19"/>
    <w:rsid w:val="00EB4DC8"/>
    <w:rsid w:val="00EB5037"/>
    <w:rsid w:val="00EB50EE"/>
    <w:rsid w:val="00EB5570"/>
    <w:rsid w:val="00EB58B3"/>
    <w:rsid w:val="00EB60AF"/>
    <w:rsid w:val="00EB623F"/>
    <w:rsid w:val="00EB62E2"/>
    <w:rsid w:val="00EB6814"/>
    <w:rsid w:val="00EB6B47"/>
    <w:rsid w:val="00EB6D61"/>
    <w:rsid w:val="00EB7434"/>
    <w:rsid w:val="00EB76AC"/>
    <w:rsid w:val="00EB7A45"/>
    <w:rsid w:val="00EB7B85"/>
    <w:rsid w:val="00EB7CB1"/>
    <w:rsid w:val="00EB7DF0"/>
    <w:rsid w:val="00EC000C"/>
    <w:rsid w:val="00EC01CE"/>
    <w:rsid w:val="00EC0BDC"/>
    <w:rsid w:val="00EC0F69"/>
    <w:rsid w:val="00EC11BA"/>
    <w:rsid w:val="00EC1446"/>
    <w:rsid w:val="00EC194B"/>
    <w:rsid w:val="00EC1D43"/>
    <w:rsid w:val="00EC1FB5"/>
    <w:rsid w:val="00EC2113"/>
    <w:rsid w:val="00EC21F5"/>
    <w:rsid w:val="00EC220D"/>
    <w:rsid w:val="00EC2991"/>
    <w:rsid w:val="00EC2BA6"/>
    <w:rsid w:val="00EC2E21"/>
    <w:rsid w:val="00EC2EA8"/>
    <w:rsid w:val="00EC3454"/>
    <w:rsid w:val="00EC3495"/>
    <w:rsid w:val="00EC364F"/>
    <w:rsid w:val="00EC3AB7"/>
    <w:rsid w:val="00EC3CE6"/>
    <w:rsid w:val="00EC3F22"/>
    <w:rsid w:val="00EC4118"/>
    <w:rsid w:val="00EC41D8"/>
    <w:rsid w:val="00EC42C5"/>
    <w:rsid w:val="00EC43BE"/>
    <w:rsid w:val="00EC44A9"/>
    <w:rsid w:val="00EC44DC"/>
    <w:rsid w:val="00EC4ECD"/>
    <w:rsid w:val="00EC4FAC"/>
    <w:rsid w:val="00EC53F6"/>
    <w:rsid w:val="00EC5934"/>
    <w:rsid w:val="00EC5969"/>
    <w:rsid w:val="00EC5E0D"/>
    <w:rsid w:val="00EC61BB"/>
    <w:rsid w:val="00EC625A"/>
    <w:rsid w:val="00EC64DF"/>
    <w:rsid w:val="00EC6BF9"/>
    <w:rsid w:val="00EC6D2B"/>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3F6A"/>
    <w:rsid w:val="00ED40B4"/>
    <w:rsid w:val="00ED4CD2"/>
    <w:rsid w:val="00ED4EBE"/>
    <w:rsid w:val="00ED522C"/>
    <w:rsid w:val="00ED5348"/>
    <w:rsid w:val="00ED579D"/>
    <w:rsid w:val="00ED5959"/>
    <w:rsid w:val="00ED5D77"/>
    <w:rsid w:val="00ED5DCA"/>
    <w:rsid w:val="00ED608C"/>
    <w:rsid w:val="00ED6431"/>
    <w:rsid w:val="00ED6AD3"/>
    <w:rsid w:val="00ED6B11"/>
    <w:rsid w:val="00ED74BF"/>
    <w:rsid w:val="00ED7D68"/>
    <w:rsid w:val="00EE00A8"/>
    <w:rsid w:val="00EE017E"/>
    <w:rsid w:val="00EE0808"/>
    <w:rsid w:val="00EE08A3"/>
    <w:rsid w:val="00EE0AAC"/>
    <w:rsid w:val="00EE0DED"/>
    <w:rsid w:val="00EE13E8"/>
    <w:rsid w:val="00EE1519"/>
    <w:rsid w:val="00EE18D0"/>
    <w:rsid w:val="00EE1B74"/>
    <w:rsid w:val="00EE1ECB"/>
    <w:rsid w:val="00EE2252"/>
    <w:rsid w:val="00EE26E8"/>
    <w:rsid w:val="00EE297F"/>
    <w:rsid w:val="00EE2A74"/>
    <w:rsid w:val="00EE3507"/>
    <w:rsid w:val="00EE3B19"/>
    <w:rsid w:val="00EE3E3C"/>
    <w:rsid w:val="00EE453F"/>
    <w:rsid w:val="00EE4819"/>
    <w:rsid w:val="00EE48E5"/>
    <w:rsid w:val="00EE48EB"/>
    <w:rsid w:val="00EE4D68"/>
    <w:rsid w:val="00EE4E14"/>
    <w:rsid w:val="00EE4FC0"/>
    <w:rsid w:val="00EE5116"/>
    <w:rsid w:val="00EE5500"/>
    <w:rsid w:val="00EE5619"/>
    <w:rsid w:val="00EE59E3"/>
    <w:rsid w:val="00EE5B1B"/>
    <w:rsid w:val="00EE5B94"/>
    <w:rsid w:val="00EE5D34"/>
    <w:rsid w:val="00EE60EF"/>
    <w:rsid w:val="00EE619F"/>
    <w:rsid w:val="00EE628D"/>
    <w:rsid w:val="00EE6670"/>
    <w:rsid w:val="00EE6CE3"/>
    <w:rsid w:val="00EE73C9"/>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3C"/>
    <w:rsid w:val="00EF188D"/>
    <w:rsid w:val="00EF189F"/>
    <w:rsid w:val="00EF194B"/>
    <w:rsid w:val="00EF19EB"/>
    <w:rsid w:val="00EF1A9B"/>
    <w:rsid w:val="00EF1E9B"/>
    <w:rsid w:val="00EF1FA0"/>
    <w:rsid w:val="00EF23EF"/>
    <w:rsid w:val="00EF2684"/>
    <w:rsid w:val="00EF2792"/>
    <w:rsid w:val="00EF2A2D"/>
    <w:rsid w:val="00EF2D8B"/>
    <w:rsid w:val="00EF30FE"/>
    <w:rsid w:val="00EF31B9"/>
    <w:rsid w:val="00EF32CB"/>
    <w:rsid w:val="00EF33A6"/>
    <w:rsid w:val="00EF38E0"/>
    <w:rsid w:val="00EF406F"/>
    <w:rsid w:val="00EF412D"/>
    <w:rsid w:val="00EF4369"/>
    <w:rsid w:val="00EF45F6"/>
    <w:rsid w:val="00EF4E99"/>
    <w:rsid w:val="00EF4F21"/>
    <w:rsid w:val="00EF55A2"/>
    <w:rsid w:val="00EF5800"/>
    <w:rsid w:val="00EF5A17"/>
    <w:rsid w:val="00EF5AF6"/>
    <w:rsid w:val="00EF5B92"/>
    <w:rsid w:val="00EF6043"/>
    <w:rsid w:val="00EF6231"/>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73"/>
    <w:rsid w:val="00F0219B"/>
    <w:rsid w:val="00F02AAE"/>
    <w:rsid w:val="00F02AF9"/>
    <w:rsid w:val="00F02C14"/>
    <w:rsid w:val="00F02E94"/>
    <w:rsid w:val="00F0354C"/>
    <w:rsid w:val="00F039B6"/>
    <w:rsid w:val="00F03D69"/>
    <w:rsid w:val="00F04420"/>
    <w:rsid w:val="00F0452F"/>
    <w:rsid w:val="00F0467E"/>
    <w:rsid w:val="00F0484C"/>
    <w:rsid w:val="00F04879"/>
    <w:rsid w:val="00F049AD"/>
    <w:rsid w:val="00F04C76"/>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D0B"/>
    <w:rsid w:val="00F12EF0"/>
    <w:rsid w:val="00F131EA"/>
    <w:rsid w:val="00F132FE"/>
    <w:rsid w:val="00F1371F"/>
    <w:rsid w:val="00F13F99"/>
    <w:rsid w:val="00F1426E"/>
    <w:rsid w:val="00F14535"/>
    <w:rsid w:val="00F1491F"/>
    <w:rsid w:val="00F14970"/>
    <w:rsid w:val="00F14CF0"/>
    <w:rsid w:val="00F15085"/>
    <w:rsid w:val="00F15514"/>
    <w:rsid w:val="00F15534"/>
    <w:rsid w:val="00F15623"/>
    <w:rsid w:val="00F157EB"/>
    <w:rsid w:val="00F15B5A"/>
    <w:rsid w:val="00F15FE4"/>
    <w:rsid w:val="00F16364"/>
    <w:rsid w:val="00F169EF"/>
    <w:rsid w:val="00F16ACA"/>
    <w:rsid w:val="00F17096"/>
    <w:rsid w:val="00F17194"/>
    <w:rsid w:val="00F171CA"/>
    <w:rsid w:val="00F1796E"/>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F7"/>
    <w:rsid w:val="00F24E85"/>
    <w:rsid w:val="00F25058"/>
    <w:rsid w:val="00F2512A"/>
    <w:rsid w:val="00F252D5"/>
    <w:rsid w:val="00F25334"/>
    <w:rsid w:val="00F25385"/>
    <w:rsid w:val="00F254DE"/>
    <w:rsid w:val="00F259B2"/>
    <w:rsid w:val="00F25C96"/>
    <w:rsid w:val="00F267C7"/>
    <w:rsid w:val="00F26FD4"/>
    <w:rsid w:val="00F27ABB"/>
    <w:rsid w:val="00F27EBB"/>
    <w:rsid w:val="00F3042B"/>
    <w:rsid w:val="00F31610"/>
    <w:rsid w:val="00F31F99"/>
    <w:rsid w:val="00F3225C"/>
    <w:rsid w:val="00F3239C"/>
    <w:rsid w:val="00F323DA"/>
    <w:rsid w:val="00F329EE"/>
    <w:rsid w:val="00F32A4B"/>
    <w:rsid w:val="00F32A64"/>
    <w:rsid w:val="00F32B82"/>
    <w:rsid w:val="00F32C5B"/>
    <w:rsid w:val="00F32E40"/>
    <w:rsid w:val="00F33844"/>
    <w:rsid w:val="00F33941"/>
    <w:rsid w:val="00F33AAF"/>
    <w:rsid w:val="00F33C92"/>
    <w:rsid w:val="00F33DB0"/>
    <w:rsid w:val="00F33DDD"/>
    <w:rsid w:val="00F3419A"/>
    <w:rsid w:val="00F349E2"/>
    <w:rsid w:val="00F34C80"/>
    <w:rsid w:val="00F34F51"/>
    <w:rsid w:val="00F350CC"/>
    <w:rsid w:val="00F35640"/>
    <w:rsid w:val="00F35843"/>
    <w:rsid w:val="00F35B87"/>
    <w:rsid w:val="00F363B6"/>
    <w:rsid w:val="00F36543"/>
    <w:rsid w:val="00F36832"/>
    <w:rsid w:val="00F3692C"/>
    <w:rsid w:val="00F36C2B"/>
    <w:rsid w:val="00F36CDD"/>
    <w:rsid w:val="00F3700C"/>
    <w:rsid w:val="00F370FB"/>
    <w:rsid w:val="00F3774C"/>
    <w:rsid w:val="00F3779E"/>
    <w:rsid w:val="00F37AAF"/>
    <w:rsid w:val="00F37C27"/>
    <w:rsid w:val="00F407AD"/>
    <w:rsid w:val="00F40CD9"/>
    <w:rsid w:val="00F40F89"/>
    <w:rsid w:val="00F41291"/>
    <w:rsid w:val="00F414E4"/>
    <w:rsid w:val="00F4156D"/>
    <w:rsid w:val="00F416CE"/>
    <w:rsid w:val="00F41747"/>
    <w:rsid w:val="00F41CD5"/>
    <w:rsid w:val="00F41DAF"/>
    <w:rsid w:val="00F424EC"/>
    <w:rsid w:val="00F42C3E"/>
    <w:rsid w:val="00F42D2D"/>
    <w:rsid w:val="00F42F7D"/>
    <w:rsid w:val="00F42FE9"/>
    <w:rsid w:val="00F42FF2"/>
    <w:rsid w:val="00F43022"/>
    <w:rsid w:val="00F431FE"/>
    <w:rsid w:val="00F437F6"/>
    <w:rsid w:val="00F439E9"/>
    <w:rsid w:val="00F443F0"/>
    <w:rsid w:val="00F44454"/>
    <w:rsid w:val="00F44BF3"/>
    <w:rsid w:val="00F45314"/>
    <w:rsid w:val="00F45EC6"/>
    <w:rsid w:val="00F463BF"/>
    <w:rsid w:val="00F46589"/>
    <w:rsid w:val="00F4696A"/>
    <w:rsid w:val="00F46A69"/>
    <w:rsid w:val="00F46AC6"/>
    <w:rsid w:val="00F46BD9"/>
    <w:rsid w:val="00F46F98"/>
    <w:rsid w:val="00F46FF2"/>
    <w:rsid w:val="00F47147"/>
    <w:rsid w:val="00F47B1E"/>
    <w:rsid w:val="00F50442"/>
    <w:rsid w:val="00F50481"/>
    <w:rsid w:val="00F50CFF"/>
    <w:rsid w:val="00F51154"/>
    <w:rsid w:val="00F51231"/>
    <w:rsid w:val="00F51324"/>
    <w:rsid w:val="00F51A6A"/>
    <w:rsid w:val="00F52082"/>
    <w:rsid w:val="00F52553"/>
    <w:rsid w:val="00F525A6"/>
    <w:rsid w:val="00F52C35"/>
    <w:rsid w:val="00F52D56"/>
    <w:rsid w:val="00F52F64"/>
    <w:rsid w:val="00F52F65"/>
    <w:rsid w:val="00F530F0"/>
    <w:rsid w:val="00F53144"/>
    <w:rsid w:val="00F53338"/>
    <w:rsid w:val="00F53789"/>
    <w:rsid w:val="00F53C24"/>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57F90"/>
    <w:rsid w:val="00F60541"/>
    <w:rsid w:val="00F605F0"/>
    <w:rsid w:val="00F6078A"/>
    <w:rsid w:val="00F61023"/>
    <w:rsid w:val="00F61316"/>
    <w:rsid w:val="00F61441"/>
    <w:rsid w:val="00F615B2"/>
    <w:rsid w:val="00F616EC"/>
    <w:rsid w:val="00F617AE"/>
    <w:rsid w:val="00F61820"/>
    <w:rsid w:val="00F61CCF"/>
    <w:rsid w:val="00F62083"/>
    <w:rsid w:val="00F62102"/>
    <w:rsid w:val="00F62442"/>
    <w:rsid w:val="00F625AC"/>
    <w:rsid w:val="00F6298C"/>
    <w:rsid w:val="00F62E98"/>
    <w:rsid w:val="00F62EAC"/>
    <w:rsid w:val="00F62FED"/>
    <w:rsid w:val="00F63406"/>
    <w:rsid w:val="00F63A26"/>
    <w:rsid w:val="00F63B91"/>
    <w:rsid w:val="00F63F4E"/>
    <w:rsid w:val="00F641E1"/>
    <w:rsid w:val="00F643D1"/>
    <w:rsid w:val="00F647BA"/>
    <w:rsid w:val="00F6482D"/>
    <w:rsid w:val="00F64989"/>
    <w:rsid w:val="00F6532F"/>
    <w:rsid w:val="00F653DD"/>
    <w:rsid w:val="00F65868"/>
    <w:rsid w:val="00F65FB8"/>
    <w:rsid w:val="00F660D6"/>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D"/>
    <w:rsid w:val="00F724B6"/>
    <w:rsid w:val="00F72A5D"/>
    <w:rsid w:val="00F72FBE"/>
    <w:rsid w:val="00F730FC"/>
    <w:rsid w:val="00F732B5"/>
    <w:rsid w:val="00F733CA"/>
    <w:rsid w:val="00F736A0"/>
    <w:rsid w:val="00F73B1F"/>
    <w:rsid w:val="00F73BFA"/>
    <w:rsid w:val="00F74773"/>
    <w:rsid w:val="00F74880"/>
    <w:rsid w:val="00F748AA"/>
    <w:rsid w:val="00F74E56"/>
    <w:rsid w:val="00F74F71"/>
    <w:rsid w:val="00F75120"/>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785"/>
    <w:rsid w:val="00F86BB2"/>
    <w:rsid w:val="00F87373"/>
    <w:rsid w:val="00F874A0"/>
    <w:rsid w:val="00F87EBE"/>
    <w:rsid w:val="00F90003"/>
    <w:rsid w:val="00F9008C"/>
    <w:rsid w:val="00F902C0"/>
    <w:rsid w:val="00F905CD"/>
    <w:rsid w:val="00F905F8"/>
    <w:rsid w:val="00F90621"/>
    <w:rsid w:val="00F90838"/>
    <w:rsid w:val="00F909BC"/>
    <w:rsid w:val="00F90B0D"/>
    <w:rsid w:val="00F90C12"/>
    <w:rsid w:val="00F90DCB"/>
    <w:rsid w:val="00F90EFF"/>
    <w:rsid w:val="00F91405"/>
    <w:rsid w:val="00F91503"/>
    <w:rsid w:val="00F91932"/>
    <w:rsid w:val="00F91998"/>
    <w:rsid w:val="00F91D38"/>
    <w:rsid w:val="00F91E2A"/>
    <w:rsid w:val="00F929F7"/>
    <w:rsid w:val="00F92B97"/>
    <w:rsid w:val="00F92C15"/>
    <w:rsid w:val="00F9329F"/>
    <w:rsid w:val="00F933F8"/>
    <w:rsid w:val="00F935F7"/>
    <w:rsid w:val="00F93632"/>
    <w:rsid w:val="00F939A9"/>
    <w:rsid w:val="00F942E3"/>
    <w:rsid w:val="00F94442"/>
    <w:rsid w:val="00F94C4D"/>
    <w:rsid w:val="00F94DD2"/>
    <w:rsid w:val="00F94E36"/>
    <w:rsid w:val="00F9521E"/>
    <w:rsid w:val="00F955B5"/>
    <w:rsid w:val="00F95735"/>
    <w:rsid w:val="00F95CC9"/>
    <w:rsid w:val="00F95DF0"/>
    <w:rsid w:val="00F95DFB"/>
    <w:rsid w:val="00F96165"/>
    <w:rsid w:val="00F9633C"/>
    <w:rsid w:val="00F96439"/>
    <w:rsid w:val="00F9655A"/>
    <w:rsid w:val="00F9659E"/>
    <w:rsid w:val="00F9685E"/>
    <w:rsid w:val="00F97340"/>
    <w:rsid w:val="00F9754F"/>
    <w:rsid w:val="00F97ACD"/>
    <w:rsid w:val="00F97CBE"/>
    <w:rsid w:val="00F97F10"/>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4FA3"/>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0CC9"/>
    <w:rsid w:val="00FB111E"/>
    <w:rsid w:val="00FB12A3"/>
    <w:rsid w:val="00FB1329"/>
    <w:rsid w:val="00FB1606"/>
    <w:rsid w:val="00FB182A"/>
    <w:rsid w:val="00FB1BBC"/>
    <w:rsid w:val="00FB1F9D"/>
    <w:rsid w:val="00FB208D"/>
    <w:rsid w:val="00FB2368"/>
    <w:rsid w:val="00FB2C2F"/>
    <w:rsid w:val="00FB3039"/>
    <w:rsid w:val="00FB3278"/>
    <w:rsid w:val="00FB3D0E"/>
    <w:rsid w:val="00FB3D24"/>
    <w:rsid w:val="00FB413C"/>
    <w:rsid w:val="00FB4158"/>
    <w:rsid w:val="00FB43F0"/>
    <w:rsid w:val="00FB472D"/>
    <w:rsid w:val="00FB490D"/>
    <w:rsid w:val="00FB4AE9"/>
    <w:rsid w:val="00FB4D9A"/>
    <w:rsid w:val="00FB4E61"/>
    <w:rsid w:val="00FB50B8"/>
    <w:rsid w:val="00FB50C0"/>
    <w:rsid w:val="00FB574A"/>
    <w:rsid w:val="00FB58E2"/>
    <w:rsid w:val="00FB5D31"/>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0FCF"/>
    <w:rsid w:val="00FC14B5"/>
    <w:rsid w:val="00FC1840"/>
    <w:rsid w:val="00FC2580"/>
    <w:rsid w:val="00FC2BC3"/>
    <w:rsid w:val="00FC2FAD"/>
    <w:rsid w:val="00FC3304"/>
    <w:rsid w:val="00FC3660"/>
    <w:rsid w:val="00FC36ED"/>
    <w:rsid w:val="00FC3D41"/>
    <w:rsid w:val="00FC412C"/>
    <w:rsid w:val="00FC4723"/>
    <w:rsid w:val="00FC4972"/>
    <w:rsid w:val="00FC497F"/>
    <w:rsid w:val="00FC4B4D"/>
    <w:rsid w:val="00FC4C61"/>
    <w:rsid w:val="00FC4CAB"/>
    <w:rsid w:val="00FC4CD8"/>
    <w:rsid w:val="00FC4D44"/>
    <w:rsid w:val="00FC4DB7"/>
    <w:rsid w:val="00FC5235"/>
    <w:rsid w:val="00FC56B3"/>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B1F"/>
    <w:rsid w:val="00FD403C"/>
    <w:rsid w:val="00FD46DC"/>
    <w:rsid w:val="00FD47CA"/>
    <w:rsid w:val="00FD4A18"/>
    <w:rsid w:val="00FD4AB0"/>
    <w:rsid w:val="00FD4ADD"/>
    <w:rsid w:val="00FD4C88"/>
    <w:rsid w:val="00FD5016"/>
    <w:rsid w:val="00FD5718"/>
    <w:rsid w:val="00FD5A98"/>
    <w:rsid w:val="00FD5F31"/>
    <w:rsid w:val="00FD5F5D"/>
    <w:rsid w:val="00FD62C5"/>
    <w:rsid w:val="00FD6C27"/>
    <w:rsid w:val="00FD7204"/>
    <w:rsid w:val="00FD7394"/>
    <w:rsid w:val="00FD74AC"/>
    <w:rsid w:val="00FD7952"/>
    <w:rsid w:val="00FD7BB7"/>
    <w:rsid w:val="00FD7DFA"/>
    <w:rsid w:val="00FE064A"/>
    <w:rsid w:val="00FE0851"/>
    <w:rsid w:val="00FE0A24"/>
    <w:rsid w:val="00FE0D4A"/>
    <w:rsid w:val="00FE10BD"/>
    <w:rsid w:val="00FE1228"/>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DD"/>
    <w:rsid w:val="00FE7968"/>
    <w:rsid w:val="00FE7A5F"/>
    <w:rsid w:val="00FE7BD1"/>
    <w:rsid w:val="00FE7C82"/>
    <w:rsid w:val="00FE7D51"/>
    <w:rsid w:val="00FE7F48"/>
    <w:rsid w:val="00FF0203"/>
    <w:rsid w:val="00FF025C"/>
    <w:rsid w:val="00FF036B"/>
    <w:rsid w:val="00FF04A7"/>
    <w:rsid w:val="00FF062F"/>
    <w:rsid w:val="00FF064D"/>
    <w:rsid w:val="00FF0782"/>
    <w:rsid w:val="00FF09B9"/>
    <w:rsid w:val="00FF0B30"/>
    <w:rsid w:val="00FF0D5C"/>
    <w:rsid w:val="00FF103A"/>
    <w:rsid w:val="00FF14C8"/>
    <w:rsid w:val="00FF19D8"/>
    <w:rsid w:val="00FF1AA3"/>
    <w:rsid w:val="00FF1B33"/>
    <w:rsid w:val="00FF1E0B"/>
    <w:rsid w:val="00FF23CE"/>
    <w:rsid w:val="00FF25E3"/>
    <w:rsid w:val="00FF2C5D"/>
    <w:rsid w:val="00FF2C95"/>
    <w:rsid w:val="00FF301F"/>
    <w:rsid w:val="00FF30CB"/>
    <w:rsid w:val="00FF31DC"/>
    <w:rsid w:val="00FF32AD"/>
    <w:rsid w:val="00FF35DD"/>
    <w:rsid w:val="00FF369E"/>
    <w:rsid w:val="00FF37E7"/>
    <w:rsid w:val="00FF3A39"/>
    <w:rsid w:val="00FF3A41"/>
    <w:rsid w:val="00FF3B46"/>
    <w:rsid w:val="00FF3BF5"/>
    <w:rsid w:val="00FF41A1"/>
    <w:rsid w:val="00FF4435"/>
    <w:rsid w:val="00FF4ED2"/>
    <w:rsid w:val="00FF4F3D"/>
    <w:rsid w:val="00FF51F0"/>
    <w:rsid w:val="00FF5570"/>
    <w:rsid w:val="00FF5779"/>
    <w:rsid w:val="00FF5A84"/>
    <w:rsid w:val="00FF5CC1"/>
    <w:rsid w:val="00FF5F1B"/>
    <w:rsid w:val="00FF614E"/>
    <w:rsid w:val="00FF62B2"/>
    <w:rsid w:val="00FF69EE"/>
    <w:rsid w:val="00FF6AD3"/>
    <w:rsid w:val="00FF6BC0"/>
    <w:rsid w:val="00FF6F36"/>
    <w:rsid w:val="00FF70E9"/>
    <w:rsid w:val="00FF7220"/>
    <w:rsid w:val="00FF72C3"/>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hyperlink" Target="https://github.com/DigitalGeographyLab/hope-green-path-server/blob/develop/docs/green_paths_api.md" TargetMode="External"/><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file:////Users/joose/Documents/quiet-paths-msc/src/plots/quiet_path_plots/layout_p700_1300.png"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1.png"/><Relationship Id="rId59" Type="http://schemas.microsoft.com/office/2018/08/relationships/commentsExtensible" Target="commentsExtensible.xm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39.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4.png"/><Relationship Id="rId57" Type="http://schemas.openxmlformats.org/officeDocument/2006/relationships/image" Target="file:////Users/joose/Documents/quiet-paths-msc/src/plots/quiet_path_plots/layout_p300_600.png" TargetMode="External"/><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48323-1482-8041-97E2-CC4AE34FE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TotalTime>
  <Pages>95</Pages>
  <Words>44653</Words>
  <Characters>254524</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093</cp:revision>
  <cp:lastPrinted>2020-03-04T14:45:00Z</cp:lastPrinted>
  <dcterms:created xsi:type="dcterms:W3CDTF">2020-03-04T14:45:00Z</dcterms:created>
  <dcterms:modified xsi:type="dcterms:W3CDTF">2020-03-27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t63syH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